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2CE249" w14:textId="28EF35DB" w:rsidR="00864F15" w:rsidRDefault="00864F15" w:rsidP="00864F15"/>
    <w:p w14:paraId="7AF1E9FA" w14:textId="77777777" w:rsidR="00864F15" w:rsidRDefault="00864F15" w:rsidP="00864F15"/>
    <w:p w14:paraId="2DAA0565" w14:textId="77777777" w:rsidR="00864F15" w:rsidRDefault="00864F15" w:rsidP="00864F15"/>
    <w:p w14:paraId="6E9DCAFB" w14:textId="77777777" w:rsidR="00864F15" w:rsidRPr="00864F15" w:rsidRDefault="00864F15" w:rsidP="00864F15">
      <w:pPr>
        <w:rPr>
          <w:bCs/>
        </w:rPr>
      </w:pPr>
    </w:p>
    <w:p w14:paraId="4F95A681" w14:textId="60495DBA" w:rsidR="00864F15" w:rsidRPr="00864F15" w:rsidRDefault="00864F15" w:rsidP="00864F15">
      <w:pPr>
        <w:jc w:val="center"/>
        <w:rPr>
          <w:bCs/>
        </w:rPr>
      </w:pPr>
      <w:r w:rsidRPr="00864F15">
        <w:rPr>
          <w:bCs/>
        </w:rPr>
        <w:t>INTEGRATED BEHAVIOR QUANTIFICATION SYSTEM FOR THE MEASUREMENT OF MOVEMENT KINEMATICS AND NEURAL ACTIVITY IN THE STRING PULLING TASK</w:t>
      </w:r>
    </w:p>
    <w:p w14:paraId="0B964460" w14:textId="77777777" w:rsidR="00864F15" w:rsidRDefault="00864F15" w:rsidP="00864F15">
      <w:pPr>
        <w:jc w:val="center"/>
      </w:pPr>
    </w:p>
    <w:p w14:paraId="1EC9D85D" w14:textId="77777777" w:rsidR="00864F15" w:rsidRDefault="00864F15" w:rsidP="00864F15">
      <w:pPr>
        <w:jc w:val="center"/>
      </w:pPr>
    </w:p>
    <w:p w14:paraId="407E382F" w14:textId="77777777" w:rsidR="00864F15" w:rsidRDefault="00864F15" w:rsidP="00864F15">
      <w:pPr>
        <w:jc w:val="center"/>
      </w:pPr>
      <w:r>
        <w:t>by</w:t>
      </w:r>
    </w:p>
    <w:p w14:paraId="453E3918" w14:textId="77777777" w:rsidR="00864F15" w:rsidRDefault="00864F15" w:rsidP="00864F15">
      <w:pPr>
        <w:jc w:val="center"/>
      </w:pPr>
    </w:p>
    <w:p w14:paraId="7F211546" w14:textId="77777777" w:rsidR="00864F15" w:rsidRPr="008205DE" w:rsidRDefault="00864F15" w:rsidP="008205DE">
      <w:pPr>
        <w:jc w:val="center"/>
      </w:pPr>
    </w:p>
    <w:p w14:paraId="333A0A2D" w14:textId="5CE4448B" w:rsidR="00864F15" w:rsidRPr="00F14786" w:rsidRDefault="00864F15" w:rsidP="00864F15">
      <w:pPr>
        <w:jc w:val="center"/>
      </w:pPr>
      <w:r w:rsidRPr="008205DE">
        <w:t xml:space="preserve">Gianna </w:t>
      </w:r>
      <w:r>
        <w:t>Jordan</w:t>
      </w:r>
    </w:p>
    <w:p w14:paraId="54A541FA" w14:textId="77777777" w:rsidR="00864F15" w:rsidRDefault="00864F15" w:rsidP="00864F15">
      <w:pPr>
        <w:jc w:val="center"/>
      </w:pPr>
    </w:p>
    <w:p w14:paraId="62E107A8" w14:textId="77777777" w:rsidR="00864F15" w:rsidRDefault="00864F15" w:rsidP="00864F15">
      <w:pPr>
        <w:jc w:val="center"/>
      </w:pPr>
    </w:p>
    <w:p w14:paraId="6DEFB130" w14:textId="77777777" w:rsidR="00864F15" w:rsidRDefault="00864F15" w:rsidP="00864F15">
      <w:pPr>
        <w:jc w:val="center"/>
        <w:rPr>
          <w:u w:val="single"/>
        </w:rPr>
      </w:pPr>
      <w:r>
        <w:rPr>
          <w:u w:val="single"/>
        </w:rPr>
        <w:t>____________________________</w:t>
      </w:r>
    </w:p>
    <w:p w14:paraId="44F99E43" w14:textId="597561ED" w:rsidR="00864F15" w:rsidRDefault="00864F15" w:rsidP="00864F15">
      <w:pPr>
        <w:jc w:val="center"/>
      </w:pPr>
      <w:r>
        <w:rPr>
          <w:sz w:val="20"/>
          <w:szCs w:val="20"/>
        </w:rPr>
        <w:t xml:space="preserve">Copyright © </w:t>
      </w:r>
      <w:r>
        <w:t>Gianna Jordan 2021</w:t>
      </w:r>
    </w:p>
    <w:p w14:paraId="2E865C35" w14:textId="77777777" w:rsidR="00864F15" w:rsidRPr="00864F15" w:rsidRDefault="00864F15" w:rsidP="00864F15">
      <w:pPr>
        <w:jc w:val="center"/>
      </w:pPr>
    </w:p>
    <w:p w14:paraId="373941B6" w14:textId="77777777" w:rsidR="00864F15" w:rsidRDefault="00864F15" w:rsidP="00864F15">
      <w:pPr>
        <w:jc w:val="center"/>
        <w:rPr>
          <w:sz w:val="20"/>
          <w:szCs w:val="20"/>
        </w:rPr>
      </w:pPr>
    </w:p>
    <w:p w14:paraId="2A9AC700" w14:textId="77777777" w:rsidR="00864F15" w:rsidRDefault="00864F15" w:rsidP="00864F15">
      <w:pPr>
        <w:jc w:val="center"/>
      </w:pPr>
      <w:r>
        <w:t>A Thesis Submitted to the Faculty of the</w:t>
      </w:r>
    </w:p>
    <w:p w14:paraId="0ED10359" w14:textId="77777777" w:rsidR="00864F15" w:rsidRDefault="00864F15" w:rsidP="00864F15">
      <w:pPr>
        <w:jc w:val="center"/>
      </w:pPr>
    </w:p>
    <w:p w14:paraId="037A3797" w14:textId="77777777" w:rsidR="00864F15" w:rsidRDefault="00864F15" w:rsidP="00864F15">
      <w:pPr>
        <w:jc w:val="center"/>
      </w:pPr>
    </w:p>
    <w:p w14:paraId="02B34F8F" w14:textId="5396E53E" w:rsidR="00864F15" w:rsidRPr="00F14786" w:rsidRDefault="00864F15" w:rsidP="00864F15">
      <w:pPr>
        <w:jc w:val="center"/>
      </w:pPr>
      <w:r w:rsidRPr="00F14786">
        <w:t xml:space="preserve">DEPARTMENT OF </w:t>
      </w:r>
      <w:r>
        <w:t>BIOMEDICAL ENGINEERING</w:t>
      </w:r>
    </w:p>
    <w:p w14:paraId="33FFE12A" w14:textId="77777777" w:rsidR="00864F15" w:rsidRDefault="00864F15" w:rsidP="00864F15">
      <w:pPr>
        <w:jc w:val="center"/>
      </w:pPr>
    </w:p>
    <w:p w14:paraId="7A6DD548" w14:textId="77777777" w:rsidR="00864F15" w:rsidRDefault="00864F15" w:rsidP="00864F15">
      <w:pPr>
        <w:jc w:val="center"/>
      </w:pPr>
    </w:p>
    <w:p w14:paraId="629C37DF" w14:textId="77777777" w:rsidR="00864F15" w:rsidRDefault="00864F15" w:rsidP="00864F15">
      <w:pPr>
        <w:jc w:val="center"/>
      </w:pPr>
      <w:r>
        <w:t>In Partial Fulfillment of the Requirements</w:t>
      </w:r>
    </w:p>
    <w:p w14:paraId="1E1844A6" w14:textId="77777777" w:rsidR="00864F15" w:rsidRDefault="00864F15" w:rsidP="00864F15">
      <w:pPr>
        <w:jc w:val="center"/>
      </w:pPr>
    </w:p>
    <w:p w14:paraId="240E5798" w14:textId="77777777" w:rsidR="00864F15" w:rsidRDefault="00864F15" w:rsidP="00864F15">
      <w:pPr>
        <w:jc w:val="center"/>
      </w:pPr>
      <w:r>
        <w:t>For the Degree of</w:t>
      </w:r>
    </w:p>
    <w:p w14:paraId="55431A0A" w14:textId="77777777" w:rsidR="00864F15" w:rsidRDefault="00864F15" w:rsidP="00864F15">
      <w:pPr>
        <w:jc w:val="center"/>
      </w:pPr>
    </w:p>
    <w:p w14:paraId="0A4AD7D7" w14:textId="77777777" w:rsidR="00864F15" w:rsidRDefault="00864F15" w:rsidP="00864F15">
      <w:pPr>
        <w:jc w:val="center"/>
      </w:pPr>
    </w:p>
    <w:p w14:paraId="7446FD4A" w14:textId="6F65EC45" w:rsidR="00864F15" w:rsidRDefault="00864F15" w:rsidP="00864F15">
      <w:pPr>
        <w:jc w:val="center"/>
      </w:pPr>
      <w:r>
        <w:t>MASTER OF SCIENCE</w:t>
      </w:r>
    </w:p>
    <w:p w14:paraId="626FE3D6" w14:textId="77777777" w:rsidR="00864F15" w:rsidRDefault="00864F15" w:rsidP="00864F15">
      <w:pPr>
        <w:jc w:val="center"/>
      </w:pPr>
    </w:p>
    <w:p w14:paraId="79846E91" w14:textId="77777777" w:rsidR="00864F15" w:rsidRDefault="00864F15" w:rsidP="00864F15">
      <w:pPr>
        <w:jc w:val="center"/>
      </w:pPr>
    </w:p>
    <w:p w14:paraId="6892AB1B" w14:textId="77777777" w:rsidR="00864F15" w:rsidRDefault="00864F15" w:rsidP="00864F15">
      <w:pPr>
        <w:jc w:val="center"/>
      </w:pPr>
      <w:r>
        <w:t>In the Graduate College</w:t>
      </w:r>
    </w:p>
    <w:p w14:paraId="5DBB2384" w14:textId="77777777" w:rsidR="00864F15" w:rsidRDefault="00864F15" w:rsidP="00864F15">
      <w:pPr>
        <w:jc w:val="center"/>
      </w:pPr>
    </w:p>
    <w:p w14:paraId="6F4E70B1" w14:textId="77777777" w:rsidR="00864F15" w:rsidRDefault="00864F15" w:rsidP="00864F15">
      <w:pPr>
        <w:jc w:val="center"/>
      </w:pPr>
    </w:p>
    <w:p w14:paraId="2F462C2A" w14:textId="77777777" w:rsidR="00864F15" w:rsidRDefault="00864F15" w:rsidP="00864F15">
      <w:pPr>
        <w:jc w:val="center"/>
      </w:pPr>
      <w:r>
        <w:t>THE UNIVERSITY OF ARIZONA</w:t>
      </w:r>
    </w:p>
    <w:p w14:paraId="32191675" w14:textId="77777777" w:rsidR="00864F15" w:rsidRDefault="00864F15" w:rsidP="00864F15">
      <w:pPr>
        <w:jc w:val="center"/>
      </w:pPr>
    </w:p>
    <w:p w14:paraId="077F601F" w14:textId="77777777" w:rsidR="00864F15" w:rsidRDefault="00864F15" w:rsidP="00864F15">
      <w:pPr>
        <w:jc w:val="center"/>
      </w:pPr>
    </w:p>
    <w:p w14:paraId="3C974207" w14:textId="19AAC2CB" w:rsidR="00864F15" w:rsidRDefault="00864F15" w:rsidP="00864F15">
      <w:pPr>
        <w:jc w:val="center"/>
      </w:pPr>
      <w:r>
        <w:t>2021</w:t>
      </w:r>
    </w:p>
    <w:p w14:paraId="46FFA4B0" w14:textId="585DBD97" w:rsidR="00864F15" w:rsidRDefault="00864F15">
      <w:r>
        <w:br w:type="page"/>
      </w:r>
    </w:p>
    <w:p w14:paraId="1F3F38E7" w14:textId="77777777" w:rsidR="00864F15" w:rsidRPr="00F14786" w:rsidRDefault="00864F15" w:rsidP="00864F15">
      <w:pPr>
        <w:jc w:val="center"/>
      </w:pPr>
    </w:p>
    <w:p w14:paraId="38D24E64" w14:textId="11CCEC4C" w:rsidR="00864F15" w:rsidRDefault="00864F15">
      <w:pPr>
        <w:rPr>
          <w:b/>
          <w:sz w:val="28"/>
          <w:szCs w:val="28"/>
        </w:rPr>
      </w:pPr>
    </w:p>
    <w:p w14:paraId="64821C54" w14:textId="4F070A4D" w:rsidR="0097703F" w:rsidRDefault="0097703F">
      <w:pPr>
        <w:rPr>
          <w:b/>
          <w:sz w:val="44"/>
          <w:szCs w:val="44"/>
        </w:rPr>
      </w:pPr>
      <w:r>
        <w:rPr>
          <w:b/>
          <w:sz w:val="44"/>
          <w:szCs w:val="44"/>
        </w:rPr>
        <w:br w:type="page"/>
      </w:r>
    </w:p>
    <w:p w14:paraId="7DA9F49D" w14:textId="4FED7A85" w:rsidR="00D571CE" w:rsidRPr="002D30B2" w:rsidRDefault="006B281A" w:rsidP="002D30B2">
      <w:pPr>
        <w:spacing w:line="240" w:lineRule="auto"/>
        <w:jc w:val="center"/>
        <w:rPr>
          <w:b/>
          <w:sz w:val="44"/>
          <w:szCs w:val="44"/>
        </w:rPr>
      </w:pPr>
      <w:r w:rsidRPr="002D30B2">
        <w:rPr>
          <w:b/>
          <w:sz w:val="44"/>
          <w:szCs w:val="44"/>
        </w:rPr>
        <w:lastRenderedPageBreak/>
        <w:t>Acknowledgements</w:t>
      </w:r>
    </w:p>
    <w:p w14:paraId="4033DAD7" w14:textId="77777777" w:rsidR="002D30B2" w:rsidRDefault="002D30B2">
      <w:pPr>
        <w:rPr>
          <w:sz w:val="24"/>
          <w:szCs w:val="24"/>
        </w:rPr>
      </w:pPr>
      <w:bookmarkStart w:id="0" w:name="_Toc71553519"/>
    </w:p>
    <w:p w14:paraId="5F6BED0B" w14:textId="2B4F9433" w:rsidR="002D30B2" w:rsidRDefault="00FA7056" w:rsidP="00B47860">
      <w:pPr>
        <w:ind w:firstLine="720"/>
        <w:rPr>
          <w:sz w:val="36"/>
          <w:szCs w:val="36"/>
        </w:rPr>
      </w:pPr>
      <w:r w:rsidRPr="00B47860">
        <w:rPr>
          <w:sz w:val="28"/>
          <w:szCs w:val="28"/>
        </w:rPr>
        <w:t>I would</w:t>
      </w:r>
      <w:r w:rsidR="00B47860" w:rsidRPr="00B47860">
        <w:rPr>
          <w:sz w:val="28"/>
          <w:szCs w:val="28"/>
        </w:rPr>
        <w:t xml:space="preserve"> like to first that my mentor, Dr. Stephen Cowen who guided me along this process. Thank you for showing me how to </w:t>
      </w:r>
      <w:r w:rsidRPr="00B47860">
        <w:rPr>
          <w:sz w:val="28"/>
          <w:szCs w:val="28"/>
        </w:rPr>
        <w:t>celebrate</w:t>
      </w:r>
      <w:r w:rsidR="00B47860" w:rsidRPr="00B47860">
        <w:rPr>
          <w:sz w:val="28"/>
          <w:szCs w:val="28"/>
        </w:rPr>
        <w:t xml:space="preserve"> my successes, remain resolute in the face of setbacks and failures, and for providing me an environment where I could get excited and truly </w:t>
      </w:r>
      <w:r w:rsidR="00086B36">
        <w:rPr>
          <w:sz w:val="28"/>
          <w:szCs w:val="28"/>
        </w:rPr>
        <w:t>have fun</w:t>
      </w:r>
      <w:r w:rsidR="00B47860" w:rsidRPr="00B47860">
        <w:rPr>
          <w:sz w:val="28"/>
          <w:szCs w:val="28"/>
        </w:rPr>
        <w:t xml:space="preserve"> </w:t>
      </w:r>
      <w:r w:rsidR="00086B36">
        <w:rPr>
          <w:sz w:val="28"/>
          <w:szCs w:val="28"/>
        </w:rPr>
        <w:t>with</w:t>
      </w:r>
      <w:r w:rsidR="00B47860" w:rsidRPr="00B47860">
        <w:rPr>
          <w:sz w:val="28"/>
          <w:szCs w:val="28"/>
        </w:rPr>
        <w:t xml:space="preserve"> the work I was doing. I would also like to thank my committee members Dr. </w:t>
      </w:r>
      <w:proofErr w:type="spellStart"/>
      <w:r w:rsidR="00B47860" w:rsidRPr="00B47860">
        <w:rPr>
          <w:sz w:val="28"/>
          <w:szCs w:val="28"/>
        </w:rPr>
        <w:t>Torsten</w:t>
      </w:r>
      <w:proofErr w:type="spellEnd"/>
      <w:r w:rsidR="00B47860" w:rsidRPr="00B47860">
        <w:rPr>
          <w:sz w:val="28"/>
          <w:szCs w:val="28"/>
        </w:rPr>
        <w:t xml:space="preserve"> Falk and Dr. Andrew </w:t>
      </w:r>
      <w:proofErr w:type="spellStart"/>
      <w:r w:rsidR="00B47860" w:rsidRPr="00B47860">
        <w:rPr>
          <w:sz w:val="28"/>
          <w:szCs w:val="28"/>
        </w:rPr>
        <w:t>Fuglevand</w:t>
      </w:r>
      <w:proofErr w:type="spellEnd"/>
      <w:r w:rsidR="00B47860" w:rsidRPr="00B47860">
        <w:rPr>
          <w:sz w:val="28"/>
          <w:szCs w:val="28"/>
        </w:rPr>
        <w:t xml:space="preserve"> for lending your guidance and expertise and making me a better scientist and engineer. Thank you to </w:t>
      </w:r>
      <w:proofErr w:type="spellStart"/>
      <w:r w:rsidR="00B47860" w:rsidRPr="00B47860">
        <w:rPr>
          <w:sz w:val="28"/>
          <w:szCs w:val="28"/>
        </w:rPr>
        <w:t>Abhilasha</w:t>
      </w:r>
      <w:proofErr w:type="spellEnd"/>
      <w:r w:rsidR="00B47860" w:rsidRPr="00B47860">
        <w:rPr>
          <w:sz w:val="28"/>
          <w:szCs w:val="28"/>
        </w:rPr>
        <w:t xml:space="preserve"> Vishwanath, Dr. Mitchell Bartlett, </w:t>
      </w:r>
      <w:proofErr w:type="spellStart"/>
      <w:r w:rsidR="00B47860" w:rsidRPr="00B47860">
        <w:rPr>
          <w:sz w:val="28"/>
          <w:szCs w:val="28"/>
        </w:rPr>
        <w:t>Deip</w:t>
      </w:r>
      <w:proofErr w:type="spellEnd"/>
      <w:r w:rsidR="00B47860" w:rsidRPr="00B47860">
        <w:rPr>
          <w:sz w:val="28"/>
          <w:szCs w:val="28"/>
        </w:rPr>
        <w:t xml:space="preserve"> </w:t>
      </w:r>
      <w:proofErr w:type="spellStart"/>
      <w:r w:rsidR="00B47860" w:rsidRPr="00B47860">
        <w:rPr>
          <w:sz w:val="28"/>
          <w:szCs w:val="28"/>
        </w:rPr>
        <w:t>Sekhadia</w:t>
      </w:r>
      <w:proofErr w:type="spellEnd"/>
      <w:r w:rsidR="00B47860" w:rsidRPr="00B47860">
        <w:rPr>
          <w:sz w:val="28"/>
          <w:szCs w:val="28"/>
        </w:rPr>
        <w:t xml:space="preserve">, and all the others who worked on this project with me and helped in this systems' development. </w:t>
      </w:r>
      <w:r w:rsidR="003D2A80">
        <w:rPr>
          <w:sz w:val="28"/>
          <w:szCs w:val="28"/>
        </w:rPr>
        <w:t>I would also like to give thanks to</w:t>
      </w:r>
      <w:r w:rsidR="00B47860" w:rsidRPr="00B47860">
        <w:rPr>
          <w:sz w:val="28"/>
          <w:szCs w:val="28"/>
        </w:rPr>
        <w:t xml:space="preserve"> </w:t>
      </w:r>
      <w:proofErr w:type="spellStart"/>
      <w:r w:rsidR="00B47860" w:rsidRPr="00B47860">
        <w:rPr>
          <w:sz w:val="28"/>
          <w:szCs w:val="28"/>
        </w:rPr>
        <w:t>Nura</w:t>
      </w:r>
      <w:proofErr w:type="spellEnd"/>
      <w:r w:rsidR="00B47860" w:rsidRPr="00B47860">
        <w:rPr>
          <w:sz w:val="28"/>
          <w:szCs w:val="28"/>
        </w:rPr>
        <w:t xml:space="preserve"> </w:t>
      </w:r>
      <w:proofErr w:type="spellStart"/>
      <w:r w:rsidR="00B47860" w:rsidRPr="00B47860">
        <w:rPr>
          <w:sz w:val="28"/>
          <w:szCs w:val="28"/>
        </w:rPr>
        <w:t>Dualeh</w:t>
      </w:r>
      <w:proofErr w:type="spellEnd"/>
      <w:r w:rsidR="00B47860" w:rsidRPr="00B47860">
        <w:rPr>
          <w:sz w:val="28"/>
          <w:szCs w:val="28"/>
        </w:rPr>
        <w:t xml:space="preserve"> and Dr. Franz Tax, I truly would not have been able to do this without your support and encouragement.</w:t>
      </w:r>
      <w:r w:rsidR="002D30B2">
        <w:rPr>
          <w:sz w:val="36"/>
          <w:szCs w:val="36"/>
        </w:rPr>
        <w:br w:type="page"/>
      </w:r>
    </w:p>
    <w:sdt>
      <w:sdtPr>
        <w:rPr>
          <w:rFonts w:ascii="Arial" w:eastAsia="Arial" w:hAnsi="Arial" w:cs="Arial"/>
          <w:color w:val="auto"/>
          <w:sz w:val="36"/>
          <w:szCs w:val="36"/>
          <w:lang w:val="en"/>
        </w:rPr>
        <w:id w:val="-2117892782"/>
        <w:docPartObj>
          <w:docPartGallery w:val="Table of Contents"/>
          <w:docPartUnique/>
        </w:docPartObj>
      </w:sdtPr>
      <w:sdtEndPr>
        <w:rPr>
          <w:b/>
          <w:bCs/>
          <w:noProof/>
          <w:sz w:val="24"/>
          <w:szCs w:val="24"/>
        </w:rPr>
      </w:sdtEndPr>
      <w:sdtContent>
        <w:p w14:paraId="1F6A0896" w14:textId="7E5D6155" w:rsidR="00527413" w:rsidRPr="00527413" w:rsidRDefault="00527413">
          <w:pPr>
            <w:pStyle w:val="TOCHeading"/>
            <w:rPr>
              <w:color w:val="auto"/>
              <w:sz w:val="36"/>
              <w:szCs w:val="36"/>
            </w:rPr>
          </w:pPr>
          <w:r w:rsidRPr="00527413">
            <w:rPr>
              <w:color w:val="auto"/>
              <w:sz w:val="36"/>
              <w:szCs w:val="36"/>
            </w:rPr>
            <w:t>Contents</w:t>
          </w:r>
        </w:p>
        <w:p w14:paraId="133A5494" w14:textId="4E060EC6" w:rsidR="00AC34E4" w:rsidRDefault="00527413">
          <w:pPr>
            <w:pStyle w:val="TOC1"/>
            <w:tabs>
              <w:tab w:val="right" w:leader="dot" w:pos="9350"/>
            </w:tabs>
            <w:rPr>
              <w:rFonts w:asciiTheme="minorHAnsi" w:eastAsiaTheme="minorEastAsia" w:hAnsiTheme="minorHAnsi" w:cstheme="minorBidi"/>
              <w:noProof/>
              <w:lang w:val="en-US"/>
            </w:rPr>
          </w:pPr>
          <w:r w:rsidRPr="00527413">
            <w:rPr>
              <w:sz w:val="24"/>
              <w:szCs w:val="24"/>
            </w:rPr>
            <w:fldChar w:fldCharType="begin"/>
          </w:r>
          <w:r w:rsidRPr="00527413">
            <w:rPr>
              <w:sz w:val="24"/>
              <w:szCs w:val="24"/>
            </w:rPr>
            <w:instrText xml:space="preserve"> TOC \o "1-3" \h \z \u </w:instrText>
          </w:r>
          <w:r w:rsidRPr="00527413">
            <w:rPr>
              <w:sz w:val="24"/>
              <w:szCs w:val="24"/>
            </w:rPr>
            <w:fldChar w:fldCharType="separate"/>
          </w:r>
          <w:hyperlink w:anchor="_Toc72237181" w:history="1">
            <w:r w:rsidR="00AC34E4" w:rsidRPr="001443D9">
              <w:rPr>
                <w:rStyle w:val="Hyperlink"/>
                <w:b/>
                <w:noProof/>
              </w:rPr>
              <w:t>Abstract</w:t>
            </w:r>
            <w:r w:rsidR="00AC34E4">
              <w:rPr>
                <w:noProof/>
                <w:webHidden/>
              </w:rPr>
              <w:tab/>
            </w:r>
            <w:r w:rsidR="00AC34E4">
              <w:rPr>
                <w:noProof/>
                <w:webHidden/>
              </w:rPr>
              <w:fldChar w:fldCharType="begin"/>
            </w:r>
            <w:r w:rsidR="00AC34E4">
              <w:rPr>
                <w:noProof/>
                <w:webHidden/>
              </w:rPr>
              <w:instrText xml:space="preserve"> PAGEREF _Toc72237181 \h </w:instrText>
            </w:r>
            <w:r w:rsidR="00AC34E4">
              <w:rPr>
                <w:noProof/>
                <w:webHidden/>
              </w:rPr>
            </w:r>
            <w:r w:rsidR="00AC34E4">
              <w:rPr>
                <w:noProof/>
                <w:webHidden/>
              </w:rPr>
              <w:fldChar w:fldCharType="separate"/>
            </w:r>
            <w:r w:rsidR="003A2316">
              <w:rPr>
                <w:noProof/>
                <w:webHidden/>
              </w:rPr>
              <w:t>5</w:t>
            </w:r>
            <w:r w:rsidR="00AC34E4">
              <w:rPr>
                <w:noProof/>
                <w:webHidden/>
              </w:rPr>
              <w:fldChar w:fldCharType="end"/>
            </w:r>
          </w:hyperlink>
        </w:p>
        <w:p w14:paraId="3FCB61CC" w14:textId="1D1FCC05" w:rsidR="00AC34E4" w:rsidRDefault="00101200">
          <w:pPr>
            <w:pStyle w:val="TOC1"/>
            <w:tabs>
              <w:tab w:val="right" w:leader="dot" w:pos="9350"/>
            </w:tabs>
            <w:rPr>
              <w:rFonts w:asciiTheme="minorHAnsi" w:eastAsiaTheme="minorEastAsia" w:hAnsiTheme="minorHAnsi" w:cstheme="minorBidi"/>
              <w:noProof/>
              <w:lang w:val="en-US"/>
            </w:rPr>
          </w:pPr>
          <w:hyperlink w:anchor="_Toc72237182" w:history="1">
            <w:r w:rsidR="00AC34E4" w:rsidRPr="001443D9">
              <w:rPr>
                <w:rStyle w:val="Hyperlink"/>
                <w:b/>
                <w:noProof/>
              </w:rPr>
              <w:t>Keywords</w:t>
            </w:r>
            <w:r w:rsidR="00AC34E4">
              <w:rPr>
                <w:noProof/>
                <w:webHidden/>
              </w:rPr>
              <w:tab/>
            </w:r>
            <w:r w:rsidR="00AC34E4">
              <w:rPr>
                <w:noProof/>
                <w:webHidden/>
              </w:rPr>
              <w:fldChar w:fldCharType="begin"/>
            </w:r>
            <w:r w:rsidR="00AC34E4">
              <w:rPr>
                <w:noProof/>
                <w:webHidden/>
              </w:rPr>
              <w:instrText xml:space="preserve"> PAGEREF _Toc72237182 \h </w:instrText>
            </w:r>
            <w:r w:rsidR="00AC34E4">
              <w:rPr>
                <w:noProof/>
                <w:webHidden/>
              </w:rPr>
            </w:r>
            <w:r w:rsidR="00AC34E4">
              <w:rPr>
                <w:noProof/>
                <w:webHidden/>
              </w:rPr>
              <w:fldChar w:fldCharType="separate"/>
            </w:r>
            <w:r w:rsidR="003A2316">
              <w:rPr>
                <w:noProof/>
                <w:webHidden/>
              </w:rPr>
              <w:t>5</w:t>
            </w:r>
            <w:r w:rsidR="00AC34E4">
              <w:rPr>
                <w:noProof/>
                <w:webHidden/>
              </w:rPr>
              <w:fldChar w:fldCharType="end"/>
            </w:r>
          </w:hyperlink>
        </w:p>
        <w:p w14:paraId="78739324" w14:textId="7B019202" w:rsidR="00AC34E4" w:rsidRDefault="00101200">
          <w:pPr>
            <w:pStyle w:val="TOC1"/>
            <w:tabs>
              <w:tab w:val="right" w:leader="dot" w:pos="9350"/>
            </w:tabs>
            <w:rPr>
              <w:rFonts w:asciiTheme="minorHAnsi" w:eastAsiaTheme="minorEastAsia" w:hAnsiTheme="minorHAnsi" w:cstheme="minorBidi"/>
              <w:noProof/>
              <w:lang w:val="en-US"/>
            </w:rPr>
          </w:pPr>
          <w:hyperlink w:anchor="_Toc72237183" w:history="1">
            <w:r w:rsidR="00AC34E4" w:rsidRPr="001443D9">
              <w:rPr>
                <w:rStyle w:val="Hyperlink"/>
                <w:b/>
                <w:noProof/>
              </w:rPr>
              <w:t>1. Introduction</w:t>
            </w:r>
            <w:r w:rsidR="00AC34E4">
              <w:rPr>
                <w:noProof/>
                <w:webHidden/>
              </w:rPr>
              <w:tab/>
            </w:r>
            <w:r w:rsidR="00AC34E4">
              <w:rPr>
                <w:noProof/>
                <w:webHidden/>
              </w:rPr>
              <w:fldChar w:fldCharType="begin"/>
            </w:r>
            <w:r w:rsidR="00AC34E4">
              <w:rPr>
                <w:noProof/>
                <w:webHidden/>
              </w:rPr>
              <w:instrText xml:space="preserve"> PAGEREF _Toc72237183 \h </w:instrText>
            </w:r>
            <w:r w:rsidR="00AC34E4">
              <w:rPr>
                <w:noProof/>
                <w:webHidden/>
              </w:rPr>
            </w:r>
            <w:r w:rsidR="00AC34E4">
              <w:rPr>
                <w:noProof/>
                <w:webHidden/>
              </w:rPr>
              <w:fldChar w:fldCharType="separate"/>
            </w:r>
            <w:r w:rsidR="003A2316">
              <w:rPr>
                <w:noProof/>
                <w:webHidden/>
              </w:rPr>
              <w:t>6</w:t>
            </w:r>
            <w:r w:rsidR="00AC34E4">
              <w:rPr>
                <w:noProof/>
                <w:webHidden/>
              </w:rPr>
              <w:fldChar w:fldCharType="end"/>
            </w:r>
          </w:hyperlink>
        </w:p>
        <w:p w14:paraId="04E0C996" w14:textId="12082902" w:rsidR="00AC34E4" w:rsidRDefault="00101200">
          <w:pPr>
            <w:pStyle w:val="TOC1"/>
            <w:tabs>
              <w:tab w:val="right" w:leader="dot" w:pos="9350"/>
            </w:tabs>
            <w:rPr>
              <w:rFonts w:asciiTheme="minorHAnsi" w:eastAsiaTheme="minorEastAsia" w:hAnsiTheme="minorHAnsi" w:cstheme="minorBidi"/>
              <w:noProof/>
              <w:lang w:val="en-US"/>
            </w:rPr>
          </w:pPr>
          <w:hyperlink w:anchor="_Toc72237184" w:history="1">
            <w:r w:rsidR="00AC34E4" w:rsidRPr="001443D9">
              <w:rPr>
                <w:rStyle w:val="Hyperlink"/>
                <w:b/>
                <w:noProof/>
              </w:rPr>
              <w:t>2. Material and Methods</w:t>
            </w:r>
            <w:r w:rsidR="00AC34E4">
              <w:rPr>
                <w:noProof/>
                <w:webHidden/>
              </w:rPr>
              <w:tab/>
            </w:r>
            <w:r w:rsidR="00AC34E4">
              <w:rPr>
                <w:noProof/>
                <w:webHidden/>
              </w:rPr>
              <w:fldChar w:fldCharType="begin"/>
            </w:r>
            <w:r w:rsidR="00AC34E4">
              <w:rPr>
                <w:noProof/>
                <w:webHidden/>
              </w:rPr>
              <w:instrText xml:space="preserve"> PAGEREF _Toc72237184 \h </w:instrText>
            </w:r>
            <w:r w:rsidR="00AC34E4">
              <w:rPr>
                <w:noProof/>
                <w:webHidden/>
              </w:rPr>
            </w:r>
            <w:r w:rsidR="00AC34E4">
              <w:rPr>
                <w:noProof/>
                <w:webHidden/>
              </w:rPr>
              <w:fldChar w:fldCharType="separate"/>
            </w:r>
            <w:r w:rsidR="003A2316">
              <w:rPr>
                <w:noProof/>
                <w:webHidden/>
              </w:rPr>
              <w:t>11</w:t>
            </w:r>
            <w:r w:rsidR="00AC34E4">
              <w:rPr>
                <w:noProof/>
                <w:webHidden/>
              </w:rPr>
              <w:fldChar w:fldCharType="end"/>
            </w:r>
          </w:hyperlink>
        </w:p>
        <w:p w14:paraId="3EA23C8F" w14:textId="2471D6EF" w:rsidR="00AC34E4" w:rsidRDefault="00101200">
          <w:pPr>
            <w:pStyle w:val="TOC2"/>
            <w:tabs>
              <w:tab w:val="right" w:leader="dot" w:pos="9350"/>
            </w:tabs>
            <w:rPr>
              <w:rFonts w:asciiTheme="minorHAnsi" w:eastAsiaTheme="minorEastAsia" w:hAnsiTheme="minorHAnsi" w:cstheme="minorBidi"/>
              <w:noProof/>
              <w:lang w:val="en-US"/>
            </w:rPr>
          </w:pPr>
          <w:hyperlink w:anchor="_Toc72237185" w:history="1">
            <w:r w:rsidR="00AC34E4" w:rsidRPr="001443D9">
              <w:rPr>
                <w:rStyle w:val="Hyperlink"/>
                <w:b/>
                <w:noProof/>
              </w:rPr>
              <w:t>2.1 System Design</w:t>
            </w:r>
            <w:r w:rsidR="00AC34E4">
              <w:rPr>
                <w:noProof/>
                <w:webHidden/>
              </w:rPr>
              <w:tab/>
            </w:r>
            <w:r w:rsidR="00AC34E4">
              <w:rPr>
                <w:noProof/>
                <w:webHidden/>
              </w:rPr>
              <w:fldChar w:fldCharType="begin"/>
            </w:r>
            <w:r w:rsidR="00AC34E4">
              <w:rPr>
                <w:noProof/>
                <w:webHidden/>
              </w:rPr>
              <w:instrText xml:space="preserve"> PAGEREF _Toc72237185 \h </w:instrText>
            </w:r>
            <w:r w:rsidR="00AC34E4">
              <w:rPr>
                <w:noProof/>
                <w:webHidden/>
              </w:rPr>
            </w:r>
            <w:r w:rsidR="00AC34E4">
              <w:rPr>
                <w:noProof/>
                <w:webHidden/>
              </w:rPr>
              <w:fldChar w:fldCharType="separate"/>
            </w:r>
            <w:r w:rsidR="003A2316">
              <w:rPr>
                <w:noProof/>
                <w:webHidden/>
              </w:rPr>
              <w:t>11</w:t>
            </w:r>
            <w:r w:rsidR="00AC34E4">
              <w:rPr>
                <w:noProof/>
                <w:webHidden/>
              </w:rPr>
              <w:fldChar w:fldCharType="end"/>
            </w:r>
          </w:hyperlink>
        </w:p>
        <w:p w14:paraId="70FA1536" w14:textId="02C6291B" w:rsidR="00AC34E4" w:rsidRDefault="00101200">
          <w:pPr>
            <w:pStyle w:val="TOC3"/>
            <w:tabs>
              <w:tab w:val="right" w:leader="dot" w:pos="9350"/>
            </w:tabs>
            <w:rPr>
              <w:rFonts w:asciiTheme="minorHAnsi" w:eastAsiaTheme="minorEastAsia" w:hAnsiTheme="minorHAnsi" w:cstheme="minorBidi"/>
              <w:noProof/>
              <w:lang w:val="en-US"/>
            </w:rPr>
          </w:pPr>
          <w:hyperlink w:anchor="_Toc72237186" w:history="1">
            <w:r w:rsidR="00AC34E4" w:rsidRPr="001443D9">
              <w:rPr>
                <w:rStyle w:val="Hyperlink"/>
                <w:b/>
                <w:noProof/>
              </w:rPr>
              <w:t>2.1.1 Video Camera</w:t>
            </w:r>
            <w:r w:rsidR="00AC34E4">
              <w:rPr>
                <w:noProof/>
                <w:webHidden/>
              </w:rPr>
              <w:tab/>
            </w:r>
            <w:r w:rsidR="00AC34E4">
              <w:rPr>
                <w:noProof/>
                <w:webHidden/>
              </w:rPr>
              <w:fldChar w:fldCharType="begin"/>
            </w:r>
            <w:r w:rsidR="00AC34E4">
              <w:rPr>
                <w:noProof/>
                <w:webHidden/>
              </w:rPr>
              <w:instrText xml:space="preserve"> PAGEREF _Toc72237186 \h </w:instrText>
            </w:r>
            <w:r w:rsidR="00AC34E4">
              <w:rPr>
                <w:noProof/>
                <w:webHidden/>
              </w:rPr>
            </w:r>
            <w:r w:rsidR="00AC34E4">
              <w:rPr>
                <w:noProof/>
                <w:webHidden/>
              </w:rPr>
              <w:fldChar w:fldCharType="separate"/>
            </w:r>
            <w:r w:rsidR="003A2316">
              <w:rPr>
                <w:noProof/>
                <w:webHidden/>
              </w:rPr>
              <w:t>14</w:t>
            </w:r>
            <w:r w:rsidR="00AC34E4">
              <w:rPr>
                <w:noProof/>
                <w:webHidden/>
              </w:rPr>
              <w:fldChar w:fldCharType="end"/>
            </w:r>
          </w:hyperlink>
        </w:p>
        <w:p w14:paraId="450C9B99" w14:textId="7AE712C5" w:rsidR="00AC34E4" w:rsidRDefault="00101200">
          <w:pPr>
            <w:pStyle w:val="TOC3"/>
            <w:tabs>
              <w:tab w:val="right" w:leader="dot" w:pos="9350"/>
            </w:tabs>
            <w:rPr>
              <w:rFonts w:asciiTheme="minorHAnsi" w:eastAsiaTheme="minorEastAsia" w:hAnsiTheme="minorHAnsi" w:cstheme="minorBidi"/>
              <w:noProof/>
              <w:lang w:val="en-US"/>
            </w:rPr>
          </w:pPr>
          <w:hyperlink w:anchor="_Toc72237187" w:history="1">
            <w:r w:rsidR="00AC34E4" w:rsidRPr="001443D9">
              <w:rPr>
                <w:rStyle w:val="Hyperlink"/>
                <w:b/>
                <w:noProof/>
              </w:rPr>
              <w:t>2.1.2 Rotary Encoder</w:t>
            </w:r>
            <w:r w:rsidR="00AC34E4">
              <w:rPr>
                <w:noProof/>
                <w:webHidden/>
              </w:rPr>
              <w:tab/>
            </w:r>
            <w:r w:rsidR="00AC34E4">
              <w:rPr>
                <w:noProof/>
                <w:webHidden/>
              </w:rPr>
              <w:fldChar w:fldCharType="begin"/>
            </w:r>
            <w:r w:rsidR="00AC34E4">
              <w:rPr>
                <w:noProof/>
                <w:webHidden/>
              </w:rPr>
              <w:instrText xml:space="preserve"> PAGEREF _Toc72237187 \h </w:instrText>
            </w:r>
            <w:r w:rsidR="00AC34E4">
              <w:rPr>
                <w:noProof/>
                <w:webHidden/>
              </w:rPr>
            </w:r>
            <w:r w:rsidR="00AC34E4">
              <w:rPr>
                <w:noProof/>
                <w:webHidden/>
              </w:rPr>
              <w:fldChar w:fldCharType="separate"/>
            </w:r>
            <w:r w:rsidR="003A2316">
              <w:rPr>
                <w:noProof/>
                <w:webHidden/>
              </w:rPr>
              <w:t>14</w:t>
            </w:r>
            <w:r w:rsidR="00AC34E4">
              <w:rPr>
                <w:noProof/>
                <w:webHidden/>
              </w:rPr>
              <w:fldChar w:fldCharType="end"/>
            </w:r>
          </w:hyperlink>
        </w:p>
        <w:p w14:paraId="0FBA147A" w14:textId="50F45893" w:rsidR="00AC34E4" w:rsidRDefault="00101200">
          <w:pPr>
            <w:pStyle w:val="TOC3"/>
            <w:tabs>
              <w:tab w:val="right" w:leader="dot" w:pos="9350"/>
            </w:tabs>
            <w:rPr>
              <w:rFonts w:asciiTheme="minorHAnsi" w:eastAsiaTheme="minorEastAsia" w:hAnsiTheme="minorHAnsi" w:cstheme="minorBidi"/>
              <w:noProof/>
              <w:lang w:val="en-US"/>
            </w:rPr>
          </w:pPr>
          <w:hyperlink w:anchor="_Toc72237188" w:history="1">
            <w:r w:rsidR="00AC34E4" w:rsidRPr="001443D9">
              <w:rPr>
                <w:rStyle w:val="Hyperlink"/>
                <w:b/>
                <w:noProof/>
              </w:rPr>
              <w:t>2.1.3 Behavior Metric Synchronization with Neural Activity</w:t>
            </w:r>
            <w:r w:rsidR="00AC34E4">
              <w:rPr>
                <w:noProof/>
                <w:webHidden/>
              </w:rPr>
              <w:tab/>
            </w:r>
            <w:r w:rsidR="00AC34E4">
              <w:rPr>
                <w:noProof/>
                <w:webHidden/>
              </w:rPr>
              <w:fldChar w:fldCharType="begin"/>
            </w:r>
            <w:r w:rsidR="00AC34E4">
              <w:rPr>
                <w:noProof/>
                <w:webHidden/>
              </w:rPr>
              <w:instrText xml:space="preserve"> PAGEREF _Toc72237188 \h </w:instrText>
            </w:r>
            <w:r w:rsidR="00AC34E4">
              <w:rPr>
                <w:noProof/>
                <w:webHidden/>
              </w:rPr>
            </w:r>
            <w:r w:rsidR="00AC34E4">
              <w:rPr>
                <w:noProof/>
                <w:webHidden/>
              </w:rPr>
              <w:fldChar w:fldCharType="separate"/>
            </w:r>
            <w:r w:rsidR="003A2316">
              <w:rPr>
                <w:noProof/>
                <w:webHidden/>
              </w:rPr>
              <w:t>16</w:t>
            </w:r>
            <w:r w:rsidR="00AC34E4">
              <w:rPr>
                <w:noProof/>
                <w:webHidden/>
              </w:rPr>
              <w:fldChar w:fldCharType="end"/>
            </w:r>
          </w:hyperlink>
        </w:p>
        <w:p w14:paraId="70B04244" w14:textId="415D8CAB" w:rsidR="00AC34E4" w:rsidRDefault="00101200">
          <w:pPr>
            <w:pStyle w:val="TOC3"/>
            <w:tabs>
              <w:tab w:val="right" w:leader="dot" w:pos="9350"/>
            </w:tabs>
            <w:rPr>
              <w:rFonts w:asciiTheme="minorHAnsi" w:eastAsiaTheme="minorEastAsia" w:hAnsiTheme="minorHAnsi" w:cstheme="minorBidi"/>
              <w:noProof/>
              <w:lang w:val="en-US"/>
            </w:rPr>
          </w:pPr>
          <w:hyperlink w:anchor="_Toc72237189" w:history="1">
            <w:r w:rsidR="00AC34E4" w:rsidRPr="001443D9">
              <w:rPr>
                <w:rStyle w:val="Hyperlink"/>
                <w:b/>
                <w:noProof/>
              </w:rPr>
              <w:t>2.1.4 Motion Tracking with DeepLabCut</w:t>
            </w:r>
            <w:r w:rsidR="00AC34E4">
              <w:rPr>
                <w:noProof/>
                <w:webHidden/>
              </w:rPr>
              <w:tab/>
            </w:r>
            <w:r w:rsidR="00AC34E4">
              <w:rPr>
                <w:noProof/>
                <w:webHidden/>
              </w:rPr>
              <w:fldChar w:fldCharType="begin"/>
            </w:r>
            <w:r w:rsidR="00AC34E4">
              <w:rPr>
                <w:noProof/>
                <w:webHidden/>
              </w:rPr>
              <w:instrText xml:space="preserve"> PAGEREF _Toc72237189 \h </w:instrText>
            </w:r>
            <w:r w:rsidR="00AC34E4">
              <w:rPr>
                <w:noProof/>
                <w:webHidden/>
              </w:rPr>
            </w:r>
            <w:r w:rsidR="00AC34E4">
              <w:rPr>
                <w:noProof/>
                <w:webHidden/>
              </w:rPr>
              <w:fldChar w:fldCharType="separate"/>
            </w:r>
            <w:r w:rsidR="003A2316">
              <w:rPr>
                <w:noProof/>
                <w:webHidden/>
              </w:rPr>
              <w:t>17</w:t>
            </w:r>
            <w:r w:rsidR="00AC34E4">
              <w:rPr>
                <w:noProof/>
                <w:webHidden/>
              </w:rPr>
              <w:fldChar w:fldCharType="end"/>
            </w:r>
          </w:hyperlink>
        </w:p>
        <w:p w14:paraId="34EB2284" w14:textId="0640E0E9" w:rsidR="00AC34E4" w:rsidRDefault="00101200">
          <w:pPr>
            <w:pStyle w:val="TOC3"/>
            <w:tabs>
              <w:tab w:val="right" w:leader="dot" w:pos="9350"/>
            </w:tabs>
            <w:rPr>
              <w:rFonts w:asciiTheme="minorHAnsi" w:eastAsiaTheme="minorEastAsia" w:hAnsiTheme="minorHAnsi" w:cstheme="minorBidi"/>
              <w:noProof/>
              <w:lang w:val="en-US"/>
            </w:rPr>
          </w:pPr>
          <w:hyperlink w:anchor="_Toc72237190" w:history="1">
            <w:r w:rsidR="00AC34E4" w:rsidRPr="001443D9">
              <w:rPr>
                <w:rStyle w:val="Hyperlink"/>
                <w:b/>
                <w:noProof/>
              </w:rPr>
              <w:t>2.1.5 Behavioral Segmentation</w:t>
            </w:r>
            <w:r w:rsidR="00AC34E4">
              <w:rPr>
                <w:noProof/>
                <w:webHidden/>
              </w:rPr>
              <w:tab/>
            </w:r>
            <w:r w:rsidR="00AC34E4">
              <w:rPr>
                <w:noProof/>
                <w:webHidden/>
              </w:rPr>
              <w:fldChar w:fldCharType="begin"/>
            </w:r>
            <w:r w:rsidR="00AC34E4">
              <w:rPr>
                <w:noProof/>
                <w:webHidden/>
              </w:rPr>
              <w:instrText xml:space="preserve"> PAGEREF _Toc72237190 \h </w:instrText>
            </w:r>
            <w:r w:rsidR="00AC34E4">
              <w:rPr>
                <w:noProof/>
                <w:webHidden/>
              </w:rPr>
            </w:r>
            <w:r w:rsidR="00AC34E4">
              <w:rPr>
                <w:noProof/>
                <w:webHidden/>
              </w:rPr>
              <w:fldChar w:fldCharType="separate"/>
            </w:r>
            <w:r w:rsidR="003A2316">
              <w:rPr>
                <w:noProof/>
                <w:webHidden/>
              </w:rPr>
              <w:t>18</w:t>
            </w:r>
            <w:r w:rsidR="00AC34E4">
              <w:rPr>
                <w:noProof/>
                <w:webHidden/>
              </w:rPr>
              <w:fldChar w:fldCharType="end"/>
            </w:r>
          </w:hyperlink>
        </w:p>
        <w:p w14:paraId="3B97E683" w14:textId="7D8BC120" w:rsidR="00AC34E4" w:rsidRDefault="00101200">
          <w:pPr>
            <w:pStyle w:val="TOC2"/>
            <w:tabs>
              <w:tab w:val="right" w:leader="dot" w:pos="9350"/>
            </w:tabs>
            <w:rPr>
              <w:rFonts w:asciiTheme="minorHAnsi" w:eastAsiaTheme="minorEastAsia" w:hAnsiTheme="minorHAnsi" w:cstheme="minorBidi"/>
              <w:noProof/>
              <w:lang w:val="en-US"/>
            </w:rPr>
          </w:pPr>
          <w:hyperlink w:anchor="_Toc72237191" w:history="1">
            <w:r w:rsidR="00AC34E4" w:rsidRPr="001443D9">
              <w:rPr>
                <w:rStyle w:val="Hyperlink"/>
                <w:b/>
                <w:noProof/>
              </w:rPr>
              <w:t>2.2 Animals</w:t>
            </w:r>
            <w:r w:rsidR="00AC34E4">
              <w:rPr>
                <w:noProof/>
                <w:webHidden/>
              </w:rPr>
              <w:tab/>
            </w:r>
            <w:r w:rsidR="00AC34E4">
              <w:rPr>
                <w:noProof/>
                <w:webHidden/>
              </w:rPr>
              <w:fldChar w:fldCharType="begin"/>
            </w:r>
            <w:r w:rsidR="00AC34E4">
              <w:rPr>
                <w:noProof/>
                <w:webHidden/>
              </w:rPr>
              <w:instrText xml:space="preserve"> PAGEREF _Toc72237191 \h </w:instrText>
            </w:r>
            <w:r w:rsidR="00AC34E4">
              <w:rPr>
                <w:noProof/>
                <w:webHidden/>
              </w:rPr>
            </w:r>
            <w:r w:rsidR="00AC34E4">
              <w:rPr>
                <w:noProof/>
                <w:webHidden/>
              </w:rPr>
              <w:fldChar w:fldCharType="separate"/>
            </w:r>
            <w:r w:rsidR="003A2316">
              <w:rPr>
                <w:noProof/>
                <w:webHidden/>
              </w:rPr>
              <w:t>21</w:t>
            </w:r>
            <w:r w:rsidR="00AC34E4">
              <w:rPr>
                <w:noProof/>
                <w:webHidden/>
              </w:rPr>
              <w:fldChar w:fldCharType="end"/>
            </w:r>
          </w:hyperlink>
        </w:p>
        <w:p w14:paraId="4D731125" w14:textId="535EDCE1" w:rsidR="00AC34E4" w:rsidRDefault="00101200">
          <w:pPr>
            <w:pStyle w:val="TOC2"/>
            <w:tabs>
              <w:tab w:val="right" w:leader="dot" w:pos="9350"/>
            </w:tabs>
            <w:rPr>
              <w:rFonts w:asciiTheme="minorHAnsi" w:eastAsiaTheme="minorEastAsia" w:hAnsiTheme="minorHAnsi" w:cstheme="minorBidi"/>
              <w:noProof/>
              <w:lang w:val="en-US"/>
            </w:rPr>
          </w:pPr>
          <w:hyperlink w:anchor="_Toc72237192" w:history="1">
            <w:r w:rsidR="00AC34E4" w:rsidRPr="001443D9">
              <w:rPr>
                <w:rStyle w:val="Hyperlink"/>
                <w:b/>
                <w:noProof/>
              </w:rPr>
              <w:t>2.3 Stereotaxic Surgeries</w:t>
            </w:r>
            <w:r w:rsidR="00AC34E4">
              <w:rPr>
                <w:noProof/>
                <w:webHidden/>
              </w:rPr>
              <w:tab/>
            </w:r>
            <w:r w:rsidR="00AC34E4">
              <w:rPr>
                <w:noProof/>
                <w:webHidden/>
              </w:rPr>
              <w:fldChar w:fldCharType="begin"/>
            </w:r>
            <w:r w:rsidR="00AC34E4">
              <w:rPr>
                <w:noProof/>
                <w:webHidden/>
              </w:rPr>
              <w:instrText xml:space="preserve"> PAGEREF _Toc72237192 \h </w:instrText>
            </w:r>
            <w:r w:rsidR="00AC34E4">
              <w:rPr>
                <w:noProof/>
                <w:webHidden/>
              </w:rPr>
            </w:r>
            <w:r w:rsidR="00AC34E4">
              <w:rPr>
                <w:noProof/>
                <w:webHidden/>
              </w:rPr>
              <w:fldChar w:fldCharType="separate"/>
            </w:r>
            <w:r w:rsidR="003A2316">
              <w:rPr>
                <w:noProof/>
                <w:webHidden/>
              </w:rPr>
              <w:t>21</w:t>
            </w:r>
            <w:r w:rsidR="00AC34E4">
              <w:rPr>
                <w:noProof/>
                <w:webHidden/>
              </w:rPr>
              <w:fldChar w:fldCharType="end"/>
            </w:r>
          </w:hyperlink>
        </w:p>
        <w:p w14:paraId="5265A550" w14:textId="059472CA" w:rsidR="00AC34E4" w:rsidRDefault="00101200">
          <w:pPr>
            <w:pStyle w:val="TOC2"/>
            <w:tabs>
              <w:tab w:val="right" w:leader="dot" w:pos="9350"/>
            </w:tabs>
            <w:rPr>
              <w:rFonts w:asciiTheme="minorHAnsi" w:eastAsiaTheme="minorEastAsia" w:hAnsiTheme="minorHAnsi" w:cstheme="minorBidi"/>
              <w:noProof/>
              <w:lang w:val="en-US"/>
            </w:rPr>
          </w:pPr>
          <w:hyperlink w:anchor="_Toc72237193" w:history="1">
            <w:r w:rsidR="00AC34E4" w:rsidRPr="001443D9">
              <w:rPr>
                <w:rStyle w:val="Hyperlink"/>
                <w:b/>
                <w:noProof/>
              </w:rPr>
              <w:t>2.4 Animal Training</w:t>
            </w:r>
            <w:r w:rsidR="00AC34E4">
              <w:rPr>
                <w:noProof/>
                <w:webHidden/>
              </w:rPr>
              <w:tab/>
            </w:r>
            <w:r w:rsidR="00AC34E4">
              <w:rPr>
                <w:noProof/>
                <w:webHidden/>
              </w:rPr>
              <w:fldChar w:fldCharType="begin"/>
            </w:r>
            <w:r w:rsidR="00AC34E4">
              <w:rPr>
                <w:noProof/>
                <w:webHidden/>
              </w:rPr>
              <w:instrText xml:space="preserve"> PAGEREF _Toc72237193 \h </w:instrText>
            </w:r>
            <w:r w:rsidR="00AC34E4">
              <w:rPr>
                <w:noProof/>
                <w:webHidden/>
              </w:rPr>
            </w:r>
            <w:r w:rsidR="00AC34E4">
              <w:rPr>
                <w:noProof/>
                <w:webHidden/>
              </w:rPr>
              <w:fldChar w:fldCharType="separate"/>
            </w:r>
            <w:r w:rsidR="003A2316">
              <w:rPr>
                <w:noProof/>
                <w:webHidden/>
              </w:rPr>
              <w:t>23</w:t>
            </w:r>
            <w:r w:rsidR="00AC34E4">
              <w:rPr>
                <w:noProof/>
                <w:webHidden/>
              </w:rPr>
              <w:fldChar w:fldCharType="end"/>
            </w:r>
          </w:hyperlink>
        </w:p>
        <w:p w14:paraId="2083C4FB" w14:textId="5FEFFF02" w:rsidR="00AC34E4" w:rsidRDefault="00101200">
          <w:pPr>
            <w:pStyle w:val="TOC1"/>
            <w:tabs>
              <w:tab w:val="right" w:leader="dot" w:pos="9350"/>
            </w:tabs>
            <w:rPr>
              <w:rFonts w:asciiTheme="minorHAnsi" w:eastAsiaTheme="minorEastAsia" w:hAnsiTheme="minorHAnsi" w:cstheme="minorBidi"/>
              <w:noProof/>
              <w:lang w:val="en-US"/>
            </w:rPr>
          </w:pPr>
          <w:hyperlink w:anchor="_Toc72237194" w:history="1">
            <w:r w:rsidR="00AC34E4" w:rsidRPr="001443D9">
              <w:rPr>
                <w:rStyle w:val="Hyperlink"/>
                <w:b/>
                <w:noProof/>
              </w:rPr>
              <w:t>3. Results</w:t>
            </w:r>
            <w:r w:rsidR="00AC34E4">
              <w:rPr>
                <w:noProof/>
                <w:webHidden/>
              </w:rPr>
              <w:tab/>
            </w:r>
            <w:r w:rsidR="00AC34E4">
              <w:rPr>
                <w:noProof/>
                <w:webHidden/>
              </w:rPr>
              <w:fldChar w:fldCharType="begin"/>
            </w:r>
            <w:r w:rsidR="00AC34E4">
              <w:rPr>
                <w:noProof/>
                <w:webHidden/>
              </w:rPr>
              <w:instrText xml:space="preserve"> PAGEREF _Toc72237194 \h </w:instrText>
            </w:r>
            <w:r w:rsidR="00AC34E4">
              <w:rPr>
                <w:noProof/>
                <w:webHidden/>
              </w:rPr>
            </w:r>
            <w:r w:rsidR="00AC34E4">
              <w:rPr>
                <w:noProof/>
                <w:webHidden/>
              </w:rPr>
              <w:fldChar w:fldCharType="separate"/>
            </w:r>
            <w:r w:rsidR="003A2316">
              <w:rPr>
                <w:noProof/>
                <w:webHidden/>
              </w:rPr>
              <w:t>26</w:t>
            </w:r>
            <w:r w:rsidR="00AC34E4">
              <w:rPr>
                <w:noProof/>
                <w:webHidden/>
              </w:rPr>
              <w:fldChar w:fldCharType="end"/>
            </w:r>
          </w:hyperlink>
        </w:p>
        <w:p w14:paraId="7A289FA1" w14:textId="2AA09EEA" w:rsidR="00AC34E4" w:rsidRDefault="00101200">
          <w:pPr>
            <w:pStyle w:val="TOC2"/>
            <w:tabs>
              <w:tab w:val="right" w:leader="dot" w:pos="9350"/>
            </w:tabs>
            <w:rPr>
              <w:rFonts w:asciiTheme="minorHAnsi" w:eastAsiaTheme="minorEastAsia" w:hAnsiTheme="minorHAnsi" w:cstheme="minorBidi"/>
              <w:noProof/>
              <w:lang w:val="en-US"/>
            </w:rPr>
          </w:pPr>
          <w:hyperlink w:anchor="_Toc72237195" w:history="1">
            <w:r w:rsidR="00AC34E4" w:rsidRPr="001443D9">
              <w:rPr>
                <w:rStyle w:val="Hyperlink"/>
                <w:b/>
                <w:noProof/>
              </w:rPr>
              <w:t>3.1 Validation of Motion Tracking</w:t>
            </w:r>
            <w:r w:rsidR="00AC34E4">
              <w:rPr>
                <w:noProof/>
                <w:webHidden/>
              </w:rPr>
              <w:tab/>
            </w:r>
            <w:r w:rsidR="00AC34E4">
              <w:rPr>
                <w:noProof/>
                <w:webHidden/>
              </w:rPr>
              <w:fldChar w:fldCharType="begin"/>
            </w:r>
            <w:r w:rsidR="00AC34E4">
              <w:rPr>
                <w:noProof/>
                <w:webHidden/>
              </w:rPr>
              <w:instrText xml:space="preserve"> PAGEREF _Toc72237195 \h </w:instrText>
            </w:r>
            <w:r w:rsidR="00AC34E4">
              <w:rPr>
                <w:noProof/>
                <w:webHidden/>
              </w:rPr>
            </w:r>
            <w:r w:rsidR="00AC34E4">
              <w:rPr>
                <w:noProof/>
                <w:webHidden/>
              </w:rPr>
              <w:fldChar w:fldCharType="separate"/>
            </w:r>
            <w:r w:rsidR="003A2316">
              <w:rPr>
                <w:noProof/>
                <w:webHidden/>
              </w:rPr>
              <w:t>26</w:t>
            </w:r>
            <w:r w:rsidR="00AC34E4">
              <w:rPr>
                <w:noProof/>
                <w:webHidden/>
              </w:rPr>
              <w:fldChar w:fldCharType="end"/>
            </w:r>
          </w:hyperlink>
        </w:p>
        <w:p w14:paraId="0380EA83" w14:textId="01DDA284" w:rsidR="00AC34E4" w:rsidRDefault="00101200">
          <w:pPr>
            <w:pStyle w:val="TOC2"/>
            <w:tabs>
              <w:tab w:val="right" w:leader="dot" w:pos="9350"/>
            </w:tabs>
            <w:rPr>
              <w:rFonts w:asciiTheme="minorHAnsi" w:eastAsiaTheme="minorEastAsia" w:hAnsiTheme="minorHAnsi" w:cstheme="minorBidi"/>
              <w:noProof/>
              <w:lang w:val="en-US"/>
            </w:rPr>
          </w:pPr>
          <w:hyperlink w:anchor="_Toc72237196" w:history="1">
            <w:r w:rsidR="00AC34E4" w:rsidRPr="001443D9">
              <w:rPr>
                <w:rStyle w:val="Hyperlink"/>
                <w:b/>
                <w:noProof/>
              </w:rPr>
              <w:t>3.2 Paw Kinematics</w:t>
            </w:r>
            <w:r w:rsidR="00AC34E4">
              <w:rPr>
                <w:noProof/>
                <w:webHidden/>
              </w:rPr>
              <w:tab/>
            </w:r>
            <w:r w:rsidR="00AC34E4">
              <w:rPr>
                <w:noProof/>
                <w:webHidden/>
              </w:rPr>
              <w:fldChar w:fldCharType="begin"/>
            </w:r>
            <w:r w:rsidR="00AC34E4">
              <w:rPr>
                <w:noProof/>
                <w:webHidden/>
              </w:rPr>
              <w:instrText xml:space="preserve"> PAGEREF _Toc72237196 \h </w:instrText>
            </w:r>
            <w:r w:rsidR="00AC34E4">
              <w:rPr>
                <w:noProof/>
                <w:webHidden/>
              </w:rPr>
            </w:r>
            <w:r w:rsidR="00AC34E4">
              <w:rPr>
                <w:noProof/>
                <w:webHidden/>
              </w:rPr>
              <w:fldChar w:fldCharType="separate"/>
            </w:r>
            <w:r w:rsidR="003A2316">
              <w:rPr>
                <w:noProof/>
                <w:webHidden/>
              </w:rPr>
              <w:t>26</w:t>
            </w:r>
            <w:r w:rsidR="00AC34E4">
              <w:rPr>
                <w:noProof/>
                <w:webHidden/>
              </w:rPr>
              <w:fldChar w:fldCharType="end"/>
            </w:r>
          </w:hyperlink>
        </w:p>
        <w:p w14:paraId="03B1635C" w14:textId="3CD8B980" w:rsidR="00AC34E4" w:rsidRDefault="00101200">
          <w:pPr>
            <w:pStyle w:val="TOC2"/>
            <w:tabs>
              <w:tab w:val="right" w:leader="dot" w:pos="9350"/>
            </w:tabs>
            <w:rPr>
              <w:rFonts w:asciiTheme="minorHAnsi" w:eastAsiaTheme="minorEastAsia" w:hAnsiTheme="minorHAnsi" w:cstheme="minorBidi"/>
              <w:noProof/>
              <w:lang w:val="en-US"/>
            </w:rPr>
          </w:pPr>
          <w:hyperlink w:anchor="_Toc72237197" w:history="1">
            <w:r w:rsidR="00AC34E4" w:rsidRPr="001443D9">
              <w:rPr>
                <w:rStyle w:val="Hyperlink"/>
                <w:b/>
                <w:noProof/>
              </w:rPr>
              <w:t>3.3 Single Units with Preferential Firing</w:t>
            </w:r>
            <w:r w:rsidR="00AC34E4">
              <w:rPr>
                <w:noProof/>
                <w:webHidden/>
              </w:rPr>
              <w:tab/>
            </w:r>
            <w:r w:rsidR="00AC34E4">
              <w:rPr>
                <w:noProof/>
                <w:webHidden/>
              </w:rPr>
              <w:fldChar w:fldCharType="begin"/>
            </w:r>
            <w:r w:rsidR="00AC34E4">
              <w:rPr>
                <w:noProof/>
                <w:webHidden/>
              </w:rPr>
              <w:instrText xml:space="preserve"> PAGEREF _Toc72237197 \h </w:instrText>
            </w:r>
            <w:r w:rsidR="00AC34E4">
              <w:rPr>
                <w:noProof/>
                <w:webHidden/>
              </w:rPr>
            </w:r>
            <w:r w:rsidR="00AC34E4">
              <w:rPr>
                <w:noProof/>
                <w:webHidden/>
              </w:rPr>
              <w:fldChar w:fldCharType="separate"/>
            </w:r>
            <w:r w:rsidR="003A2316">
              <w:rPr>
                <w:noProof/>
                <w:webHidden/>
              </w:rPr>
              <w:t>28</w:t>
            </w:r>
            <w:r w:rsidR="00AC34E4">
              <w:rPr>
                <w:noProof/>
                <w:webHidden/>
              </w:rPr>
              <w:fldChar w:fldCharType="end"/>
            </w:r>
          </w:hyperlink>
        </w:p>
        <w:p w14:paraId="473D63A3" w14:textId="026EFE04" w:rsidR="00AC34E4" w:rsidRDefault="00101200">
          <w:pPr>
            <w:pStyle w:val="TOC1"/>
            <w:tabs>
              <w:tab w:val="right" w:leader="dot" w:pos="9350"/>
            </w:tabs>
            <w:rPr>
              <w:rFonts w:asciiTheme="minorHAnsi" w:eastAsiaTheme="minorEastAsia" w:hAnsiTheme="minorHAnsi" w:cstheme="minorBidi"/>
              <w:noProof/>
              <w:lang w:val="en-US"/>
            </w:rPr>
          </w:pPr>
          <w:hyperlink w:anchor="_Toc72237198" w:history="1">
            <w:r w:rsidR="00AC34E4" w:rsidRPr="001443D9">
              <w:rPr>
                <w:rStyle w:val="Hyperlink"/>
                <w:b/>
                <w:bCs/>
                <w:noProof/>
              </w:rPr>
              <w:t>4. Discussion</w:t>
            </w:r>
            <w:r w:rsidR="00AC34E4">
              <w:rPr>
                <w:noProof/>
                <w:webHidden/>
              </w:rPr>
              <w:tab/>
            </w:r>
            <w:r w:rsidR="00AC34E4">
              <w:rPr>
                <w:noProof/>
                <w:webHidden/>
              </w:rPr>
              <w:fldChar w:fldCharType="begin"/>
            </w:r>
            <w:r w:rsidR="00AC34E4">
              <w:rPr>
                <w:noProof/>
                <w:webHidden/>
              </w:rPr>
              <w:instrText xml:space="preserve"> PAGEREF _Toc72237198 \h </w:instrText>
            </w:r>
            <w:r w:rsidR="00AC34E4">
              <w:rPr>
                <w:noProof/>
                <w:webHidden/>
              </w:rPr>
            </w:r>
            <w:r w:rsidR="00AC34E4">
              <w:rPr>
                <w:noProof/>
                <w:webHidden/>
              </w:rPr>
              <w:fldChar w:fldCharType="separate"/>
            </w:r>
            <w:r w:rsidR="003A2316">
              <w:rPr>
                <w:noProof/>
                <w:webHidden/>
              </w:rPr>
              <w:t>30</w:t>
            </w:r>
            <w:r w:rsidR="00AC34E4">
              <w:rPr>
                <w:noProof/>
                <w:webHidden/>
              </w:rPr>
              <w:fldChar w:fldCharType="end"/>
            </w:r>
          </w:hyperlink>
        </w:p>
        <w:p w14:paraId="19244C4B" w14:textId="47120DF3" w:rsidR="00AC34E4" w:rsidRDefault="00101200">
          <w:pPr>
            <w:pStyle w:val="TOC2"/>
            <w:tabs>
              <w:tab w:val="right" w:leader="dot" w:pos="9350"/>
            </w:tabs>
            <w:rPr>
              <w:rFonts w:asciiTheme="minorHAnsi" w:eastAsiaTheme="minorEastAsia" w:hAnsiTheme="minorHAnsi" w:cstheme="minorBidi"/>
              <w:noProof/>
              <w:lang w:val="en-US"/>
            </w:rPr>
          </w:pPr>
          <w:hyperlink w:anchor="_Toc72237199" w:history="1">
            <w:r w:rsidR="00AC34E4" w:rsidRPr="001443D9">
              <w:rPr>
                <w:rStyle w:val="Hyperlink"/>
                <w:b/>
                <w:noProof/>
              </w:rPr>
              <w:t>4.1 General Discussion</w:t>
            </w:r>
            <w:r w:rsidR="00AC34E4">
              <w:rPr>
                <w:noProof/>
                <w:webHidden/>
              </w:rPr>
              <w:tab/>
            </w:r>
            <w:r w:rsidR="00AC34E4">
              <w:rPr>
                <w:noProof/>
                <w:webHidden/>
              </w:rPr>
              <w:fldChar w:fldCharType="begin"/>
            </w:r>
            <w:r w:rsidR="00AC34E4">
              <w:rPr>
                <w:noProof/>
                <w:webHidden/>
              </w:rPr>
              <w:instrText xml:space="preserve"> PAGEREF _Toc72237199 \h </w:instrText>
            </w:r>
            <w:r w:rsidR="00AC34E4">
              <w:rPr>
                <w:noProof/>
                <w:webHidden/>
              </w:rPr>
            </w:r>
            <w:r w:rsidR="00AC34E4">
              <w:rPr>
                <w:noProof/>
                <w:webHidden/>
              </w:rPr>
              <w:fldChar w:fldCharType="separate"/>
            </w:r>
            <w:r w:rsidR="003A2316">
              <w:rPr>
                <w:noProof/>
                <w:webHidden/>
              </w:rPr>
              <w:t>30</w:t>
            </w:r>
            <w:r w:rsidR="00AC34E4">
              <w:rPr>
                <w:noProof/>
                <w:webHidden/>
              </w:rPr>
              <w:fldChar w:fldCharType="end"/>
            </w:r>
          </w:hyperlink>
        </w:p>
        <w:p w14:paraId="208F9830" w14:textId="22B41877" w:rsidR="00AC34E4" w:rsidRDefault="00101200">
          <w:pPr>
            <w:pStyle w:val="TOC2"/>
            <w:tabs>
              <w:tab w:val="right" w:leader="dot" w:pos="9350"/>
            </w:tabs>
            <w:rPr>
              <w:rFonts w:asciiTheme="minorHAnsi" w:eastAsiaTheme="minorEastAsia" w:hAnsiTheme="minorHAnsi" w:cstheme="minorBidi"/>
              <w:noProof/>
              <w:lang w:val="en-US"/>
            </w:rPr>
          </w:pPr>
          <w:hyperlink w:anchor="_Toc72237200" w:history="1">
            <w:r w:rsidR="00AC34E4" w:rsidRPr="001443D9">
              <w:rPr>
                <w:rStyle w:val="Hyperlink"/>
                <w:b/>
                <w:noProof/>
              </w:rPr>
              <w:t>4.2 Applications</w:t>
            </w:r>
            <w:r w:rsidR="00AC34E4">
              <w:rPr>
                <w:noProof/>
                <w:webHidden/>
              </w:rPr>
              <w:tab/>
            </w:r>
            <w:r w:rsidR="00AC34E4">
              <w:rPr>
                <w:noProof/>
                <w:webHidden/>
              </w:rPr>
              <w:fldChar w:fldCharType="begin"/>
            </w:r>
            <w:r w:rsidR="00AC34E4">
              <w:rPr>
                <w:noProof/>
                <w:webHidden/>
              </w:rPr>
              <w:instrText xml:space="preserve"> PAGEREF _Toc72237200 \h </w:instrText>
            </w:r>
            <w:r w:rsidR="00AC34E4">
              <w:rPr>
                <w:noProof/>
                <w:webHidden/>
              </w:rPr>
            </w:r>
            <w:r w:rsidR="00AC34E4">
              <w:rPr>
                <w:noProof/>
                <w:webHidden/>
              </w:rPr>
              <w:fldChar w:fldCharType="separate"/>
            </w:r>
            <w:r w:rsidR="003A2316">
              <w:rPr>
                <w:noProof/>
                <w:webHidden/>
              </w:rPr>
              <w:t>31</w:t>
            </w:r>
            <w:r w:rsidR="00AC34E4">
              <w:rPr>
                <w:noProof/>
                <w:webHidden/>
              </w:rPr>
              <w:fldChar w:fldCharType="end"/>
            </w:r>
          </w:hyperlink>
        </w:p>
        <w:p w14:paraId="3FCE3318" w14:textId="1D5CD119" w:rsidR="00AC34E4" w:rsidRDefault="00101200">
          <w:pPr>
            <w:pStyle w:val="TOC2"/>
            <w:tabs>
              <w:tab w:val="right" w:leader="dot" w:pos="9350"/>
            </w:tabs>
            <w:rPr>
              <w:rFonts w:asciiTheme="minorHAnsi" w:eastAsiaTheme="minorEastAsia" w:hAnsiTheme="minorHAnsi" w:cstheme="minorBidi"/>
              <w:noProof/>
              <w:lang w:val="en-US"/>
            </w:rPr>
          </w:pPr>
          <w:hyperlink w:anchor="_Toc72237201" w:history="1">
            <w:r w:rsidR="00AC34E4" w:rsidRPr="001443D9">
              <w:rPr>
                <w:rStyle w:val="Hyperlink"/>
                <w:b/>
                <w:noProof/>
              </w:rPr>
              <w:t>4.3 Future Implementations</w:t>
            </w:r>
            <w:r w:rsidR="00AC34E4">
              <w:rPr>
                <w:noProof/>
                <w:webHidden/>
              </w:rPr>
              <w:tab/>
            </w:r>
            <w:r w:rsidR="00AC34E4">
              <w:rPr>
                <w:noProof/>
                <w:webHidden/>
              </w:rPr>
              <w:fldChar w:fldCharType="begin"/>
            </w:r>
            <w:r w:rsidR="00AC34E4">
              <w:rPr>
                <w:noProof/>
                <w:webHidden/>
              </w:rPr>
              <w:instrText xml:space="preserve"> PAGEREF _Toc72237201 \h </w:instrText>
            </w:r>
            <w:r w:rsidR="00AC34E4">
              <w:rPr>
                <w:noProof/>
                <w:webHidden/>
              </w:rPr>
            </w:r>
            <w:r w:rsidR="00AC34E4">
              <w:rPr>
                <w:noProof/>
                <w:webHidden/>
              </w:rPr>
              <w:fldChar w:fldCharType="separate"/>
            </w:r>
            <w:r w:rsidR="003A2316">
              <w:rPr>
                <w:noProof/>
                <w:webHidden/>
              </w:rPr>
              <w:t>33</w:t>
            </w:r>
            <w:r w:rsidR="00AC34E4">
              <w:rPr>
                <w:noProof/>
                <w:webHidden/>
              </w:rPr>
              <w:fldChar w:fldCharType="end"/>
            </w:r>
          </w:hyperlink>
        </w:p>
        <w:p w14:paraId="648AE866" w14:textId="64F839D3" w:rsidR="00AC34E4" w:rsidRDefault="00101200">
          <w:pPr>
            <w:pStyle w:val="TOC2"/>
            <w:tabs>
              <w:tab w:val="right" w:leader="dot" w:pos="9350"/>
            </w:tabs>
            <w:rPr>
              <w:rFonts w:asciiTheme="minorHAnsi" w:eastAsiaTheme="minorEastAsia" w:hAnsiTheme="minorHAnsi" w:cstheme="minorBidi"/>
              <w:noProof/>
              <w:lang w:val="en-US"/>
            </w:rPr>
          </w:pPr>
          <w:hyperlink w:anchor="_Toc72237202" w:history="1">
            <w:r w:rsidR="00AC34E4" w:rsidRPr="001443D9">
              <w:rPr>
                <w:rStyle w:val="Hyperlink"/>
                <w:b/>
                <w:noProof/>
              </w:rPr>
              <w:t>4.4 Limitations</w:t>
            </w:r>
            <w:r w:rsidR="00AC34E4">
              <w:rPr>
                <w:noProof/>
                <w:webHidden/>
              </w:rPr>
              <w:tab/>
            </w:r>
            <w:r w:rsidR="00AC34E4">
              <w:rPr>
                <w:noProof/>
                <w:webHidden/>
              </w:rPr>
              <w:fldChar w:fldCharType="begin"/>
            </w:r>
            <w:r w:rsidR="00AC34E4">
              <w:rPr>
                <w:noProof/>
                <w:webHidden/>
              </w:rPr>
              <w:instrText xml:space="preserve"> PAGEREF _Toc72237202 \h </w:instrText>
            </w:r>
            <w:r w:rsidR="00AC34E4">
              <w:rPr>
                <w:noProof/>
                <w:webHidden/>
              </w:rPr>
            </w:r>
            <w:r w:rsidR="00AC34E4">
              <w:rPr>
                <w:noProof/>
                <w:webHidden/>
              </w:rPr>
              <w:fldChar w:fldCharType="separate"/>
            </w:r>
            <w:r w:rsidR="003A2316">
              <w:rPr>
                <w:noProof/>
                <w:webHidden/>
              </w:rPr>
              <w:t>34</w:t>
            </w:r>
            <w:r w:rsidR="00AC34E4">
              <w:rPr>
                <w:noProof/>
                <w:webHidden/>
              </w:rPr>
              <w:fldChar w:fldCharType="end"/>
            </w:r>
          </w:hyperlink>
        </w:p>
        <w:p w14:paraId="4002723D" w14:textId="27FF1F2F" w:rsidR="00AC34E4" w:rsidRDefault="00101200">
          <w:pPr>
            <w:pStyle w:val="TOC1"/>
            <w:tabs>
              <w:tab w:val="right" w:leader="dot" w:pos="9350"/>
            </w:tabs>
            <w:rPr>
              <w:rFonts w:asciiTheme="minorHAnsi" w:eastAsiaTheme="minorEastAsia" w:hAnsiTheme="minorHAnsi" w:cstheme="minorBidi"/>
              <w:noProof/>
              <w:lang w:val="en-US"/>
            </w:rPr>
          </w:pPr>
          <w:hyperlink w:anchor="_Toc72237203" w:history="1">
            <w:r w:rsidR="00AC34E4" w:rsidRPr="001443D9">
              <w:rPr>
                <w:rStyle w:val="Hyperlink"/>
                <w:b/>
                <w:noProof/>
              </w:rPr>
              <w:t>5. Conclusion</w:t>
            </w:r>
            <w:r w:rsidR="00AC34E4">
              <w:rPr>
                <w:noProof/>
                <w:webHidden/>
              </w:rPr>
              <w:tab/>
            </w:r>
            <w:r w:rsidR="00AC34E4">
              <w:rPr>
                <w:noProof/>
                <w:webHidden/>
              </w:rPr>
              <w:fldChar w:fldCharType="begin"/>
            </w:r>
            <w:r w:rsidR="00AC34E4">
              <w:rPr>
                <w:noProof/>
                <w:webHidden/>
              </w:rPr>
              <w:instrText xml:space="preserve"> PAGEREF _Toc72237203 \h </w:instrText>
            </w:r>
            <w:r w:rsidR="00AC34E4">
              <w:rPr>
                <w:noProof/>
                <w:webHidden/>
              </w:rPr>
            </w:r>
            <w:r w:rsidR="00AC34E4">
              <w:rPr>
                <w:noProof/>
                <w:webHidden/>
              </w:rPr>
              <w:fldChar w:fldCharType="separate"/>
            </w:r>
            <w:r w:rsidR="003A2316">
              <w:rPr>
                <w:noProof/>
                <w:webHidden/>
              </w:rPr>
              <w:t>34</w:t>
            </w:r>
            <w:r w:rsidR="00AC34E4">
              <w:rPr>
                <w:noProof/>
                <w:webHidden/>
              </w:rPr>
              <w:fldChar w:fldCharType="end"/>
            </w:r>
          </w:hyperlink>
        </w:p>
        <w:p w14:paraId="38E55831" w14:textId="43F33608" w:rsidR="00AC34E4" w:rsidRDefault="00101200">
          <w:pPr>
            <w:pStyle w:val="TOC1"/>
            <w:tabs>
              <w:tab w:val="right" w:leader="dot" w:pos="9350"/>
            </w:tabs>
            <w:rPr>
              <w:rFonts w:asciiTheme="minorHAnsi" w:eastAsiaTheme="minorEastAsia" w:hAnsiTheme="minorHAnsi" w:cstheme="minorBidi"/>
              <w:noProof/>
              <w:lang w:val="en-US"/>
            </w:rPr>
          </w:pPr>
          <w:hyperlink w:anchor="_Toc72237204" w:history="1">
            <w:r w:rsidR="00AC34E4" w:rsidRPr="001443D9">
              <w:rPr>
                <w:rStyle w:val="Hyperlink"/>
                <w:b/>
                <w:noProof/>
              </w:rPr>
              <w:t>References</w:t>
            </w:r>
            <w:r w:rsidR="00AC34E4">
              <w:rPr>
                <w:noProof/>
                <w:webHidden/>
              </w:rPr>
              <w:tab/>
            </w:r>
            <w:r w:rsidR="00AC34E4">
              <w:rPr>
                <w:noProof/>
                <w:webHidden/>
              </w:rPr>
              <w:fldChar w:fldCharType="begin"/>
            </w:r>
            <w:r w:rsidR="00AC34E4">
              <w:rPr>
                <w:noProof/>
                <w:webHidden/>
              </w:rPr>
              <w:instrText xml:space="preserve"> PAGEREF _Toc72237204 \h </w:instrText>
            </w:r>
            <w:r w:rsidR="00AC34E4">
              <w:rPr>
                <w:noProof/>
                <w:webHidden/>
              </w:rPr>
            </w:r>
            <w:r w:rsidR="00AC34E4">
              <w:rPr>
                <w:noProof/>
                <w:webHidden/>
              </w:rPr>
              <w:fldChar w:fldCharType="separate"/>
            </w:r>
            <w:r w:rsidR="003A2316">
              <w:rPr>
                <w:noProof/>
                <w:webHidden/>
              </w:rPr>
              <w:t>36</w:t>
            </w:r>
            <w:r w:rsidR="00AC34E4">
              <w:rPr>
                <w:noProof/>
                <w:webHidden/>
              </w:rPr>
              <w:fldChar w:fldCharType="end"/>
            </w:r>
          </w:hyperlink>
        </w:p>
        <w:p w14:paraId="41D82F25" w14:textId="517514F5" w:rsidR="00527413" w:rsidRPr="00527413" w:rsidRDefault="00527413">
          <w:pPr>
            <w:rPr>
              <w:sz w:val="24"/>
              <w:szCs w:val="24"/>
            </w:rPr>
          </w:pPr>
          <w:r w:rsidRPr="00527413">
            <w:rPr>
              <w:b/>
              <w:bCs/>
              <w:noProof/>
              <w:sz w:val="24"/>
              <w:szCs w:val="24"/>
            </w:rPr>
            <w:fldChar w:fldCharType="end"/>
          </w:r>
        </w:p>
      </w:sdtContent>
    </w:sdt>
    <w:p w14:paraId="62874321" w14:textId="78E072D6" w:rsidR="001D7B10" w:rsidRPr="00527413" w:rsidRDefault="001D7B10">
      <w:pPr>
        <w:rPr>
          <w:b/>
          <w:sz w:val="28"/>
          <w:szCs w:val="28"/>
        </w:rPr>
      </w:pPr>
      <w:r w:rsidRPr="00527413">
        <w:rPr>
          <w:b/>
          <w:sz w:val="28"/>
          <w:szCs w:val="28"/>
        </w:rPr>
        <w:br w:type="page"/>
      </w:r>
    </w:p>
    <w:p w14:paraId="51CFB441" w14:textId="067C1D93" w:rsidR="00D571CE" w:rsidRDefault="006B281A">
      <w:pPr>
        <w:pStyle w:val="Heading1"/>
        <w:spacing w:line="480" w:lineRule="auto"/>
        <w:rPr>
          <w:b/>
          <w:sz w:val="24"/>
          <w:szCs w:val="24"/>
        </w:rPr>
      </w:pPr>
      <w:bookmarkStart w:id="1" w:name="_Toc72237181"/>
      <w:r>
        <w:rPr>
          <w:b/>
          <w:sz w:val="24"/>
          <w:szCs w:val="24"/>
        </w:rPr>
        <w:lastRenderedPageBreak/>
        <w:t>Abstract</w:t>
      </w:r>
      <w:bookmarkEnd w:id="0"/>
      <w:bookmarkEnd w:id="1"/>
    </w:p>
    <w:p w14:paraId="2842FF33" w14:textId="63209366" w:rsidR="00D571CE" w:rsidRDefault="006B281A">
      <w:pPr>
        <w:spacing w:line="480" w:lineRule="auto"/>
        <w:rPr>
          <w:sz w:val="24"/>
          <w:szCs w:val="24"/>
        </w:rPr>
      </w:pPr>
      <w:r>
        <w:rPr>
          <w:b/>
          <w:sz w:val="24"/>
          <w:szCs w:val="24"/>
        </w:rPr>
        <w:tab/>
      </w:r>
      <w:r>
        <w:rPr>
          <w:sz w:val="24"/>
          <w:szCs w:val="24"/>
        </w:rPr>
        <w:t>There are many behaviors used in the study of motor disorders. Simple ones like the rotarod test are easy to implement and give a single measure of behavior. Others, like the center-out task, skilled reaching task, vermicelli handling test, and string pulling task are more complex. These often require manual segmentation of movement to identify motor patterns. We have developed an integrated hardware and software system capable of automatically controlling and quantifying behavior in the string pulling motor task. This system also integrates with neural recording systems to allow for the syncing of behavioral states to neural responses.</w:t>
      </w:r>
      <w:r w:rsidR="00874E76">
        <w:rPr>
          <w:sz w:val="24"/>
          <w:szCs w:val="24"/>
        </w:rPr>
        <w:t xml:space="preserve"> Our system also streamlines the training</w:t>
      </w:r>
      <w:r>
        <w:rPr>
          <w:sz w:val="24"/>
          <w:szCs w:val="24"/>
        </w:rPr>
        <w:t xml:space="preserve"> </w:t>
      </w:r>
      <w:r w:rsidR="00874E76">
        <w:rPr>
          <w:sz w:val="24"/>
          <w:szCs w:val="24"/>
        </w:rPr>
        <w:t xml:space="preserve">of this behavior by allowing the automated shaping of animals. </w:t>
      </w:r>
      <w:r>
        <w:rPr>
          <w:sz w:val="24"/>
          <w:szCs w:val="24"/>
        </w:rPr>
        <w:t>Key elements of the hardware included 3D-printed parts, a high-speed camera, a rotary encoder, an Arduino microcontroller, and custom circuits. Open-source deep-learning software (DeepLabCut) was used to</w:t>
      </w:r>
      <w:r w:rsidR="00D036C5">
        <w:rPr>
          <w:sz w:val="24"/>
          <w:szCs w:val="24"/>
        </w:rPr>
        <w:t xml:space="preserve"> record</w:t>
      </w:r>
      <w:r>
        <w:rPr>
          <w:sz w:val="24"/>
          <w:szCs w:val="24"/>
        </w:rPr>
        <w:t xml:space="preserve"> paw and head movements and custom software used this information to further categorize the phases</w:t>
      </w:r>
      <w:r w:rsidR="00D036C5">
        <w:rPr>
          <w:sz w:val="24"/>
          <w:szCs w:val="24"/>
        </w:rPr>
        <w:t xml:space="preserve"> and segments</w:t>
      </w:r>
      <w:r>
        <w:rPr>
          <w:sz w:val="24"/>
          <w:szCs w:val="24"/>
        </w:rPr>
        <w:t xml:space="preserve"> of each </w:t>
      </w:r>
      <w:r w:rsidR="00D036C5">
        <w:rPr>
          <w:sz w:val="24"/>
          <w:szCs w:val="24"/>
        </w:rPr>
        <w:t>pull</w:t>
      </w:r>
      <w:r>
        <w:rPr>
          <w:sz w:val="24"/>
          <w:szCs w:val="24"/>
        </w:rPr>
        <w:t xml:space="preserve">. Using this system, we were able to identify </w:t>
      </w:r>
      <w:r w:rsidR="00AD5435">
        <w:rPr>
          <w:sz w:val="24"/>
          <w:szCs w:val="24"/>
        </w:rPr>
        <w:t xml:space="preserve">97 </w:t>
      </w:r>
      <w:r>
        <w:rPr>
          <w:sz w:val="24"/>
          <w:szCs w:val="24"/>
        </w:rPr>
        <w:t>neurons</w:t>
      </w:r>
      <w:r w:rsidR="00AD5435">
        <w:rPr>
          <w:sz w:val="24"/>
          <w:szCs w:val="24"/>
        </w:rPr>
        <w:t xml:space="preserve"> that </w:t>
      </w:r>
      <w:r w:rsidR="00980C22">
        <w:rPr>
          <w:sz w:val="24"/>
          <w:szCs w:val="24"/>
        </w:rPr>
        <w:t xml:space="preserve">were </w:t>
      </w:r>
      <w:r w:rsidR="00874E76">
        <w:rPr>
          <w:sz w:val="24"/>
          <w:szCs w:val="24"/>
        </w:rPr>
        <w:t xml:space="preserve">significantly </w:t>
      </w:r>
      <w:r w:rsidR="00980C22">
        <w:rPr>
          <w:sz w:val="24"/>
          <w:szCs w:val="24"/>
        </w:rPr>
        <w:t xml:space="preserve">responsive </w:t>
      </w:r>
      <w:r w:rsidR="00AD5435">
        <w:rPr>
          <w:sz w:val="24"/>
          <w:szCs w:val="24"/>
        </w:rPr>
        <w:t xml:space="preserve">to right paw </w:t>
      </w:r>
      <w:r w:rsidR="00980C22">
        <w:rPr>
          <w:sz w:val="24"/>
          <w:szCs w:val="24"/>
        </w:rPr>
        <w:t>motion, 83 neurons that were</w:t>
      </w:r>
      <w:r w:rsidR="00874E76">
        <w:rPr>
          <w:sz w:val="24"/>
          <w:szCs w:val="24"/>
        </w:rPr>
        <w:t xml:space="preserve"> significantly</w:t>
      </w:r>
      <w:r w:rsidR="00980C22">
        <w:rPr>
          <w:sz w:val="24"/>
          <w:szCs w:val="24"/>
        </w:rPr>
        <w:t xml:space="preserve"> responsive to left paw motion, and others that were responsive to other components of the string pulling task</w:t>
      </w:r>
      <w:r>
        <w:rPr>
          <w:sz w:val="24"/>
          <w:szCs w:val="24"/>
        </w:rPr>
        <w:t xml:space="preserve">. This system has applications </w:t>
      </w:r>
      <w:r w:rsidR="00D036C5">
        <w:rPr>
          <w:sz w:val="24"/>
          <w:szCs w:val="24"/>
        </w:rPr>
        <w:t>in</w:t>
      </w:r>
      <w:r>
        <w:rPr>
          <w:sz w:val="24"/>
          <w:szCs w:val="24"/>
        </w:rPr>
        <w:t xml:space="preserve"> the study of motor control, motivation, and motor disorders such as Parkinson’s </w:t>
      </w:r>
      <w:r w:rsidR="00C92D6C">
        <w:rPr>
          <w:sz w:val="24"/>
          <w:szCs w:val="24"/>
        </w:rPr>
        <w:t>D</w:t>
      </w:r>
      <w:r>
        <w:rPr>
          <w:sz w:val="24"/>
          <w:szCs w:val="24"/>
        </w:rPr>
        <w:t>isease</w:t>
      </w:r>
      <w:r w:rsidR="00AD7061">
        <w:rPr>
          <w:sz w:val="24"/>
          <w:szCs w:val="24"/>
        </w:rPr>
        <w:t>, Huntington’s Disease, and strokes</w:t>
      </w:r>
      <w:r>
        <w:rPr>
          <w:sz w:val="24"/>
          <w:szCs w:val="24"/>
        </w:rPr>
        <w:t>.</w:t>
      </w:r>
    </w:p>
    <w:p w14:paraId="4F5D4D7C" w14:textId="57B7BCAA" w:rsidR="00D571CE" w:rsidRDefault="006B281A">
      <w:pPr>
        <w:pStyle w:val="Heading1"/>
        <w:spacing w:line="480" w:lineRule="auto"/>
        <w:rPr>
          <w:b/>
          <w:sz w:val="24"/>
          <w:szCs w:val="24"/>
        </w:rPr>
      </w:pPr>
      <w:bookmarkStart w:id="2" w:name="_61ez399u83iq" w:colFirst="0" w:colLast="0"/>
      <w:bookmarkStart w:id="3" w:name="_Toc71553520"/>
      <w:bookmarkStart w:id="4" w:name="_Toc72237182"/>
      <w:bookmarkEnd w:id="2"/>
      <w:r>
        <w:rPr>
          <w:b/>
          <w:sz w:val="24"/>
          <w:szCs w:val="24"/>
        </w:rPr>
        <w:t>Keywords</w:t>
      </w:r>
      <w:bookmarkEnd w:id="3"/>
      <w:bookmarkEnd w:id="4"/>
    </w:p>
    <w:p w14:paraId="49726F01" w14:textId="0B6AFD37" w:rsidR="004C4C7D" w:rsidRDefault="006B281A">
      <w:pPr>
        <w:spacing w:line="480" w:lineRule="auto"/>
        <w:rPr>
          <w:sz w:val="24"/>
          <w:szCs w:val="24"/>
        </w:rPr>
      </w:pPr>
      <w:r>
        <w:rPr>
          <w:sz w:val="24"/>
          <w:szCs w:val="24"/>
        </w:rPr>
        <w:t>Behavior quantification, motor disorder,</w:t>
      </w:r>
      <w:r w:rsidR="00ED43DB">
        <w:rPr>
          <w:sz w:val="24"/>
          <w:szCs w:val="24"/>
        </w:rPr>
        <w:t xml:space="preserve"> automa</w:t>
      </w:r>
      <w:r w:rsidR="00991D94">
        <w:rPr>
          <w:sz w:val="24"/>
          <w:szCs w:val="24"/>
        </w:rPr>
        <w:t>tion</w:t>
      </w:r>
      <w:r w:rsidR="00ED43DB">
        <w:rPr>
          <w:sz w:val="24"/>
          <w:szCs w:val="24"/>
        </w:rPr>
        <w:t>,</w:t>
      </w:r>
      <w:r>
        <w:rPr>
          <w:sz w:val="24"/>
          <w:szCs w:val="24"/>
        </w:rPr>
        <w:t xml:space="preserve"> open-source, single unit</w:t>
      </w:r>
    </w:p>
    <w:p w14:paraId="631727F8" w14:textId="77777777" w:rsidR="004C4C7D" w:rsidRDefault="004C4C7D">
      <w:pPr>
        <w:rPr>
          <w:sz w:val="24"/>
          <w:szCs w:val="24"/>
        </w:rPr>
      </w:pPr>
      <w:r>
        <w:rPr>
          <w:sz w:val="24"/>
          <w:szCs w:val="24"/>
        </w:rPr>
        <w:br w:type="page"/>
      </w:r>
    </w:p>
    <w:p w14:paraId="23FD5E4C" w14:textId="464EB837" w:rsidR="00D571CE" w:rsidRDefault="006B281A">
      <w:pPr>
        <w:pStyle w:val="Heading1"/>
        <w:spacing w:line="480" w:lineRule="auto"/>
        <w:rPr>
          <w:b/>
          <w:sz w:val="24"/>
          <w:szCs w:val="24"/>
        </w:rPr>
      </w:pPr>
      <w:bookmarkStart w:id="5" w:name="_nq6qk9porxxc" w:colFirst="0" w:colLast="0"/>
      <w:bookmarkStart w:id="6" w:name="_Toc71553521"/>
      <w:bookmarkStart w:id="7" w:name="_Toc72237183"/>
      <w:bookmarkEnd w:id="5"/>
      <w:r>
        <w:rPr>
          <w:b/>
          <w:sz w:val="24"/>
          <w:szCs w:val="24"/>
        </w:rPr>
        <w:lastRenderedPageBreak/>
        <w:t>1. Introduction</w:t>
      </w:r>
      <w:bookmarkEnd w:id="6"/>
      <w:bookmarkEnd w:id="7"/>
    </w:p>
    <w:p w14:paraId="4A176014" w14:textId="6DA336E9" w:rsidR="00D571CE" w:rsidRDefault="006B281A">
      <w:pPr>
        <w:spacing w:line="480" w:lineRule="auto"/>
        <w:rPr>
          <w:sz w:val="24"/>
          <w:szCs w:val="24"/>
        </w:rPr>
      </w:pPr>
      <w:r>
        <w:rPr>
          <w:sz w:val="24"/>
          <w:szCs w:val="24"/>
        </w:rPr>
        <w:tab/>
        <w:t xml:space="preserve">Deficits in animal models of motor disorders have been shown to be similar to that in humans </w:t>
      </w:r>
      <w:r w:rsidR="00005391">
        <w:rPr>
          <w:sz w:val="24"/>
          <w:szCs w:val="24"/>
        </w:rPr>
        <w:fldChar w:fldCharType="begin" w:fldLock="1"/>
      </w:r>
      <w:r w:rsidR="00005391">
        <w:rPr>
          <w:sz w:val="24"/>
          <w:szCs w:val="24"/>
        </w:rPr>
        <w:instrText>ADDIN CSL_CITATION {"citationItems":[{"id":"ITEM-1","itemData":{"DOI":"10.1016/S0166-4328(01)00479-X","ISSN":"01664328","PMID":"12110450","abstract":"Animal (monkey, rat, mouse) models are widely used to investigate degenerative processes and potential therapeutic treatments for human Parkinson's disease (PD). One task that has proved useful in these investigations is a reach-to-grasp task (skilled reaching) in which an animal reaches for a piece of food that it then consumes. Rats with extensive unilateral Dopamine depletions are impaired in using the contralateral limb. The qualitative features of posture, lifting and advancing the limb, pronating the paw to grasp food, and in withdrawing and supinating the paw to place the food in the mouth are impaired, as is reaching success. Humans with PD are often described as having poor manual dexterity that worsens as the disease progresses. As there have been no detailed comparisons of reaching movements in the animal models and in PD subjects, the following descriptive analysis was performed. Ten subjects with PD, eight age matched controls and 14 young normal subjects were studied as they used a natural movement of reaching for a small piece of food that they then placed in the mouth to eat. The reaching movements were described using Eshkol-Wachman Movement Notation (EWMN), supplemented with kinematic analyses. From this description, a 21-point rating scale was devised to describe the component movements of the reach. Movements included: orienting the head and eyes to the target, adjusting posture, lifting the hand, shaping and aiming the digits to the target, pronating the hand to grasping the food with a pincer grip, lifting and supinating the hand to transporting the food to the mouth, and further supinating the hand and opening the digits to place food in the mouth, and finally returning the hand to the starting position. Analysis indicated that most aspects of the reaching movements of the PD subjects were significantly different relative to both young control subjects and old control subjects. As compared to the control groups, postural and reaching components of the movements were fragmented, movements were achieved using more proximal segments of the body, and rotatory movements of the hand were limited. The PD subjects did use a pincer grasp to obtain the food, but the grasp was less independent of other digit movements than was observed in the control subjects. These results are discussed in terms of a homology to impairments displayed animal models of PD. © 2002 Elsevier Science B.V. All rights reserved.","author":[{"dropping-particle":"","family":"Whishaw","given":"Ian Q.","non-dropping-particle":"","parse-names":false,"suffix":""},{"dropping-particle":"","family":"Suchowersky","given":"Oksana","non-dropping-particle":"","parse-names":false,"suffix":""},{"dropping-particle":"","family":"Davis","given":"Leigh","non-dropping-particle":"","parse-names":false,"suffix":""},{"dropping-particle":"","family":"Sarna","given":"Justyna","non-dropping-particle":"","parse-names":false,"suffix":""},{"dropping-particle":"","family":"Metz","given":"Gerlinde A.","non-dropping-particle":"","parse-names":false,"suffix":""},{"dropping-particle":"","family":"Pellis","given":"Sergio M.","non-dropping-particle":"","parse-names":false,"suffix":""}],"container-title":"Behavioural Brain Research","id":"ITEM-1","issue":"2","issued":{"date-parts":[["2002"]]},"page":"165-176","title":"Impairment of pronation, supination, and body co-ordination in reach-to-grasp tasks in human Parkinson's disease (PD) reveals homology to deficits in animal models","type":"article-journal","volume":"133"},"uris":["http://www.mendeley.com/documents/?uuid=526c4e80-b985-4797-bec9-b5361e4a1a66"]}],"mendeley":{"formattedCitation":"(Whishaw et al., 2002)","plainTextFormattedCitation":"(Whishaw et al., 2002)","previouslyFormattedCitation":"(Whishaw et al., 2002)"},"properties":{"noteIndex":0},"schema":"https://github.com/citation-style-language/schema/raw/master/csl-citation.json"}</w:instrText>
      </w:r>
      <w:r w:rsidR="00005391">
        <w:rPr>
          <w:sz w:val="24"/>
          <w:szCs w:val="24"/>
        </w:rPr>
        <w:fldChar w:fldCharType="separate"/>
      </w:r>
      <w:r w:rsidR="00005391" w:rsidRPr="00005391">
        <w:rPr>
          <w:noProof/>
          <w:sz w:val="24"/>
          <w:szCs w:val="24"/>
        </w:rPr>
        <w:t>(Whishaw et al., 2002)</w:t>
      </w:r>
      <w:r w:rsidR="00005391">
        <w:rPr>
          <w:sz w:val="24"/>
          <w:szCs w:val="24"/>
        </w:rPr>
        <w:fldChar w:fldCharType="end"/>
      </w:r>
      <w:r>
        <w:rPr>
          <w:sz w:val="24"/>
          <w:szCs w:val="24"/>
        </w:rPr>
        <w:t xml:space="preserve"> and learned motor behaviors have been studied in animals for easier therapy translation to humans with conditions such as Parkinson’s Disease, Huntington’s Disease, and strokes </w:t>
      </w:r>
      <w:r w:rsidR="00005391">
        <w:rPr>
          <w:sz w:val="24"/>
          <w:szCs w:val="24"/>
        </w:rPr>
        <w:fldChar w:fldCharType="begin" w:fldLock="1"/>
      </w:r>
      <w:r w:rsidR="00005391">
        <w:rPr>
          <w:sz w:val="24"/>
          <w:szCs w:val="24"/>
        </w:rPr>
        <w:instrText>ADDIN CSL_CITATION {"citationItems":[{"id":"ITEM-1","itemData":{"DOI":"10.1016/j.neubiorev.2011.12.010","ISSN":"0149-7634","author":[{"dropping-particle":"","family":"Klein","given":"Alexander","non-dropping-particle":"","parse-names":false,"suffix":""},{"dropping-particle":"","family":"Sacrey","given":"Lori-ann R","non-dropping-particle":"","parse-names":false,"suffix":""},{"dropping-particle":"","family":"Whishaw","given":"Ian Q","non-dropping-particle":"","parse-names":false,"suffix":""},{"dropping-particle":"","family":"Dunnett","given":"Stephen B","non-dropping-particle":"","parse-names":false,"suffix":""}],"container-title":"Neuroscience and Biobehavioral Reviews","id":"ITEM-1","issue":"3","issued":{"date-parts":[["2012"]]},"page":"1030-1042","publisher":"Elsevier Ltd","title":"Neuroscience and Biobehavioral Reviews The use of rodent skilled reaching as a translational model for investigating brain damage and disease","type":"article-journal","volume":"36"},"uris":["http://www.mendeley.com/documents/?uuid=f8869a88-9b50-4a1e-aecb-e423215406da"]}],"mendeley":{"formattedCitation":"(Klein et al., 2012)","plainTextFormattedCitation":"(Klein et al., 2012)","previouslyFormattedCitation":"(Klein et al., 2012)"},"properties":{"noteIndex":0},"schema":"https://github.com/citation-style-language/schema/raw/master/csl-citation.json"}</w:instrText>
      </w:r>
      <w:r w:rsidR="00005391">
        <w:rPr>
          <w:sz w:val="24"/>
          <w:szCs w:val="24"/>
        </w:rPr>
        <w:fldChar w:fldCharType="separate"/>
      </w:r>
      <w:r w:rsidR="00005391" w:rsidRPr="00005391">
        <w:rPr>
          <w:noProof/>
          <w:sz w:val="24"/>
          <w:szCs w:val="24"/>
        </w:rPr>
        <w:t>(Klein et al., 2012)</w:t>
      </w:r>
      <w:r w:rsidR="00005391">
        <w:rPr>
          <w:sz w:val="24"/>
          <w:szCs w:val="24"/>
        </w:rPr>
        <w:fldChar w:fldCharType="end"/>
      </w:r>
      <w:r>
        <w:rPr>
          <w:sz w:val="24"/>
          <w:szCs w:val="24"/>
        </w:rPr>
        <w:t xml:space="preserve">. Specifically in rodents, behaviors such as skilled reaching, where animals make reaches with one arm to receive a food reward </w:t>
      </w:r>
      <w:r w:rsidR="00005391">
        <w:rPr>
          <w:sz w:val="24"/>
          <w:szCs w:val="24"/>
        </w:rPr>
        <w:fldChar w:fldCharType="begin" w:fldLock="1"/>
      </w:r>
      <w:r w:rsidR="00005391">
        <w:rPr>
          <w:sz w:val="24"/>
          <w:szCs w:val="24"/>
        </w:rPr>
        <w:instrText>ADDIN CSL_CITATION {"citationItems":[{"id":"ITEM-1","itemData":{"DOI":"10.1016/0166-4328(90)90053-H","ISSN":"01664328","PMID":"2073355","abstract":"The movements of rats trained to reach through an aperture for food pellets, located on a shelf, were videorecorded and filmed from lateral and ventral perspectives for analysis using Eshkol-Wachman Movement Notation (EWMN). Reaching was subdivided into phases of locating the food and advancing the limb to grasp the food, bringing the food to the mouth, and returning to the starting position. Further analysis of the movements comprising these acts revealed a number of novel findings. (1) Most of the first phase of the movement is produced proximally, with the limb lifted, aimed, and advanced from the shoulder. (2) After the limb is lifted from the substrate to initiate reaching, it is carried to a parasagittal position so that the long axis of the forearm is aligned along the midline of the body. This aspect of the movement 'aims' the limb toward the target. (3) The digits are opened as the limb is advanced from the aiming position toward the food. As the paw approaches the food, pronation of the palm is accomplished by abduction of the upper arm. (4) As the limb is retracted, the digits are closed to grasp the food. As retraction ends, the paw is supinated by a rotatory movement at the wrist. This is the only distal rotatory movement. (5) The position taken by the second forelimb, as it is adducted to aid in holding the food pellet for eating, resembles the 'aiming' posture. The results are discussed in reference to the kinematics, neural control, and the evolutionary origins of reaching in the rat and other animals. Additionally, the results provide a framework for analysis of changes in movements produced by physiological manipulations. © 1990.","author":[{"dropping-particle":"","family":"Whishaw","given":"Ian Q.","non-dropping-particle":"","parse-names":false,"suffix":""},{"dropping-particle":"","family":"Pellis","given":"Sergio M.","non-dropping-particle":"","parse-names":false,"suffix":""}],"container-title":"Behavioural Brain Research","id":"ITEM-1","issue":"1","issued":{"date-parts":[["1990"]]},"page":"49-59","title":"The structure of skilled forelimb reaching in the rat: A proximally driven movement with a single distal rotatory component","type":"article-journal","volume":"41"},"uris":["http://www.mendeley.com/documents/?uuid=8d86685d-bb71-45be-bc1a-43a85303d292"]}],"mendeley":{"formattedCitation":"(Whishaw &amp; Pellis, 1990)","plainTextFormattedCitation":"(Whishaw &amp; Pellis, 1990)","previouslyFormattedCitation":"(Whishaw &amp; Pellis, 1990)"},"properties":{"noteIndex":0},"schema":"https://github.com/citation-style-language/schema/raw/master/csl-citation.json"}</w:instrText>
      </w:r>
      <w:r w:rsidR="00005391">
        <w:rPr>
          <w:sz w:val="24"/>
          <w:szCs w:val="24"/>
        </w:rPr>
        <w:fldChar w:fldCharType="separate"/>
      </w:r>
      <w:r w:rsidR="00005391" w:rsidRPr="00005391">
        <w:rPr>
          <w:noProof/>
          <w:sz w:val="24"/>
          <w:szCs w:val="24"/>
        </w:rPr>
        <w:t>(Whishaw &amp; Pellis, 1990)</w:t>
      </w:r>
      <w:r w:rsidR="00005391">
        <w:rPr>
          <w:sz w:val="24"/>
          <w:szCs w:val="24"/>
        </w:rPr>
        <w:fldChar w:fldCharType="end"/>
      </w:r>
      <w:r>
        <w:rPr>
          <w:sz w:val="24"/>
          <w:szCs w:val="24"/>
        </w:rPr>
        <w:t xml:space="preserve">; the center-out task, where animals move their hands from the center of a circle to a designated stop point on its edge </w:t>
      </w:r>
      <w:r w:rsidR="00005391">
        <w:rPr>
          <w:sz w:val="24"/>
          <w:szCs w:val="24"/>
        </w:rPr>
        <w:fldChar w:fldCharType="begin" w:fldLock="1"/>
      </w:r>
      <w:r w:rsidR="00005391">
        <w:rPr>
          <w:sz w:val="24"/>
          <w:szCs w:val="24"/>
        </w:rPr>
        <w:instrText>ADDIN CSL_CITATION {"citationItems":[{"id":"ITEM-1","itemData":{"DOI":"10.1523/jneurosci.02-11-01527.1982","ISSN":"02706474","PMID":"7143039","author":[{"dropping-particle":"","family":"Georgopoulos","given":"A. P.","non-dropping-particle":"","parse-names":false,"suffix":""},{"dropping-particle":"","family":"Kalaska","given":"J. F.","non-dropping-particle":"","parse-names":false,"suffix":""},{"dropping-particle":"","family":"Caminiti","given":"R.","non-dropping-particle":"","parse-names":false,"suffix":""},{"dropping-particle":"","family":"Massey","given":"J. T.","non-dropping-particle":"","parse-names":false,"suffix":""}],"container-title":"Journal of Neuroscience","id":"ITEM-1","issue":"11","issued":{"date-parts":[["1982"]]},"page":"1527-1537","title":"On the relations between the direction of two-dimensional arm movements and cell discharge in primate motor cortex","type":"article-journal","volume":"2"},"uris":["http://www.mendeley.com/documents/?uuid=381f0b72-8164-41a3-af13-9b862e1e3687"]}],"mendeley":{"formattedCitation":"(Georgopoulos et al., 1982)","plainTextFormattedCitation":"(Georgopoulos et al., 1982)","previouslyFormattedCitation":"(Georgopoulos et al., 1982)"},"properties":{"noteIndex":0},"schema":"https://github.com/citation-style-language/schema/raw/master/csl-citation.json"}</w:instrText>
      </w:r>
      <w:r w:rsidR="00005391">
        <w:rPr>
          <w:sz w:val="24"/>
          <w:szCs w:val="24"/>
        </w:rPr>
        <w:fldChar w:fldCharType="separate"/>
      </w:r>
      <w:r w:rsidR="00005391" w:rsidRPr="00005391">
        <w:rPr>
          <w:noProof/>
          <w:sz w:val="24"/>
          <w:szCs w:val="24"/>
        </w:rPr>
        <w:t>(Georgopoulos et al., 1982)</w:t>
      </w:r>
      <w:r w:rsidR="00005391">
        <w:rPr>
          <w:sz w:val="24"/>
          <w:szCs w:val="24"/>
        </w:rPr>
        <w:fldChar w:fldCharType="end"/>
      </w:r>
      <w:r w:rsidR="00005391">
        <w:rPr>
          <w:sz w:val="24"/>
          <w:szCs w:val="24"/>
        </w:rPr>
        <w:t xml:space="preserve">; </w:t>
      </w:r>
      <w:r>
        <w:rPr>
          <w:sz w:val="24"/>
          <w:szCs w:val="24"/>
        </w:rPr>
        <w:t xml:space="preserve">the vermicelli handling test, where animals manipulate pieces of pasta with their forepaws </w:t>
      </w:r>
      <w:r w:rsidR="00005391">
        <w:rPr>
          <w:sz w:val="24"/>
          <w:szCs w:val="24"/>
        </w:rPr>
        <w:fldChar w:fldCharType="begin" w:fldLock="1"/>
      </w:r>
      <w:r w:rsidR="00005391">
        <w:rPr>
          <w:sz w:val="24"/>
          <w:szCs w:val="24"/>
        </w:rPr>
        <w:instrText>ADDIN CSL_CITATION {"citationItems":[{"id":"ITEM-1","itemData":{"DOI":"10.1016/j.jneumeth.2008.01.015","ISSN":"01650270","abstract":"Loss of function in the hands occurs with many brain disorders, but there are few measures of skillful forepaw use in rats available to model these impairments that are both sensitive and simple to administer. Whishaw and Coles previously described the dexterous manner in which rats manipulate food items with their paws, including thin pieces of pasta [Whishaw IQ, Coles BL. Varieties of paw and digit movement during spontaneous food handling in rats: postures, bimanual coordination, preferences, and the effect of forelimb cortex lesions. Behav Brain Res 1996;77:135-48]. We set out to develop a measure of this food handling behavior that would be quantitative, easy to administer, sensitive to the effects of damage to sensory and motor systems of the CNS and useful for identifying the side of lateralized impairments. When rats handle 7 cm lengths of vermicelli, they manipulate the pasta by repeatedly adjusting the forepaw hold on the pasta piece. As operationally defined, these adjustments can be easily identified and counted by an experimenter without specialized equipment. After unilateral sensorimotor cortex (SMC) lesions, transient middle cerebral artery occlusion (MCAO) and striatal dopamine depleting (6-hydroxydopamine, 6-OHDA) lesions in adult rats, there were enduring reductions in adjustments made with the contralateral forepaw. Additional pasta handling characteristics distinguished between the lesion types. MCAO and 6-OHDA lesions increased the frequency of several identified atypical handling patterns. Severe dopamine depletion increased eating time and adjustments made with the ipsilateral forepaw. However, contralateral forepaw adjustment number most sensitively detected enduring impairments across lesion types. Because of its ease of administration and sensitivity to lateralized impairments in skilled forepaw use, this measure may be useful in rat models of upper extremity impairment. © 2008 Elsevier B.V. All rights reserved.","author":[{"dropping-particle":"","family":"Allred","given":"Rachel P.","non-dropping-particle":"","parse-names":false,"suffix":""},{"dropping-particle":"","family":"Adkins","given":"De Anna L.","non-dropping-particle":"","parse-names":false,"suffix":""},{"dropping-particle":"","family":"Woodlee","given":"Martin T.","non-dropping-particle":"","parse-names":false,"suffix":""},{"dropping-particle":"","family":"Husbands","given":"Lincoln C.","non-dropping-particle":"","parse-names":false,"suffix":""},{"dropping-particle":"","family":"Maldonado","given":"Mónica A.","non-dropping-particle":"","parse-names":false,"suffix":""},{"dropping-particle":"","family":"Kane","given":"Jacqueline R.","non-dropping-particle":"","parse-names":false,"suffix":""},{"dropping-particle":"","family":"Schallert","given":"Timothy","non-dropping-particle":"","parse-names":false,"suffix":""},{"dropping-particle":"","family":"Jones","given":"Theresa A.","non-dropping-particle":"","parse-names":false,"suffix":""}],"container-title":"Journal of Neuroscience Methods","id":"ITEM-1","issue":"2","issued":{"date-parts":[["2008"]]},"page":"229-244","title":"The Vermicelli Handling Test: A simple quantitative measure of dexterous forepaw function in rats","type":"article-journal","volume":"170"},"uris":["http://www.mendeley.com/documents/?uuid=045ac475-637f-4098-92c0-df4dc01d4a40"]}],"mendeley":{"formattedCitation":"(Allred et al., 2008)","plainTextFormattedCitation":"(Allred et al., 2008)","previouslyFormattedCitation":"(Allred et al., 2008)"},"properties":{"noteIndex":0},"schema":"https://github.com/citation-style-language/schema/raw/master/csl-citation.json"}</w:instrText>
      </w:r>
      <w:r w:rsidR="00005391">
        <w:rPr>
          <w:sz w:val="24"/>
          <w:szCs w:val="24"/>
        </w:rPr>
        <w:fldChar w:fldCharType="separate"/>
      </w:r>
      <w:r w:rsidR="00005391" w:rsidRPr="00005391">
        <w:rPr>
          <w:noProof/>
          <w:sz w:val="24"/>
          <w:szCs w:val="24"/>
        </w:rPr>
        <w:t>(Allred et al., 2008)</w:t>
      </w:r>
      <w:r w:rsidR="00005391">
        <w:rPr>
          <w:sz w:val="24"/>
          <w:szCs w:val="24"/>
        </w:rPr>
        <w:fldChar w:fldCharType="end"/>
      </w:r>
      <w:r w:rsidR="00005391">
        <w:rPr>
          <w:sz w:val="24"/>
          <w:szCs w:val="24"/>
        </w:rPr>
        <w:t xml:space="preserve">; </w:t>
      </w:r>
      <w:r w:rsidR="0001627D">
        <w:rPr>
          <w:sz w:val="24"/>
          <w:szCs w:val="24"/>
        </w:rPr>
        <w:t xml:space="preserve">the </w:t>
      </w:r>
      <w:r>
        <w:rPr>
          <w:sz w:val="24"/>
          <w:szCs w:val="24"/>
        </w:rPr>
        <w:t>rotarod test, where rodents try to balance on a rotating rod</w:t>
      </w:r>
      <w:r w:rsidR="00005391">
        <w:rPr>
          <w:sz w:val="24"/>
          <w:szCs w:val="24"/>
        </w:rPr>
        <w:t xml:space="preserve"> </w:t>
      </w:r>
      <w:r w:rsidR="00005391">
        <w:rPr>
          <w:sz w:val="24"/>
          <w:szCs w:val="24"/>
        </w:rPr>
        <w:fldChar w:fldCharType="begin" w:fldLock="1"/>
      </w:r>
      <w:r w:rsidR="00005391">
        <w:rPr>
          <w:sz w:val="24"/>
          <w:szCs w:val="24"/>
        </w:rPr>
        <w:instrText>ADDIN CSL_CITATION {"citationItems":[{"id":"ITEM-1","itemData":{"DOI":"10.1002/jps.3030460322","ISSN":"00959553","abstract":"No Abstract","author":[{"dropping-particle":"","family":"Dunham","given":"N.W.","non-dropping-particle":"","parse-names":false,"suffix":""},{"dropping-particle":"","family":"Miya","given":"T.S.","non-dropping-particle":"","parse-names":false,"suffix":""}],"container-title":"Journal of the American Pharmaceutical Association (Scientific ed.)","id":"ITEM-1","issue":"3","issued":{"date-parts":[["1957"]]},"page":"208-209","title":"A Note on a Simple Apparatus for Detecting Neurological Deficit in Rats and Mice**College of Pharmacy, University of Nebraska, Lincoln 8.","type":"article-journal","volume":"46"},"uris":["http://www.mendeley.com/documents/?uuid=3bb68f2b-4c3a-4461-bd17-0f88ad468e51"]}],"mendeley":{"formattedCitation":"(Dunham &amp; Miya, 1957)","plainTextFormattedCitation":"(Dunham &amp; Miya, 1957)","previouslyFormattedCitation":"(Dunham &amp; Miya, 1957)"},"properties":{"noteIndex":0},"schema":"https://github.com/citation-style-language/schema/raw/master/csl-citation.json"}</w:instrText>
      </w:r>
      <w:r w:rsidR="00005391">
        <w:rPr>
          <w:sz w:val="24"/>
          <w:szCs w:val="24"/>
        </w:rPr>
        <w:fldChar w:fldCharType="separate"/>
      </w:r>
      <w:r w:rsidR="00005391" w:rsidRPr="00005391">
        <w:rPr>
          <w:noProof/>
          <w:sz w:val="24"/>
          <w:szCs w:val="24"/>
        </w:rPr>
        <w:t>(Dunham &amp; Miya, 1957)</w:t>
      </w:r>
      <w:r w:rsidR="00005391">
        <w:rPr>
          <w:sz w:val="24"/>
          <w:szCs w:val="24"/>
        </w:rPr>
        <w:fldChar w:fldCharType="end"/>
      </w:r>
      <w:r>
        <w:rPr>
          <w:sz w:val="24"/>
          <w:szCs w:val="24"/>
        </w:rPr>
        <w:t xml:space="preserve">; and </w:t>
      </w:r>
      <w:r w:rsidR="0001627D">
        <w:rPr>
          <w:sz w:val="24"/>
          <w:szCs w:val="24"/>
        </w:rPr>
        <w:t>the</w:t>
      </w:r>
      <w:r>
        <w:rPr>
          <w:sz w:val="24"/>
          <w:szCs w:val="24"/>
        </w:rPr>
        <w:t xml:space="preserve"> string pulling task, where animals make hand-over-hand motions to pull a string and receive a reward </w:t>
      </w:r>
      <w:r w:rsidR="00005391">
        <w:rPr>
          <w:sz w:val="24"/>
          <w:szCs w:val="24"/>
        </w:rPr>
        <w:fldChar w:fldCharType="begin" w:fldLock="1"/>
      </w:r>
      <w:r w:rsidR="00005391">
        <w:rPr>
          <w:sz w:val="24"/>
          <w:szCs w:val="24"/>
        </w:rPr>
        <w:instrText>ADDIN CSL_CITATION {"citationItems":[{"id":"ITEM-1","itemData":{"DOI":"10.1016/j.lmot.2017.03.010","ISSN":"00239690","abstract":"A variety of behavioral tests have been developed to assess skilled forelimb function in the rat, including tests that assess use of a single limb in reaching for food and placing it in the mouth for eating. The present study describes bilateral hand use in string-pulling to obtain a food reward. The movement consists of alternating forelimb movements in which a limb is advanced to grasp a string and withdraw it toward the body in order to retrieve a food reward. The movements of aim, advance, grasp, pull and push are associated with hand shape changes including collect, overgrasp, grasp and release. The topography and kinematics of limb and hand movement are assessed by digitizing methods that derive trajectory, distance, and velocity measures. The task is acquired by a rat within a few days of training, features few missed grasps, shows improvements with practice, and yields dozens of independent reaches by each hand in a single test session. The present analysis provides simple methods for describing each independent forelimb and hand movement and its topographic and kinematic properties. The similarities between string-pulling and other rat forelimb movements are discussed in relation to the idea that rat forelimb movements are conserved in tasks such as string-pulling, walking, reaching for food and grid walking. The task is also discussed with respect to its potential to investigate neural and cognitive bases of fine motor control.","author":[{"dropping-particle":"","family":"Blackwell","given":"Ashley A.","non-dropping-particle":"","parse-names":false,"suffix":""},{"dropping-particle":"","family":"Köppen","given":"Jenny R.","non-dropping-particle":"","parse-names":false,"suffix":""},{"dropping-particle":"","family":"Whishaw","given":"Ian Q.","non-dropping-particle":"","parse-names":false,"suffix":""},{"dropping-particle":"","family":"Wallace","given":"Douglas G.","non-dropping-particle":"","parse-names":false,"suffix":""}],"container-title":"Learning and Motivation","id":"ITEM-1","issue":"April 2017","issued":{"date-parts":[["2018"]]},"page":"63-73","publisher":"Elsevier","title":"String-pulling for food by the rat: Assessment of movement, topography and kinematics of a bilaterally skilled forelimb act","type":"article-journal","volume":"61"},"uris":["http://www.mendeley.com/documents/?uuid=067e98ef-4604-4a77-952e-2060c5997ca4"]}],"mendeley":{"formattedCitation":"(Blackwell, Köppen, et al., 2018)","plainTextFormattedCitation":"(Blackwell, Köppen, et al., 2018)","previouslyFormattedCitation":"(Blackwell, Köppen, et al., 2018)"},"properties":{"noteIndex":0},"schema":"https://github.com/citation-style-language/schema/raw/master/csl-citation.json"}</w:instrText>
      </w:r>
      <w:r w:rsidR="00005391">
        <w:rPr>
          <w:sz w:val="24"/>
          <w:szCs w:val="24"/>
        </w:rPr>
        <w:fldChar w:fldCharType="separate"/>
      </w:r>
      <w:r w:rsidR="00005391" w:rsidRPr="00005391">
        <w:rPr>
          <w:noProof/>
          <w:sz w:val="24"/>
          <w:szCs w:val="24"/>
        </w:rPr>
        <w:t>(Blackwell, Köppen, et al., 2018)</w:t>
      </w:r>
      <w:r w:rsidR="00005391">
        <w:rPr>
          <w:sz w:val="24"/>
          <w:szCs w:val="24"/>
        </w:rPr>
        <w:fldChar w:fldCharType="end"/>
      </w:r>
      <w:r>
        <w:rPr>
          <w:sz w:val="24"/>
          <w:szCs w:val="24"/>
        </w:rPr>
        <w:t xml:space="preserve"> are just some of the behaviors used. Each task, however, has its own set of limitations. For instance, the rotarod test produces only one behavioral outcome measure (time to fall) which limits the capacity to evaluate fine motor control. In contrast, single-arm tasks such as the center-out test or skilled reaching task, involve complex grasping behaviors</w:t>
      </w:r>
      <w:r w:rsidR="006A04FD">
        <w:rPr>
          <w:sz w:val="24"/>
          <w:szCs w:val="24"/>
        </w:rPr>
        <w:t xml:space="preserve"> </w:t>
      </w:r>
      <w:r w:rsidR="005B1404">
        <w:rPr>
          <w:sz w:val="24"/>
          <w:szCs w:val="24"/>
        </w:rPr>
        <w:fldChar w:fldCharType="begin" w:fldLock="1"/>
      </w:r>
      <w:r w:rsidR="005B1404">
        <w:rPr>
          <w:sz w:val="24"/>
          <w:szCs w:val="24"/>
        </w:rPr>
        <w:instrText>ADDIN CSL_CITATION {"citationItems":[{"id":"ITEM-1","itemData":{"DOI":"10.1016/0166-4328(90)90053-H","ISSN":"01664328","PMID":"2073355","abstract":"The movements of rats trained to reach through an aperture for food pellets, located on a shelf, were videorecorded and filmed from lateral and ventral perspectives for analysis using Eshkol-Wachman Movement Notation (EWMN). Reaching was subdivided into phases of locating the food and advancing the limb to grasp the food, bringing the food to the mouth, and returning to the starting position. Further analysis of the movements comprising these acts revealed a number of novel findings. (1) Most of the first phase of the movement is produced proximally, with the limb lifted, aimed, and advanced from the shoulder. (2) After the limb is lifted from the substrate to initiate reaching, it is carried to a parasagittal position so that the long axis of the forearm is aligned along the midline of the body. This aspect of the movement 'aims' the limb toward the target. (3) The digits are opened as the limb is advanced from the aiming position toward the food. As the paw approaches the food, pronation of the palm is accomplished by abduction of the upper arm. (4) As the limb is retracted, the digits are closed to grasp the food. As retraction ends, the paw is supinated by a rotatory movement at the wrist. This is the only distal rotatory movement. (5) The position taken by the second forelimb, as it is adducted to aid in holding the food pellet for eating, resembles the 'aiming' posture. The results are discussed in reference to the kinematics, neural control, and the evolutionary origins of reaching in the rat and other animals. Additionally, the results provide a framework for analysis of changes in movements produced by physiological manipulations. © 1990.","author":[{"dropping-particle":"","family":"Whishaw","given":"Ian Q.","non-dropping-particle":"","parse-names":false,"suffix":""},{"dropping-particle":"","family":"Pellis","given":"Sergio M.","non-dropping-particle":"","parse-names":false,"suffix":""}],"container-title":"Behavioural Brain Research","id":"ITEM-1","issue":"1","issued":{"date-parts":[["1990"]]},"page":"49-59","title":"The structure of skilled forelimb reaching in the rat: A proximally driven movement with a single distal rotatory component","type":"article-journal","volume":"41"},"uris":["http://www.mendeley.com/documents/?uuid=8d86685d-bb71-45be-bc1a-43a85303d292"]},{"id":"ITEM-2","itemData":{"DOI":"10.1523/jneurosci.02-11-01527.1982","ISSN":"02706474","PMID":"7143039","author":[{"dropping-particle":"","family":"Georgopoulos","given":"A. P.","non-dropping-particle":"","parse-names":false,"suffix":""},{"dropping-particle":"","family":"Kalaska","given":"J. F.","non-dropping-particle":"","parse-names":false,"suffix":""},{"dropping-particle":"","family":"Caminiti","given":"R.","non-dropping-particle":"","parse-names":false,"suffix":""},{"dropping-particle":"","family":"Massey","given":"J. T.","non-dropping-particle":"","parse-names":false,"suffix":""}],"container-title":"Journal of Neuroscience","id":"ITEM-2","issue":"11","issued":{"date-parts":[["1982"]]},"page":"1527-1537","title":"On the relations between the direction of two-dimensional arm movements and cell discharge in primate motor cortex","type":"article-journal","volume":"2"},"uris":["http://www.mendeley.com/documents/?uuid=381f0b72-8164-41a3-af13-9b862e1e3687"]}],"mendeley":{"formattedCitation":"(Georgopoulos et al., 1982; Whishaw &amp; Pellis, 1990)","plainTextFormattedCitation":"(Georgopoulos et al., 1982; Whishaw &amp; Pellis, 1990)","previouslyFormattedCitation":"(Georgopoulos et al., 1982; Whishaw &amp; Pellis, 1990)"},"properties":{"noteIndex":0},"schema":"https://github.com/citation-style-language/schema/raw/master/csl-citation.json"}</w:instrText>
      </w:r>
      <w:r w:rsidR="005B1404">
        <w:rPr>
          <w:sz w:val="24"/>
          <w:szCs w:val="24"/>
        </w:rPr>
        <w:fldChar w:fldCharType="separate"/>
      </w:r>
      <w:r w:rsidR="005B1404" w:rsidRPr="005B1404">
        <w:rPr>
          <w:noProof/>
          <w:sz w:val="24"/>
          <w:szCs w:val="24"/>
        </w:rPr>
        <w:t>(Georgopoulos et al., 1982; Whishaw &amp; Pellis, 1990)</w:t>
      </w:r>
      <w:r w:rsidR="005B1404">
        <w:rPr>
          <w:sz w:val="24"/>
          <w:szCs w:val="24"/>
        </w:rPr>
        <w:fldChar w:fldCharType="end"/>
      </w:r>
      <w:r>
        <w:rPr>
          <w:sz w:val="24"/>
          <w:szCs w:val="24"/>
        </w:rPr>
        <w:t xml:space="preserve">; however, these tasks are difficult to quantify and typically require manual image segmentation. Furthermore, these tasks can be compromised when animals have a preferred limb due to natural preference or to a lesion/manipulation </w:t>
      </w:r>
      <w:r w:rsidR="00005391">
        <w:rPr>
          <w:sz w:val="24"/>
          <w:szCs w:val="24"/>
        </w:rPr>
        <w:fldChar w:fldCharType="begin" w:fldLock="1"/>
      </w:r>
      <w:r w:rsidR="00005391">
        <w:rPr>
          <w:sz w:val="24"/>
          <w:szCs w:val="24"/>
        </w:rPr>
        <w:instrText>ADDIN CSL_CITATION {"citationItems":[{"id":"ITEM-1","itemData":{"DOI":"10.1016/j.neubiorev.2011.12.010","ISSN":"0149-7634","author":[{"dropping-particle":"","family":"Klein","given":"Alexander","non-dropping-particle":"","parse-names":false,"suffix":""},{"dropping-particle":"","family":"Sacrey","given":"Lori-ann R","non-dropping-particle":"","parse-names":false,"suffix":""},{"dropping-particle":"","family":"Whishaw","given":"Ian Q","non-dropping-particle":"","parse-names":false,"suffix":""},{"dropping-particle":"","family":"Dunnett","given":"Stephen B","non-dropping-particle":"","parse-names":false,"suffix":""}],"container-title":"Neuroscience and Biobehavioral Reviews","id":"ITEM-1","issue":"3","issued":{"date-parts":[["2012"]]},"page":"1030-1042","publisher":"Elsevier Ltd","title":"Neuroscience and Biobehavioral Reviews The use of rodent skilled reaching as a translational model for investigating brain damage and disease","type":"article-journal","volume":"36"},"uris":["http://www.mendeley.com/documents/?uuid=f8869a88-9b50-4a1e-aecb-e423215406da"]},{"id":"ITEM-2","itemData":{"DOI":"10.1016/j.jneumeth.2019.108404","ISSN":"1872678X","abstract":"Background: In the rat, the single-pellet reaching task includes orienting, reaching, grasping and retracting movements. It has previously been described by notation techniques, high-speed video and cineradiographic recordings. Recently, high-definition cameras have been used to track paw and digit movements with DeepLabCut, a machine-learning algorithm for markerless estimation of paw position. New method: Our new approach consists of positioning three high-speed infrared digital cameras to track the full motion of markers on the rat's body. This provided a previously unavailable 3D recording of skilled reaching kinematics in the rat moving freely in the reaching box, which were analysed by Qualisys Track Manager software and MATLAB. Results: This method enabled description of kinematic parameters unobtainable without motion tracking and provided insight into the spatiotemporal metrics of movements used to perform skilled reaching. It revealed that orientation features three steps and reaching has two bimodal start-point distributions, one along the horizontal axis and one along the vertical axis. At the end of reaching, the wrist/paw occupies the same position as the nose at the end of orienting. In grasping, averaging trajectories confirmed the marker lowering and target approaching. Comparison with existing methods: Our method required significantly reduced time to label data and obviates the need for off-line manual marking of videos. It provides an efficient means of capturing volumes containing the entire range of marker movements. Conclusions: This study validated a new and efficient approach for quantifying rat movement kinematics, useful for comparing preclinical and clinical conditions.","author":[{"dropping-particle":"","family":"Parmiani","given":"Pierantonio","non-dropping-particle":"","parse-names":false,"suffix":""},{"dropping-particle":"","family":"Lucchetti","given":"Cristina","non-dropping-particle":"","parse-names":false,"suffix":""},{"dropping-particle":"","family":"Bonifazzi","given":"Claudio","non-dropping-particle":"","parse-names":false,"suffix":""},{"dropping-particle":"","family":"Franchi","given":"Gianfranco","non-dropping-particle":"","parse-names":false,"suffix":""}],"container-title":"Journal of Neuroscience Methods","id":"ITEM-2","issue":"August","issued":{"date-parts":[["2019"]]},"page":"108404","publisher":"Elsevier","title":"A kinematic study of skilled reaching movement in rat","type":"article-journal","volume":"328"},"uris":["http://www.mendeley.com/documents/?uuid=bd0dc16f-016d-4f44-b9e0-c66c69b7a4db"]}],"mendeley":{"formattedCitation":"(Klein et al., 2012; Parmiani et al., 2019)","plainTextFormattedCitation":"(Klein et al., 2012; Parmiani et al., 2019)","previouslyFormattedCitation":"(Klein et al., 2012; Parmiani et al., 2019)"},"properties":{"noteIndex":0},"schema":"https://github.com/citation-style-language/schema/raw/master/csl-citation.json"}</w:instrText>
      </w:r>
      <w:r w:rsidR="00005391">
        <w:rPr>
          <w:sz w:val="24"/>
          <w:szCs w:val="24"/>
        </w:rPr>
        <w:fldChar w:fldCharType="separate"/>
      </w:r>
      <w:r w:rsidR="00005391" w:rsidRPr="00005391">
        <w:rPr>
          <w:noProof/>
          <w:sz w:val="24"/>
          <w:szCs w:val="24"/>
        </w:rPr>
        <w:t>(Klein et al., 2012; Parmiani et al., 2019)</w:t>
      </w:r>
      <w:r w:rsidR="00005391">
        <w:rPr>
          <w:sz w:val="24"/>
          <w:szCs w:val="24"/>
        </w:rPr>
        <w:fldChar w:fldCharType="end"/>
      </w:r>
      <w:r>
        <w:rPr>
          <w:sz w:val="24"/>
          <w:szCs w:val="24"/>
        </w:rPr>
        <w:t xml:space="preserve">. For example, limb preference can slow training on the task and compromise the evaluation movements. Bimanual tasks, such as the vermicelli handling test </w:t>
      </w:r>
      <w:r w:rsidR="00005391">
        <w:rPr>
          <w:sz w:val="24"/>
          <w:szCs w:val="24"/>
        </w:rPr>
        <w:fldChar w:fldCharType="begin" w:fldLock="1"/>
      </w:r>
      <w:r w:rsidR="00005391">
        <w:rPr>
          <w:sz w:val="24"/>
          <w:szCs w:val="24"/>
        </w:rPr>
        <w:instrText>ADDIN CSL_CITATION {"citationItems":[{"id":"ITEM-1","itemData":{"DOI":"10.1016/j.jneumeth.2008.01.015","ISSN":"01650270","abstract":"Loss of function in the hands occurs with many brain disorders, but there are few measures of skillful forepaw use in rats available to model these impairments that are both sensitive and simple to administer. Whishaw and Coles previously described the dexterous manner in which rats manipulate food items with their paws, including thin pieces of pasta [Whishaw IQ, Coles BL. Varieties of paw and digit movement during spontaneous food handling in rats: postures, bimanual coordination, preferences, and the effect of forelimb cortex lesions. Behav Brain Res 1996;77:135-48]. We set out to develop a measure of this food handling behavior that would be quantitative, easy to administer, sensitive to the effects of damage to sensory and motor systems of the CNS and useful for identifying the side of lateralized impairments. When rats handle 7 cm lengths of vermicelli, they manipulate the pasta by repeatedly adjusting the forepaw hold on the pasta piece. As operationally defined, these adjustments can be easily identified and counted by an experimenter without specialized equipment. After unilateral sensorimotor cortex (SMC) lesions, transient middle cerebral artery occlusion (MCAO) and striatal dopamine depleting (6-hydroxydopamine, 6-OHDA) lesions in adult rats, there were enduring reductions in adjustments made with the contralateral forepaw. Additional pasta handling characteristics distinguished between the lesion types. MCAO and 6-OHDA lesions increased the frequency of several identified atypical handling patterns. Severe dopamine depletion increased eating time and adjustments made with the ipsilateral forepaw. However, contralateral forepaw adjustment number most sensitively detected enduring impairments across lesion types. Because of its ease of administration and sensitivity to lateralized impairments in skilled forepaw use, this measure may be useful in rat models of upper extremity impairment. © 2008 Elsevier B.V. All rights reserved.","author":[{"dropping-particle":"","family":"Allred","given":"Rachel P.","non-dropping-particle":"","parse-names":false,"suffix":""},{"dropping-particle":"","family":"Adkins","given":"De Anna L.","non-dropping-particle":"","parse-names":false,"suffix":""},{"dropping-particle":"","family":"Woodlee","given":"Martin T.","non-dropping-particle":"","parse-names":false,"suffix":""},{"dropping-particle":"","family":"Husbands","given":"Lincoln C.","non-dropping-particle":"","parse-names":false,"suffix":""},{"dropping-particle":"","family":"Maldonado","given":"Mónica A.","non-dropping-particle":"","parse-names":false,"suffix":""},{"dropping-particle":"","family":"Kane","given":"Jacqueline R.","non-dropping-particle":"","parse-names":false,"suffix":""},{"dropping-particle":"","family":"Schallert","given":"Timothy","non-dropping-particle":"","parse-names":false,"suffix":""},{"dropping-particle":"","family":"Jones","given":"Theresa A.","non-dropping-particle":"","parse-names":false,"suffix":""}],"container-title":"Journal of Neuroscience Methods","id":"ITEM-1","issue":"2","issued":{"date-parts":[["2008"]]},"page":"229-244","title":"The Vermicelli Handling Test: A simple quantitative measure of dexterous forepaw function in rats","type":"article-journal","volume":"170"},"uris":["http://www.mendeley.com/documents/?uuid=045ac475-637f-4098-92c0-df4dc01d4a40"]}],"mendeley":{"formattedCitation":"(Allred et al., 2008)","plainTextFormattedCitation":"(Allred et al., 2008)","previouslyFormattedCitation":"(Allred et al., 2008)"},"properties":{"noteIndex":0},"schema":"https://github.com/citation-style-language/schema/raw/master/csl-citation.json"}</w:instrText>
      </w:r>
      <w:r w:rsidR="00005391">
        <w:rPr>
          <w:sz w:val="24"/>
          <w:szCs w:val="24"/>
        </w:rPr>
        <w:fldChar w:fldCharType="separate"/>
      </w:r>
      <w:r w:rsidR="00005391" w:rsidRPr="00005391">
        <w:rPr>
          <w:noProof/>
          <w:sz w:val="24"/>
          <w:szCs w:val="24"/>
        </w:rPr>
        <w:t>(Allred et al., 2008)</w:t>
      </w:r>
      <w:r w:rsidR="00005391">
        <w:rPr>
          <w:sz w:val="24"/>
          <w:szCs w:val="24"/>
        </w:rPr>
        <w:fldChar w:fldCharType="end"/>
      </w:r>
      <w:r>
        <w:rPr>
          <w:sz w:val="24"/>
          <w:szCs w:val="24"/>
        </w:rPr>
        <w:t xml:space="preserve">, are complex in </w:t>
      </w:r>
      <w:r>
        <w:rPr>
          <w:sz w:val="24"/>
          <w:szCs w:val="24"/>
        </w:rPr>
        <w:lastRenderedPageBreak/>
        <w:t xml:space="preserve">that they require animals to coordinate paw movements. As with the grasping tasks, assessment of performance on the vermicelli task requires time-intensive manual segmentation of paw movement </w:t>
      </w:r>
      <w:r w:rsidR="00005391">
        <w:rPr>
          <w:sz w:val="24"/>
          <w:szCs w:val="24"/>
        </w:rPr>
        <w:fldChar w:fldCharType="begin" w:fldLock="1"/>
      </w:r>
      <w:r w:rsidR="00005391">
        <w:rPr>
          <w:sz w:val="24"/>
          <w:szCs w:val="24"/>
        </w:rPr>
        <w:instrText>ADDIN CSL_CITATION {"citationItems":[{"id":"ITEM-1","itemData":{"DOI":"10.1016/j.jneumeth.2008.01.015","ISSN":"01650270","abstract":"Loss of function in the hands occurs with many brain disorders, but there are few measures of skillful forepaw use in rats available to model these impairments that are both sensitive and simple to administer. Whishaw and Coles previously described the dexterous manner in which rats manipulate food items with their paws, including thin pieces of pasta [Whishaw IQ, Coles BL. Varieties of paw and digit movement during spontaneous food handling in rats: postures, bimanual coordination, preferences, and the effect of forelimb cortex lesions. Behav Brain Res 1996;77:135-48]. We set out to develop a measure of this food handling behavior that would be quantitative, easy to administer, sensitive to the effects of damage to sensory and motor systems of the CNS and useful for identifying the side of lateralized impairments. When rats handle 7 cm lengths of vermicelli, they manipulate the pasta by repeatedly adjusting the forepaw hold on the pasta piece. As operationally defined, these adjustments can be easily identified and counted by an experimenter without specialized equipment. After unilateral sensorimotor cortex (SMC) lesions, transient middle cerebral artery occlusion (MCAO) and striatal dopamine depleting (6-hydroxydopamine, 6-OHDA) lesions in adult rats, there were enduring reductions in adjustments made with the contralateral forepaw. Additional pasta handling characteristics distinguished between the lesion types. MCAO and 6-OHDA lesions increased the frequency of several identified atypical handling patterns. Severe dopamine depletion increased eating time and adjustments made with the ipsilateral forepaw. However, contralateral forepaw adjustment number most sensitively detected enduring impairments across lesion types. Because of its ease of administration and sensitivity to lateralized impairments in skilled forepaw use, this measure may be useful in rat models of upper extremity impairment. © 2008 Elsevier B.V. All rights reserved.","author":[{"dropping-particle":"","family":"Allred","given":"Rachel P.","non-dropping-particle":"","parse-names":false,"suffix":""},{"dropping-particle":"","family":"Adkins","given":"De Anna L.","non-dropping-particle":"","parse-names":false,"suffix":""},{"dropping-particle":"","family":"Woodlee","given":"Martin T.","non-dropping-particle":"","parse-names":false,"suffix":""},{"dropping-particle":"","family":"Husbands","given":"Lincoln C.","non-dropping-particle":"","parse-names":false,"suffix":""},{"dropping-particle":"","family":"Maldonado","given":"Mónica A.","non-dropping-particle":"","parse-names":false,"suffix":""},{"dropping-particle":"","family":"Kane","given":"Jacqueline R.","non-dropping-particle":"","parse-names":false,"suffix":""},{"dropping-particle":"","family":"Schallert","given":"Timothy","non-dropping-particle":"","parse-names":false,"suffix":""},{"dropping-particle":"","family":"Jones","given":"Theresa A.","non-dropping-particle":"","parse-names":false,"suffix":""}],"container-title":"Journal of Neuroscience Methods","id":"ITEM-1","issue":"2","issued":{"date-parts":[["2008"]]},"page":"229-244","title":"The Vermicelli Handling Test: A simple quantitative measure of dexterous forepaw function in rats","type":"article-journal","volume":"170"},"uris":["http://www.mendeley.com/documents/?uuid=045ac475-637f-4098-92c0-df4dc01d4a40"]}],"mendeley":{"formattedCitation":"(Allred et al., 2008)","plainTextFormattedCitation":"(Allred et al., 2008)","previouslyFormattedCitation":"(Allred et al., 2008)"},"properties":{"noteIndex":0},"schema":"https://github.com/citation-style-language/schema/raw/master/csl-citation.json"}</w:instrText>
      </w:r>
      <w:r w:rsidR="00005391">
        <w:rPr>
          <w:sz w:val="24"/>
          <w:szCs w:val="24"/>
        </w:rPr>
        <w:fldChar w:fldCharType="separate"/>
      </w:r>
      <w:r w:rsidR="00005391" w:rsidRPr="00005391">
        <w:rPr>
          <w:noProof/>
          <w:sz w:val="24"/>
          <w:szCs w:val="24"/>
        </w:rPr>
        <w:t>(Allred et al., 2008)</w:t>
      </w:r>
      <w:r w:rsidR="00005391">
        <w:rPr>
          <w:sz w:val="24"/>
          <w:szCs w:val="24"/>
        </w:rPr>
        <w:fldChar w:fldCharType="end"/>
      </w:r>
      <w:r w:rsidR="00005391">
        <w:rPr>
          <w:sz w:val="24"/>
          <w:szCs w:val="24"/>
        </w:rPr>
        <w:t xml:space="preserve"> </w:t>
      </w:r>
      <w:r>
        <w:rPr>
          <w:sz w:val="24"/>
          <w:szCs w:val="24"/>
        </w:rPr>
        <w:t xml:space="preserve">and movement time </w:t>
      </w:r>
      <w:r w:rsidR="00005391">
        <w:rPr>
          <w:sz w:val="24"/>
          <w:szCs w:val="24"/>
        </w:rPr>
        <w:fldChar w:fldCharType="begin" w:fldLock="1"/>
      </w:r>
      <w:r w:rsidR="00005391">
        <w:rPr>
          <w:sz w:val="24"/>
          <w:szCs w:val="24"/>
        </w:rPr>
        <w:instrText>ADDIN CSL_CITATION {"citationItems":[{"id":"ITEM-1","itemData":{"DOI":"10.3791/2076","ISSN":"1940087X","abstract":"Previous characterizations of rodent eating behavior have revealed that they use coordinated forepaw movements to manipulate food pieces. We have extended upon this work to develop a simple quantitative measure of forepaw dexterity that is sensitive to lateralized impairments and age-dependent changes. Rodents learn skillful forepaw and digit movements to manage thin pasta pieces, which they eagerly consume. We have previously described methods for quantifying vermicelli handling in rats and showed that the measures are very sensitive to forelimb impairments resulting from unilateral ischemic lesions, middle cerebral artery occlusions and unilateral striatal dopamine depletion [Allred, R.P., Adkins, D.L., Woodlee, M.T., Husbands, L.C., Maldonado M.A., Kane, J.R., Schallert, T. &amp; Jones, T.A. The Vermicelli Handling Test: a simple quantitative measure of dexterous forepaw function in rats. J. Neurosci. Methods 170, 229-244 (2008)]. Here we present a more detailed protocol for this test in rats and compare it with a newly developed version for mice, the Capellini Handling Test. Rats and mice are videotaped while handling short lengths of uncooked vermicelli or capellini pasta, respectively, with a camera positioned to optimize the view of paw movements. Slow motion video playback allows for the identification of forepaw adjustments, defined as any distinct removal and replacement of the paw, or of any number of digits, on the pasta piece after eating commences. Forepaw adjustments per piece are averaged over trials per each testing session. Repeated testing permits sensitive quantitative analysis of changes in forepaw dexterity over time. Protocols for pre-testing habituation and handling practice, as well as procedures for characterizing atypical handling patterns, are described. Because rats and mice perform the pasta handling tests slightly differently, species-specific differences in administration and scoring of these tests are highlighted. All animal use was in accordance with protocols approved by the University of Texas at Austin Animal Care and Use Committee. © 2010 Journal of Visualized Experiments.","author":[{"dropping-particle":"","family":"Tennant","given":"Kelly A.","non-dropping-particle":"","parse-names":false,"suffix":""},{"dropping-particle":"","family":"Asay","given":"Aaron L.","non-dropping-particle":"","parse-names":false,"suffix":""},{"dropping-particle":"","family":"Allred","given":"Rachel P.","non-dropping-particle":"","parse-names":false,"suffix":""},{"dropping-particle":"","family":"Ozburn","given":"Angela R.","non-dropping-particle":"","parse-names":false,"suffix":""},{"dropping-particle":"","family":"Kleim","given":"Jeffrey A.","non-dropping-particle":"","parse-names":false,"suffix":""},{"dropping-particle":"","family":"Jones","given":"Theresa A.","non-dropping-particle":"","parse-names":false,"suffix":""}],"container-title":"Journal of Visualized Experiments","id":"ITEM-1","issue":"41","issued":{"date-parts":[["2010"]]},"page":"1-6","title":"The vermicelli and capellini handling tests: Simple quantitative measures of dexterous forepaw function in rats and mice","type":"article-journal"},"uris":["http://www.mendeley.com/documents/?uuid=6f5e8885-a7a6-48ea-89df-76437fcfb19f"]}],"mendeley":{"formattedCitation":"(Tennant et al., 2010)","plainTextFormattedCitation":"(Tennant et al., 2010)","previouslyFormattedCitation":"(Tennant et al., 2010)"},"properties":{"noteIndex":0},"schema":"https://github.com/citation-style-language/schema/raw/master/csl-citation.json"}</w:instrText>
      </w:r>
      <w:r w:rsidR="00005391">
        <w:rPr>
          <w:sz w:val="24"/>
          <w:szCs w:val="24"/>
        </w:rPr>
        <w:fldChar w:fldCharType="separate"/>
      </w:r>
      <w:r w:rsidR="00005391" w:rsidRPr="00005391">
        <w:rPr>
          <w:noProof/>
          <w:sz w:val="24"/>
          <w:szCs w:val="24"/>
        </w:rPr>
        <w:t>(Tennant et al., 2010)</w:t>
      </w:r>
      <w:r w:rsidR="00005391">
        <w:rPr>
          <w:sz w:val="24"/>
          <w:szCs w:val="24"/>
        </w:rPr>
        <w:fldChar w:fldCharType="end"/>
      </w:r>
      <w:r>
        <w:rPr>
          <w:sz w:val="24"/>
          <w:szCs w:val="24"/>
        </w:rPr>
        <w:t xml:space="preserve">. </w:t>
      </w:r>
    </w:p>
    <w:p w14:paraId="7DCDAA44" w14:textId="2A3ED50C" w:rsidR="00D571CE" w:rsidRDefault="006B281A">
      <w:pPr>
        <w:spacing w:line="480" w:lineRule="auto"/>
        <w:ind w:firstLine="720"/>
        <w:rPr>
          <w:sz w:val="24"/>
          <w:szCs w:val="24"/>
        </w:rPr>
      </w:pPr>
      <w:r>
        <w:rPr>
          <w:sz w:val="24"/>
          <w:szCs w:val="24"/>
        </w:rPr>
        <w:t xml:space="preserve">String-pulling tasks have been used to assess behavior for decades and in more than 160 species </w:t>
      </w:r>
      <w:r w:rsidR="00005391">
        <w:rPr>
          <w:sz w:val="24"/>
          <w:szCs w:val="24"/>
        </w:rPr>
        <w:fldChar w:fldCharType="begin" w:fldLock="1"/>
      </w:r>
      <w:r w:rsidR="00005391">
        <w:rPr>
          <w:sz w:val="24"/>
          <w:szCs w:val="24"/>
        </w:rPr>
        <w:instrText>ADDIN CSL_CITATION {"citationItems":[{"id":"ITEM-1","itemData":{"DOI":"10.1037/a0038746","ISSN":"07357036","PMID":"25984937","abstract":"String pulling is one of the most widely used paradigms in comparative psychology. First documented 2 millennia ago, it has been a well-established scientific paradigm for a century. More than 160 bird and mammal species have been tested in over 200 studies with countless methodological variations. The paradigm can be used to address a wide variety of issues on animal cognition; for example, what animals understand about contact and connection as well as whether they rely on perceptual feedback, grasp the functionality of strings, generalize across conditions, apply their knowledge flexibly, and possess insight. Mammals are typically tested on a horizontal configuration, birds on a vertical one, making the studies difficult to compare; in particular, pulling a string vertically requires better coordination and attention. A species' performance on the paradigm is often influenced by its ecology, especially concerning whether limbs are used for foraging. Many other factors can be of importance and should be considered. The string-pulling paradigm is easy to administer, vary, and apply to investigate a wide array of cognitive abilities. Although it can be and has been used to compare species, divergent methods and unclear reporting have limited its comparative utility. With increasing research standards, the paradigm is expected to become an even more fundamental tool in comparative psychology.","author":[{"dropping-particle":"","family":"Jacobs","given":"Ivo F.","non-dropping-particle":"","parse-names":false,"suffix":""},{"dropping-particle":"","family":"Osvath","given":"Mathias","non-dropping-particle":"","parse-names":false,"suffix":""}],"container-title":"Journal of Comparative Psychology","id":"ITEM-1","issue":"2","issued":{"date-parts":[["2015"]]},"page":"89-120","title":"The string-pulling paradigm in comparative psychology","type":"article-journal","volume":"129"},"uris":["http://www.mendeley.com/documents/?uuid=2f819835-3c66-4be8-824e-16c5e3a90ca2"]}],"mendeley":{"formattedCitation":"(Jacobs &amp; Osvath, 2015)","plainTextFormattedCitation":"(Jacobs &amp; Osvath, 2015)","previouslyFormattedCitation":"(Jacobs &amp; Osvath, 2015)"},"properties":{"noteIndex":0},"schema":"https://github.com/citation-style-language/schema/raw/master/csl-citation.json"}</w:instrText>
      </w:r>
      <w:r w:rsidR="00005391">
        <w:rPr>
          <w:sz w:val="24"/>
          <w:szCs w:val="24"/>
        </w:rPr>
        <w:fldChar w:fldCharType="separate"/>
      </w:r>
      <w:r w:rsidR="00005391" w:rsidRPr="00005391">
        <w:rPr>
          <w:noProof/>
          <w:sz w:val="24"/>
          <w:szCs w:val="24"/>
        </w:rPr>
        <w:t>(Jacobs &amp; Osvath, 2015)</w:t>
      </w:r>
      <w:r w:rsidR="00005391">
        <w:rPr>
          <w:sz w:val="24"/>
          <w:szCs w:val="24"/>
        </w:rPr>
        <w:fldChar w:fldCharType="end"/>
      </w:r>
      <w:r>
        <w:rPr>
          <w:sz w:val="24"/>
          <w:szCs w:val="24"/>
        </w:rPr>
        <w:t>. Even so, string-pulling behaviors have only recently been used to evaluate fine motor control</w:t>
      </w:r>
      <w:r w:rsidR="00355BCE">
        <w:rPr>
          <w:sz w:val="24"/>
          <w:szCs w:val="24"/>
        </w:rPr>
        <w:t xml:space="preserve"> </w:t>
      </w:r>
      <w:r w:rsidR="00355BCE">
        <w:rPr>
          <w:sz w:val="24"/>
          <w:szCs w:val="24"/>
        </w:rPr>
        <w:fldChar w:fldCharType="begin" w:fldLock="1"/>
      </w:r>
      <w:r w:rsidR="007E783F">
        <w:rPr>
          <w:sz w:val="24"/>
          <w:szCs w:val="24"/>
        </w:rPr>
        <w:instrText>ADDIN CSL_CITATION {"citationItems":[{"id":"ITEM-1","itemData":{"DOI":"10.1016/j.bbr.2018.02.025","ISSN":"18727549","abstract":"Arm and hand use by the mouse have been studied in a variety of tasks in order to understand the structure of skilled movements and motor learning, the anatomy and function of neural pathways, and to develop animal models of neurological conditions. The present study describes string-pulling by the mouse, a behavior in which a mouse uses hand-over-hand movements to pull down a string that hangs from the top of a test cage. Mice both spontaneously string-pull and also string-pull to obtain cashew nuts tied to the end of the string as food reward. To string-pull, mice sat upright and tracked the string with their nose and then made hand-over-hand movements to reel in the string. A string-pull movement consists of four arm movements (Advance to make purchase, Pull, Push to draw the string down and Lift to return the hand for the next Advance) and four hand movements (Collect to aim the hand, Overgrasp to position the hand, and Grasp to make purchase, and Release). The kinematic profiles of the string-pull movement are distinctive with each hand making similar movements at a rate of 4 cycles per second and with the Lift and Advance movements occurring at a higher speed than Pull and Push movements. The results are discussed in relation to the antecedent repertoire of mouse behavior that lends itself to string-pulling, with respect to the utility of using string-pulling to investigate motor systems and adapting string-pulling to model neurological conditions in mice.","author":[{"dropping-particle":"","family":"Blackwell","given":"Ashley A.","non-dropping-particle":"","parse-names":false,"suffix":""},{"dropping-particle":"","family":"Banovetz","given":"Mark T.","non-dropping-particle":"","parse-names":false,"suffix":""},{"dropping-particle":"","family":"Qandeel","given":"","non-dropping-particle":"","parse-names":false,"suffix":""},{"dropping-particle":"","family":"Whishaw","given":"Ian Q.","non-dropping-particle":"","parse-names":false,"suffix":""},{"dropping-particle":"","family":"Wallace","given":"Douglas G.","non-dropping-particle":"","parse-names":false,"suffix":""}],"container-title":"Behavioural Brain Research","id":"ITEM-1","issue":"February","issued":{"date-parts":[["2018"]]},"page":"49-58","publisher":"Elsevier","title":"The structure of arm and hand movements in a spontaneous and food rewarded on-line string-pulling task by the mouse","type":"article-journal","volume":"345"},"uris":["http://www.mendeley.com/documents/?uuid=4a7f2bd9-0d35-44c6-b4a4-501d928b8f37"]},{"id":"ITEM-2","itemData":{"DOI":"10.1016/j.lmot.2017.03.010","ISSN":"00239690","abstract":"A variety of behavioral tests have been developed to assess skilled forelimb function in the rat, including tests that assess use of a single limb in reaching for food and placing it in the mouth for eating. The present study describes bilateral hand use in string-pulling to obtain a food reward. The movement consists of alternating forelimb movements in which a limb is advanced to grasp a string and withdraw it toward the body in order to retrieve a food reward. The movements of aim, advance, grasp, pull and push are associated with hand shape changes including collect, overgrasp, grasp and release. The topography and kinematics of limb and hand movement are assessed by digitizing methods that derive trajectory, distance, and velocity measures. The task is acquired by a rat within a few days of training, features few missed grasps, shows improvements with practice, and yields dozens of independent reaches by each hand in a single test session. The present analysis provides simple methods for describing each independent forelimb and hand movement and its topographic and kinematic properties. The similarities between string-pulling and other rat forelimb movements are discussed in relation to the idea that rat forelimb movements are conserved in tasks such as string-pulling, walking, reaching for food and grid walking. The task is also discussed with respect to its potential to investigate neural and cognitive bases of fine motor control.","author":[{"dropping-particle":"","family":"Blackwell","given":"Ashley A.","non-dropping-particle":"","parse-names":false,"suffix":""},{"dropping-particle":"","family":"Köppen","given":"Jenny R.","non-dropping-particle":"","parse-names":false,"suffix":""},{"dropping-particle":"","family":"Whishaw","given":"Ian Q.","non-dropping-particle":"","parse-names":false,"suffix":""},{"dropping-particle":"","family":"Wallace","given":"Douglas G.","non-dropping-particle":"","parse-names":false,"suffix":""}],"container-title":"Learning and Motivation","id":"ITEM-2","issue":"April 2017","issued":{"date-parts":[["2018"]]},"page":"63-73","publisher":"Elsevier","title":"String-pulling for food by the rat: Assessment of movement, topography and kinematics of a bilaterally skilled forelimb act","type":"article-journal","volume":"61"},"uris":["http://www.mendeley.com/documents/?uuid=067e98ef-4604-4a77-952e-2060c5997ca4"]},{"id":"ITEM-3","itemData":{"DOI":"10.1016/j.bbr.2017.10.014","ISSN":"18727549","abstract":"String-pulling by the rat is a bimanual act, in which an upright animal retrieves a piece of food attached to the end of the string by downward hand-over-hand movements. The present study compared the movements of string-pulling, using topographic and kinematic measures of hand movement, in control rats and rats with unilateral sensorimotor motor cortex lesion produced by removal of the pia matter. In the first week following devascularization, the rhythmicity and accuracy of string-pulling movements decomposed; however, thereafter the rhythm of bilateral alternation was restored. Over 70 days of testing, distance traveled decreased for both hands in the control and lesion groups, suggesting that both groups displayed an increase in string-pulling efficiency. Nevertheless, the lesion group exhibited more missed string contacts with the (contralateral-to-lesion) hand and more grasps in which the string was hooked between the digits with both hands. In addition, an increase in mouth grasps was observed in the lesion group. Motion capture analyses revealed that the lesion group exhibited longer reach and withdraw movements and these movements were longer for the ipsilateral-to-lesion vs contralateral-to-lesion hand. Thus, although rhythmicity of string-pulling behavior recovers after sensorimotor cortex devascularization, the contralateral-to-lesion hand contributed less to string pulling and requires mouth grasps to stabilize the string for grasping. The results are discussed in relation to contemporary theories of the contributions of the forelimb motor cortex to skilled movement and the potential use of string-pulling as a therapy for brain injury.","author":[{"dropping-particle":"","family":"Blackwell","given":"Ashley A.","non-dropping-particle":"","parse-names":false,"suffix":""},{"dropping-particle":"","family":"Widick","given":"William L.","non-dropping-particle":"","parse-names":false,"suffix":""},{"dropping-particle":"","family":"Cheatwood","given":"Joseph L.","non-dropping-particle":"","parse-names":false,"suffix":""},{"dropping-particle":"","family":"Whishaw","given":"Ian Q.","non-dropping-particle":"","parse-names":false,"suffix":""},{"dropping-particle":"","family":"Wallace","given":"Douglas G.","non-dropping-particle":"","parse-names":false,"suffix":""}],"container-title":"Behavioural Brain Research","id":"ITEM-3","issue":"July 2017","issued":{"date-parts":[["2018"]]},"page":"88-100","publisher":"Elsevier","title":"Unilateral forelimb sensorimotor cortex devascularization disrupts the topographic and kinematic characteristics of hand movements while string-pulling for food in the rat","type":"article-journal","volume":"338"},"uris":["http://www.mendeley.com/documents/?uuid=81392fb1-7c50-43eb-9126-13e6eba87a10"]}],"mendeley":{"formattedCitation":"(Blackwell, Banovetz, et al., 2018; Blackwell, Köppen, et al., 2018; Blackwell, Widick, et al., 2018)","plainTextFormattedCitation":"(Blackwell, Banovetz, et al., 2018; Blackwell, Köppen, et al., 2018; Blackwell, Widick, et al., 2018)","previouslyFormattedCitation":"(Blackwell, Banovetz, et al., 2018; Blackwell, Köppen, et al., 2018; Blackwell, Widick, et al., 2018)"},"properties":{"noteIndex":0},"schema":"https://github.com/citation-style-language/schema/raw/master/csl-citation.json"}</w:instrText>
      </w:r>
      <w:r w:rsidR="00355BCE">
        <w:rPr>
          <w:sz w:val="24"/>
          <w:szCs w:val="24"/>
        </w:rPr>
        <w:fldChar w:fldCharType="separate"/>
      </w:r>
      <w:r w:rsidR="00355BCE" w:rsidRPr="00355BCE">
        <w:rPr>
          <w:noProof/>
          <w:sz w:val="24"/>
          <w:szCs w:val="24"/>
        </w:rPr>
        <w:t>(Blackwell, Banovetz, et al., 2018; Blackwell, Köppen, et al., 2018; Blackwell, Widick, et al., 2018)</w:t>
      </w:r>
      <w:r w:rsidR="00355BCE">
        <w:rPr>
          <w:sz w:val="24"/>
          <w:szCs w:val="24"/>
        </w:rPr>
        <w:fldChar w:fldCharType="end"/>
      </w:r>
      <w:r>
        <w:rPr>
          <w:sz w:val="24"/>
          <w:szCs w:val="24"/>
        </w:rPr>
        <w:t xml:space="preserve"> and motivation</w:t>
      </w:r>
      <w:r w:rsidR="000E7EEB">
        <w:rPr>
          <w:sz w:val="24"/>
          <w:szCs w:val="24"/>
        </w:rPr>
        <w:t xml:space="preserve">. </w:t>
      </w:r>
      <w:r>
        <w:rPr>
          <w:sz w:val="24"/>
          <w:szCs w:val="24"/>
        </w:rPr>
        <w:t xml:space="preserve">In versions of this task that have been optimized for rodents, animals make hand-over-hand movements to pull down a string and receive a reward. This bimanual motion is similar to motions naturally performed by animals when pulling nesting material or plants for food </w:t>
      </w:r>
      <w:r w:rsidR="00005391">
        <w:rPr>
          <w:sz w:val="24"/>
          <w:szCs w:val="24"/>
        </w:rPr>
        <w:fldChar w:fldCharType="begin" w:fldLock="1"/>
      </w:r>
      <w:r w:rsidR="00005391">
        <w:rPr>
          <w:sz w:val="24"/>
          <w:szCs w:val="24"/>
        </w:rPr>
        <w:instrText>ADDIN CSL_CITATION {"citationItems":[{"id":"ITEM-1","itemData":{"DOI":"10.1016/j.bbr.2018.02.025","ISSN":"18727549","abstract":"Arm and hand use by the mouse have been studied in a variety of tasks in order to understand the structure of skilled movements and motor learning, the anatomy and function of neural pathways, and to develop animal models of neurological conditions. The present study describes string-pulling by the mouse, a behavior in which a mouse uses hand-over-hand movements to pull down a string that hangs from the top of a test cage. Mice both spontaneously string-pull and also string-pull to obtain cashew nuts tied to the end of the string as food reward. To string-pull, mice sat upright and tracked the string with their nose and then made hand-over-hand movements to reel in the string. A string-pull movement consists of four arm movements (Advance to make purchase, Pull, Push to draw the string down and Lift to return the hand for the next Advance) and four hand movements (Collect to aim the hand, Overgrasp to position the hand, and Grasp to make purchase, and Release). The kinematic profiles of the string-pull movement are distinctive with each hand making similar movements at a rate of 4 cycles per second and with the Lift and Advance movements occurring at a higher speed than Pull and Push movements. The results are discussed in relation to the antecedent repertoire of mouse behavior that lends itself to string-pulling, with respect to the utility of using string-pulling to investigate motor systems and adapting string-pulling to model neurological conditions in mice.","author":[{"dropping-particle":"","family":"Blackwell","given":"Ashley A.","non-dropping-particle":"","parse-names":false,"suffix":""},{"dropping-particle":"","family":"Banovetz","given":"Mark T.","non-dropping-particle":"","parse-names":false,"suffix":""},{"dropping-particle":"","family":"Qandeel","given":"","non-dropping-particle":"","parse-names":false,"suffix":""},{"dropping-particle":"","family":"Whishaw","given":"Ian Q.","non-dropping-particle":"","parse-names":false,"suffix":""},{"dropping-particle":"","family":"Wallace","given":"Douglas G.","non-dropping-particle":"","parse-names":false,"suffix":""}],"container-title":"Behavioural Brain Research","id":"ITEM-1","issue":"February","issued":{"date-parts":[["2018"]]},"page":"49-58","publisher":"Elsevier","title":"The structure of arm and hand movements in a spontaneous and food rewarded on-line string-pulling task by the mouse","type":"article-journal","volume":"345"},"uris":["http://www.mendeley.com/documents/?uuid=4a7f2bd9-0d35-44c6-b4a4-501d928b8f37"]}],"mendeley":{"formattedCitation":"(Blackwell, Banovetz, et al., 2018)","plainTextFormattedCitation":"(Blackwell, Banovetz, et al., 2018)","previouslyFormattedCitation":"(Blackwell, Banovetz, et al., 2018)"},"properties":{"noteIndex":0},"schema":"https://github.com/citation-style-language/schema/raw/master/csl-citation.json"}</w:instrText>
      </w:r>
      <w:r w:rsidR="00005391">
        <w:rPr>
          <w:sz w:val="24"/>
          <w:szCs w:val="24"/>
        </w:rPr>
        <w:fldChar w:fldCharType="separate"/>
      </w:r>
      <w:r w:rsidR="00005391" w:rsidRPr="00005391">
        <w:rPr>
          <w:noProof/>
          <w:sz w:val="24"/>
          <w:szCs w:val="24"/>
        </w:rPr>
        <w:t>(Blackwell, Banovetz, et al., 2018)</w:t>
      </w:r>
      <w:r w:rsidR="00005391">
        <w:rPr>
          <w:sz w:val="24"/>
          <w:szCs w:val="24"/>
        </w:rPr>
        <w:fldChar w:fldCharType="end"/>
      </w:r>
      <w:r>
        <w:rPr>
          <w:sz w:val="24"/>
          <w:szCs w:val="24"/>
        </w:rPr>
        <w:t xml:space="preserve">. Perhaps for this reason, simple versions of this task take less than one week for animals to learn </w:t>
      </w:r>
      <w:r w:rsidR="00005391">
        <w:rPr>
          <w:sz w:val="24"/>
          <w:szCs w:val="24"/>
        </w:rPr>
        <w:fldChar w:fldCharType="begin" w:fldLock="1"/>
      </w:r>
      <w:r w:rsidR="00005391">
        <w:rPr>
          <w:sz w:val="24"/>
          <w:szCs w:val="24"/>
        </w:rPr>
        <w:instrText>ADDIN CSL_CITATION {"citationItems":[{"id":"ITEM-1","itemData":{"DOI":"10.1016/j.lmot.2017.03.010","ISSN":"00239690","abstract":"A variety of behavioral tests have been developed to assess skilled forelimb function in the rat, including tests that assess use of a single limb in reaching for food and placing it in the mouth for eating. The present study describes bilateral hand use in string-pulling to obtain a food reward. The movement consists of alternating forelimb movements in which a limb is advanced to grasp a string and withdraw it toward the body in order to retrieve a food reward. The movements of aim, advance, grasp, pull and push are associated with hand shape changes including collect, overgrasp, grasp and release. The topography and kinematics of limb and hand movement are assessed by digitizing methods that derive trajectory, distance, and velocity measures. The task is acquired by a rat within a few days of training, features few missed grasps, shows improvements with practice, and yields dozens of independent reaches by each hand in a single test session. The present analysis provides simple methods for describing each independent forelimb and hand movement and its topographic and kinematic properties. The similarities between string-pulling and other rat forelimb movements are discussed in relation to the idea that rat forelimb movements are conserved in tasks such as string-pulling, walking, reaching for food and grid walking. The task is also discussed with respect to its potential to investigate neural and cognitive bases of fine motor control.","author":[{"dropping-particle":"","family":"Blackwell","given":"Ashley A.","non-dropping-particle":"","parse-names":false,"suffix":""},{"dropping-particle":"","family":"Köppen","given":"Jenny R.","non-dropping-particle":"","parse-names":false,"suffix":""},{"dropping-particle":"","family":"Whishaw","given":"Ian Q.","non-dropping-particle":"","parse-names":false,"suffix":""},{"dropping-particle":"","family":"Wallace","given":"Douglas G.","non-dropping-particle":"","parse-names":false,"suffix":""}],"container-title":"Learning and Motivation","id":"ITEM-1","issue":"April 2017","issued":{"date-parts":[["2018"]]},"page":"63-73","publisher":"Elsevier","title":"String-pulling for food by the rat: Assessment of movement, topography and kinematics of a bilaterally skilled forelimb act","type":"article-journal","volume":"61"},"uris":["http://www.mendeley.com/documents/?uuid=067e98ef-4604-4a77-952e-2060c5997ca4"]}],"mendeley":{"formattedCitation":"(Blackwell, Köppen, et al., 2018)","plainTextFormattedCitation":"(Blackwell, Köppen, et al., 2018)","previouslyFormattedCitation":"(Blackwell, Köppen, et al., 2018)"},"properties":{"noteIndex":0},"schema":"https://github.com/citation-style-language/schema/raw/master/csl-citation.json"}</w:instrText>
      </w:r>
      <w:r w:rsidR="00005391">
        <w:rPr>
          <w:sz w:val="24"/>
          <w:szCs w:val="24"/>
        </w:rPr>
        <w:fldChar w:fldCharType="separate"/>
      </w:r>
      <w:r w:rsidR="00005391" w:rsidRPr="00005391">
        <w:rPr>
          <w:noProof/>
          <w:sz w:val="24"/>
          <w:szCs w:val="24"/>
        </w:rPr>
        <w:t>(Blackwell, Köppen, et al., 2018)</w:t>
      </w:r>
      <w:r w:rsidR="00005391">
        <w:rPr>
          <w:sz w:val="24"/>
          <w:szCs w:val="24"/>
        </w:rPr>
        <w:fldChar w:fldCharType="end"/>
      </w:r>
      <w:r>
        <w:rPr>
          <w:sz w:val="24"/>
          <w:szCs w:val="24"/>
        </w:rPr>
        <w:t xml:space="preserve">. </w:t>
      </w:r>
    </w:p>
    <w:p w14:paraId="75EBEAFC" w14:textId="6A2819C7" w:rsidR="004A6F30" w:rsidRPr="004A6F30" w:rsidRDefault="004A6F30" w:rsidP="004A6F30">
      <w:pPr>
        <w:spacing w:line="480" w:lineRule="auto"/>
        <w:ind w:firstLine="720"/>
        <w:rPr>
          <w:color w:val="000000"/>
          <w:sz w:val="24"/>
          <w:szCs w:val="24"/>
        </w:rPr>
      </w:pPr>
      <w:r w:rsidRPr="008205DE">
        <w:rPr>
          <w:b/>
          <w:noProof/>
          <w:sz w:val="24"/>
        </w:rPr>
        <w:lastRenderedPageBreak/>
        <mc:AlternateContent>
          <mc:Choice Requires="wps">
            <w:drawing>
              <wp:anchor distT="0" distB="0" distL="114300" distR="114300" simplePos="0" relativeHeight="251692032" behindDoc="0" locked="0" layoutInCell="1" allowOverlap="1" wp14:anchorId="0F5F3A27" wp14:editId="0267538F">
                <wp:simplePos x="0" y="0"/>
                <wp:positionH relativeFrom="margin">
                  <wp:align>center</wp:align>
                </wp:positionH>
                <wp:positionV relativeFrom="paragraph">
                  <wp:posOffset>2540</wp:posOffset>
                </wp:positionV>
                <wp:extent cx="6296660" cy="656082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6296660" cy="6560820"/>
                        </a:xfrm>
                        <a:prstGeom prst="rect">
                          <a:avLst/>
                        </a:prstGeom>
                        <a:noFill/>
                        <a:ln>
                          <a:noFill/>
                        </a:ln>
                      </wps:spPr>
                      <wps:txbx>
                        <w:txbxContent>
                          <w:p w14:paraId="06BE2E2A" w14:textId="77777777" w:rsidR="004A6F30" w:rsidRDefault="004A6F30" w:rsidP="004A6F30">
                            <w:pPr>
                              <w:spacing w:line="240" w:lineRule="auto"/>
                              <w:textDirection w:val="btLr"/>
                              <w:rPr>
                                <w:b/>
                                <w:bCs/>
                                <w:lang w:val="en-US"/>
                              </w:rPr>
                            </w:pPr>
                            <w:bookmarkStart w:id="8" w:name="_Hlk71798162"/>
                            <w:bookmarkEnd w:id="8"/>
                            <w:r w:rsidRPr="008205DE">
                              <w:rPr>
                                <w:noProof/>
                              </w:rPr>
                              <w:drawing>
                                <wp:inline distT="0" distB="0" distL="0" distR="0" wp14:anchorId="454E0186" wp14:editId="3AE86039">
                                  <wp:extent cx="6111026" cy="505333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223" r="2273"/>
                                          <a:stretch/>
                                        </pic:blipFill>
                                        <pic:spPr bwMode="auto">
                                          <a:xfrm>
                                            <a:off x="0" y="0"/>
                                            <a:ext cx="6127292" cy="5066781"/>
                                          </a:xfrm>
                                          <a:prstGeom prst="rect">
                                            <a:avLst/>
                                          </a:prstGeom>
                                          <a:ln>
                                            <a:noFill/>
                                          </a:ln>
                                          <a:extLst>
                                            <a:ext uri="{53640926-AAD7-44D8-BBD7-CCE9431645EC}">
                                              <a14:shadowObscured xmlns:a14="http://schemas.microsoft.com/office/drawing/2010/main"/>
                                            </a:ext>
                                          </a:extLst>
                                        </pic:spPr>
                                      </pic:pic>
                                    </a:graphicData>
                                  </a:graphic>
                                </wp:inline>
                              </w:drawing>
                            </w:r>
                          </w:p>
                          <w:p w14:paraId="48FDA273" w14:textId="5F66BDF3" w:rsidR="004A6F30" w:rsidRPr="00EE4B8A" w:rsidRDefault="004A6F30" w:rsidP="004A6F30">
                            <w:pPr>
                              <w:spacing w:line="240" w:lineRule="auto"/>
                              <w:textDirection w:val="btLr"/>
                              <w:rPr>
                                <w:sz w:val="24"/>
                                <w:szCs w:val="24"/>
                                <w:lang w:val="en-US"/>
                              </w:rPr>
                            </w:pPr>
                            <w:r w:rsidRPr="007743A0">
                              <w:rPr>
                                <w:b/>
                                <w:bCs/>
                                <w:sz w:val="24"/>
                                <w:szCs w:val="24"/>
                                <w:lang w:val="en-US"/>
                              </w:rPr>
                              <w:t>Figure 1</w:t>
                            </w:r>
                            <w:r w:rsidR="00264067" w:rsidRPr="00DA7A63">
                              <w:rPr>
                                <w:b/>
                                <w:bCs/>
                                <w:sz w:val="24"/>
                                <w:szCs w:val="24"/>
                                <w:lang w:val="en-US"/>
                              </w:rPr>
                              <w:t>:</w:t>
                            </w:r>
                            <w:r w:rsidR="00264067">
                              <w:rPr>
                                <w:sz w:val="24"/>
                                <w:szCs w:val="24"/>
                                <w:lang w:val="en-US"/>
                              </w:rPr>
                              <w:t xml:space="preserve"> </w:t>
                            </w:r>
                            <w:r w:rsidRPr="007743A0">
                              <w:rPr>
                                <w:sz w:val="24"/>
                                <w:szCs w:val="24"/>
                                <w:lang w:val="en-US"/>
                              </w:rPr>
                              <w:t xml:space="preserve">Integrated Behavior Quantification System hardware for string pulling task administration. Our modifications from the traditional setup include an infinite loop of string (RED) positioned around a series of pulleys and a rotary encoder (ORANGE), an elevated platform (BLUE), an automatic feeder (out of frame) and well to hold dispensed food (GREEN), and a high speed camera with a ring light (YELLOW). All components are controlled through an Arduino (WHITE) and software, apart from the camera that is controlled through the </w:t>
                            </w:r>
                            <w:proofErr w:type="spellStart"/>
                            <w:r w:rsidRPr="007743A0">
                              <w:rPr>
                                <w:sz w:val="24"/>
                                <w:szCs w:val="24"/>
                                <w:lang w:val="en-US"/>
                              </w:rPr>
                              <w:t>Matlab</w:t>
                            </w:r>
                            <w:proofErr w:type="spellEnd"/>
                            <w:r w:rsidRPr="007743A0">
                              <w:rPr>
                                <w:sz w:val="24"/>
                                <w:szCs w:val="24"/>
                                <w:lang w:val="en-US"/>
                              </w:rPr>
                              <w:t xml:space="preserve"> Image Acquisition Toolbox.</w:t>
                            </w: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5F3A27" id="_x0000_t202" coordsize="21600,21600" o:spt="202" path="m,l,21600r21600,l21600,xe">
                <v:stroke joinstyle="miter"/>
                <v:path gradientshapeok="t" o:connecttype="rect"/>
              </v:shapetype>
              <v:shape id="Text Box 25" o:spid="_x0000_s1026" type="#_x0000_t202" style="position:absolute;left:0;text-align:left;margin-left:0;margin-top:.2pt;width:495.8pt;height:516.6pt;z-index:251692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" filled="f" stroked="f">
                <v:textbox inset="2.53958mm,2.53958mm,2.53958mm,2.53958mm">
                  <w:txbxContent>
                    <w:p w14:paraId="06BE2E2A" w14:textId="77777777" w:rsidR="004A6F30" w:rsidRDefault="004A6F30" w:rsidP="004A6F30">
                      <w:pPr>
                        <w:spacing w:line="240" w:lineRule="auto"/>
                        <w:textDirection w:val="btLr"/>
                        <w:rPr>
                          <w:b/>
                          <w:bCs/>
                          <w:lang w:val="en-US"/>
                        </w:rPr>
                      </w:pPr>
                      <w:bookmarkStart w:id="9" w:name="_Hlk71798162"/>
                      <w:bookmarkEnd w:id="9"/>
                      <w:r w:rsidRPr="008205DE">
                        <w:rPr>
                          <w:noProof/>
                        </w:rPr>
                        <w:drawing>
                          <wp:inline distT="0" distB="0" distL="0" distR="0" wp14:anchorId="454E0186" wp14:editId="3AE86039">
                            <wp:extent cx="6111026" cy="505333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223" r="2273"/>
                                    <a:stretch/>
                                  </pic:blipFill>
                                  <pic:spPr bwMode="auto">
                                    <a:xfrm>
                                      <a:off x="0" y="0"/>
                                      <a:ext cx="6127292" cy="5066781"/>
                                    </a:xfrm>
                                    <a:prstGeom prst="rect">
                                      <a:avLst/>
                                    </a:prstGeom>
                                    <a:ln>
                                      <a:noFill/>
                                    </a:ln>
                                    <a:extLst>
                                      <a:ext uri="{53640926-AAD7-44D8-BBD7-CCE9431645EC}">
                                        <a14:shadowObscured xmlns:a14="http://schemas.microsoft.com/office/drawing/2010/main"/>
                                      </a:ext>
                                    </a:extLst>
                                  </pic:spPr>
                                </pic:pic>
                              </a:graphicData>
                            </a:graphic>
                          </wp:inline>
                        </w:drawing>
                      </w:r>
                    </w:p>
                    <w:p w14:paraId="48FDA273" w14:textId="5F66BDF3" w:rsidR="004A6F30" w:rsidRPr="00EE4B8A" w:rsidRDefault="004A6F30" w:rsidP="004A6F30">
                      <w:pPr>
                        <w:spacing w:line="240" w:lineRule="auto"/>
                        <w:textDirection w:val="btLr"/>
                        <w:rPr>
                          <w:sz w:val="24"/>
                          <w:szCs w:val="24"/>
                          <w:lang w:val="en-US"/>
                        </w:rPr>
                      </w:pPr>
                      <w:r w:rsidRPr="007743A0">
                        <w:rPr>
                          <w:b/>
                          <w:bCs/>
                          <w:sz w:val="24"/>
                          <w:szCs w:val="24"/>
                          <w:lang w:val="en-US"/>
                        </w:rPr>
                        <w:t>Figure 1</w:t>
                      </w:r>
                      <w:r w:rsidR="00264067" w:rsidRPr="00DA7A63">
                        <w:rPr>
                          <w:b/>
                          <w:bCs/>
                          <w:sz w:val="24"/>
                          <w:szCs w:val="24"/>
                          <w:lang w:val="en-US"/>
                        </w:rPr>
                        <w:t>:</w:t>
                      </w:r>
                      <w:r w:rsidR="00264067">
                        <w:rPr>
                          <w:sz w:val="24"/>
                          <w:szCs w:val="24"/>
                          <w:lang w:val="en-US"/>
                        </w:rPr>
                        <w:t xml:space="preserve"> </w:t>
                      </w:r>
                      <w:r w:rsidRPr="007743A0">
                        <w:rPr>
                          <w:sz w:val="24"/>
                          <w:szCs w:val="24"/>
                          <w:lang w:val="en-US"/>
                        </w:rPr>
                        <w:t xml:space="preserve">Integrated Behavior Quantification System hardware for string pulling task administration. Our modifications from the traditional setup include an infinite loop of string (RED) positioned around a series of pulleys and a rotary encoder (ORANGE), an elevated platform (BLUE), an automatic feeder (out of frame) and well to hold dispensed food (GREEN), and a high speed camera with a ring light (YELLOW). All components are controlled through an Arduino (WHITE) and software, apart from the camera that is controlled through the </w:t>
                      </w:r>
                      <w:proofErr w:type="spellStart"/>
                      <w:r w:rsidRPr="007743A0">
                        <w:rPr>
                          <w:sz w:val="24"/>
                          <w:szCs w:val="24"/>
                          <w:lang w:val="en-US"/>
                        </w:rPr>
                        <w:t>Matlab</w:t>
                      </w:r>
                      <w:proofErr w:type="spellEnd"/>
                      <w:r w:rsidRPr="007743A0">
                        <w:rPr>
                          <w:sz w:val="24"/>
                          <w:szCs w:val="24"/>
                          <w:lang w:val="en-US"/>
                        </w:rPr>
                        <w:t xml:space="preserve"> Image Acquisition Toolbox.</w:t>
                      </w:r>
                    </w:p>
                  </w:txbxContent>
                </v:textbox>
                <w10:wrap type="square" anchorx="margin"/>
              </v:shape>
            </w:pict>
          </mc:Fallback>
        </mc:AlternateContent>
      </w:r>
      <w:r w:rsidR="005B1404" w:rsidRPr="00EA16BD">
        <w:rPr>
          <w:color w:val="000000"/>
          <w:sz w:val="24"/>
          <w:szCs w:val="24"/>
        </w:rPr>
        <w:t>String-pulling tasks have many advantages over traditional tests of motor function in rodents.</w:t>
      </w:r>
      <w:r w:rsidR="00EA16BD" w:rsidRPr="00EA16BD">
        <w:rPr>
          <w:color w:val="000000"/>
          <w:sz w:val="24"/>
          <w:szCs w:val="24"/>
        </w:rPr>
        <w:t xml:space="preserve"> The first advantage of the task is the short training time required to bring rodents to proficiency; rodents can be taught the task in a matter of days to a couple weeks </w:t>
      </w:r>
      <w:r w:rsidR="00EA16BD" w:rsidRPr="00EA16BD">
        <w:rPr>
          <w:color w:val="000000"/>
          <w:sz w:val="24"/>
          <w:szCs w:val="24"/>
        </w:rPr>
        <w:fldChar w:fldCharType="begin" w:fldLock="1"/>
      </w:r>
      <w:r w:rsidR="009E7C1E">
        <w:rPr>
          <w:color w:val="000000"/>
          <w:sz w:val="24"/>
          <w:szCs w:val="24"/>
        </w:rPr>
        <w:instrText>ADDIN CSL_CITATION {"citationItems":[{"id":"ITEM-1","itemData":{"DOI":"10.1016/j.bbr.2018.02.025","ISSN":"18727549","abstract":"Arm and hand use by the mouse have been studied in a variety of tasks in order to understand the structure of skilled movements and motor learning, the anatomy and function of neural pathways, and to develop animal models of neurological conditions. The present study describes string-pulling by the mouse, a behavior in which a mouse uses hand-over-hand movements to pull down a string that hangs from the top of a test cage. Mice both spontaneously string-pull and also string-pull to obtain cashew nuts tied to the end of the string as food reward. To string-pull, mice sat upright and tracked the string with their nose and then made hand-over-hand movements to reel in the string. A string-pull movement consists of four arm movements (Advance to make purchase, Pull, Push to draw the string down and Lift to return the hand for the next Advance) and four hand movements (Collect to aim the hand, Overgrasp to position the hand, and Grasp to make purchase, and Release). The kinematic profiles of the string-pull movement are distinctive with each hand making similar movements at a rate of 4 cycles per second and with the Lift and Advance movements occurring at a higher speed than Pull and Push movements. The results are discussed in relation to the antecedent repertoire of mouse behavior that lends itself to string-pulling, with respect to the utility of using string-pulling to investigate motor systems and adapting string-pulling to model neurological conditions in mice.","author":[{"dropping-particle":"","family":"Blackwell","given":"Ashley A.","non-dropping-particle":"","parse-names":false,"suffix":""},{"dropping-particle":"","family":"Banovetz","given":"Mark T.","non-dropping-particle":"","parse-names":false,"suffix":""},{"dropping-particle":"","family":"Qandeel","given":"","non-dropping-particle":"","parse-names":false,"suffix":""},{"dropping-particle":"","family":"Whishaw","given":"Ian Q.","non-dropping-particle":"","parse-names":false,"suffix":""},{"dropping-particle":"","family":"Wallace","given":"Douglas G.","non-dropping-particle":"","parse-names":false,"suffix":""}],"container-title":"Behavioural Brain Research","id":"ITEM-1","issue":"February","issued":{"date-parts":[["2018"]]},"page":"49-58","publisher":"Elsevier","title":"The structure of arm and hand movements in a spontaneous and food rewarded on-line string-pulling task by the mouse","type":"article-journal","volume":"345"},"uris":["http://www.mendeley.com/documents/?uuid=4a7f2bd9-0d35-44c6-b4a4-501d928b8f37"]}],"mendeley":{"formattedCitation":"(Blackwell, Banovetz, et al., 2018)","plainTextFormattedCitation":"(Blackwell, Banovetz, et al., 2018)","previouslyFormattedCitation":"(Blackwell, Banovetz, et al., 2018)"},"properties":{"noteIndex":0},"schema":"https://github.com/citation-style-language/schema/raw/master/csl-citation.json"}</w:instrText>
      </w:r>
      <w:r w:rsidR="00EA16BD" w:rsidRPr="00EA16BD">
        <w:rPr>
          <w:color w:val="000000"/>
          <w:sz w:val="24"/>
          <w:szCs w:val="24"/>
        </w:rPr>
        <w:fldChar w:fldCharType="separate"/>
      </w:r>
      <w:r w:rsidR="00EA16BD" w:rsidRPr="00EA16BD">
        <w:rPr>
          <w:noProof/>
          <w:color w:val="000000"/>
          <w:sz w:val="24"/>
          <w:szCs w:val="24"/>
        </w:rPr>
        <w:t>(Blackwell, Banovetz, et al., 2018)</w:t>
      </w:r>
      <w:r w:rsidR="00EA16BD" w:rsidRPr="00EA16BD">
        <w:rPr>
          <w:color w:val="000000"/>
          <w:sz w:val="24"/>
          <w:szCs w:val="24"/>
        </w:rPr>
        <w:fldChar w:fldCharType="end"/>
      </w:r>
      <w:r w:rsidR="00EA16BD" w:rsidRPr="00EA16BD">
        <w:rPr>
          <w:color w:val="000000"/>
          <w:sz w:val="24"/>
          <w:szCs w:val="24"/>
        </w:rPr>
        <w:t xml:space="preserve">. The task also necessitates the use of both limbs, so even if animals have deficits in one limb, performing the task efficiently </w:t>
      </w:r>
      <w:r w:rsidR="00EA16BD" w:rsidRPr="00EA16BD">
        <w:rPr>
          <w:color w:val="000000"/>
          <w:sz w:val="24"/>
          <w:szCs w:val="24"/>
        </w:rPr>
        <w:lastRenderedPageBreak/>
        <w:t>requires them to attempt to use both.</w:t>
      </w:r>
      <w:r w:rsidR="005B1404" w:rsidRPr="00EA16BD">
        <w:rPr>
          <w:color w:val="000000"/>
          <w:sz w:val="24"/>
          <w:szCs w:val="24"/>
        </w:rPr>
        <w:t xml:space="preserve"> </w:t>
      </w:r>
      <w:r w:rsidR="00EA16BD" w:rsidRPr="00EA16BD">
        <w:rPr>
          <w:color w:val="000000"/>
          <w:sz w:val="24"/>
          <w:szCs w:val="24"/>
        </w:rPr>
        <w:t>Animals performing this task are also in a relatively stable</w:t>
      </w:r>
      <w:r w:rsidR="007C5FFC">
        <w:rPr>
          <w:color w:val="000000"/>
          <w:sz w:val="24"/>
          <w:szCs w:val="24"/>
        </w:rPr>
        <w:t xml:space="preserve"> and upright</w:t>
      </w:r>
      <w:r w:rsidR="00EA16BD" w:rsidRPr="00EA16BD">
        <w:rPr>
          <w:color w:val="000000"/>
          <w:sz w:val="24"/>
          <w:szCs w:val="24"/>
        </w:rPr>
        <w:t xml:space="preserve"> position, which makes video recording and position scoring easier after the behavior is administered. </w:t>
      </w:r>
    </w:p>
    <w:p w14:paraId="4C09E8FB" w14:textId="47785791" w:rsidR="00D571CE" w:rsidRDefault="006B281A" w:rsidP="00EA16BD">
      <w:pPr>
        <w:spacing w:line="480" w:lineRule="auto"/>
        <w:ind w:firstLine="720"/>
        <w:rPr>
          <w:sz w:val="24"/>
          <w:szCs w:val="24"/>
        </w:rPr>
      </w:pPr>
      <w:r>
        <w:rPr>
          <w:sz w:val="24"/>
          <w:szCs w:val="24"/>
        </w:rPr>
        <w:t xml:space="preserve">Here, we describe an integrated hardware </w:t>
      </w:r>
      <w:r w:rsidR="00EE4B8A">
        <w:rPr>
          <w:sz w:val="24"/>
          <w:szCs w:val="24"/>
        </w:rPr>
        <w:t>(</w:t>
      </w:r>
      <w:r w:rsidR="00EE4B8A">
        <w:rPr>
          <w:b/>
          <w:bCs/>
          <w:sz w:val="24"/>
          <w:szCs w:val="24"/>
        </w:rPr>
        <w:t xml:space="preserve">FIGURE </w:t>
      </w:r>
      <w:r w:rsidR="00EE4B8A" w:rsidRPr="00EE4B8A">
        <w:rPr>
          <w:sz w:val="24"/>
          <w:szCs w:val="24"/>
        </w:rPr>
        <w:t>1</w:t>
      </w:r>
      <w:r w:rsidR="00EE4B8A">
        <w:rPr>
          <w:sz w:val="24"/>
          <w:szCs w:val="24"/>
        </w:rPr>
        <w:t xml:space="preserve">) </w:t>
      </w:r>
      <w:r w:rsidRPr="00EE4B8A">
        <w:rPr>
          <w:sz w:val="24"/>
          <w:szCs w:val="24"/>
        </w:rPr>
        <w:t>and</w:t>
      </w:r>
      <w:r>
        <w:rPr>
          <w:sz w:val="24"/>
          <w:szCs w:val="24"/>
        </w:rPr>
        <w:t xml:space="preserve"> software system for controlling and studying motor behavior in the string pulling task. This system also implements automatic video segmentation of movement suitable for detailed analysis of paw position, movement phase, and posture. Advantages of our implementation include an “infinite loop” pulley system that is connected to a rotary encoder. This system allows animals to pull for extremely long individual bouts (1-16 meters) and automatically reinforces animals for pulling pre-specified distances by triggering an attached feeder. </w:t>
      </w:r>
      <w:r w:rsidR="00EE4B8A">
        <w:rPr>
          <w:sz w:val="24"/>
          <w:szCs w:val="24"/>
        </w:rPr>
        <w:t xml:space="preserve">We have also replaced the traditional cage with an elevated </w:t>
      </w:r>
      <w:proofErr w:type="gramStart"/>
      <w:r w:rsidR="00EE4B8A">
        <w:rPr>
          <w:sz w:val="24"/>
          <w:szCs w:val="24"/>
        </w:rPr>
        <w:t>platform, and</w:t>
      </w:r>
      <w:proofErr w:type="gramEnd"/>
      <w:r w:rsidR="00EE4B8A">
        <w:rPr>
          <w:sz w:val="24"/>
          <w:szCs w:val="24"/>
        </w:rPr>
        <w:t xml:space="preserve"> have added a high speed (367fps) camera. System hardware components are outlined in </w:t>
      </w:r>
      <w:r w:rsidR="00EE4B8A" w:rsidRPr="00EE4B8A">
        <w:rPr>
          <w:b/>
          <w:bCs/>
          <w:sz w:val="24"/>
          <w:szCs w:val="24"/>
        </w:rPr>
        <w:t>TABLE 1</w:t>
      </w:r>
      <w:r w:rsidR="00EE4B8A">
        <w:rPr>
          <w:sz w:val="24"/>
          <w:szCs w:val="24"/>
        </w:rPr>
        <w:t xml:space="preserve"> and </w:t>
      </w:r>
      <w:r w:rsidR="00EE4B8A" w:rsidRPr="00EE4B8A">
        <w:rPr>
          <w:b/>
          <w:bCs/>
          <w:sz w:val="24"/>
          <w:szCs w:val="24"/>
        </w:rPr>
        <w:t>FIGURE 1</w:t>
      </w:r>
      <w:r w:rsidR="00EE4B8A">
        <w:rPr>
          <w:sz w:val="24"/>
          <w:szCs w:val="24"/>
        </w:rPr>
        <w:t xml:space="preserve">. </w:t>
      </w:r>
      <w:r>
        <w:rPr>
          <w:sz w:val="24"/>
          <w:szCs w:val="24"/>
        </w:rPr>
        <w:t>Another advantage of the system is that the task requires animals to maintain an upright and forward posture (</w:t>
      </w:r>
      <w:r w:rsidR="00F30187" w:rsidRPr="00F30187">
        <w:rPr>
          <w:b/>
          <w:sz w:val="24"/>
        </w:rPr>
        <w:t>Figure 2</w:t>
      </w:r>
      <w:r w:rsidRPr="008205DE">
        <w:rPr>
          <w:b/>
          <w:sz w:val="24"/>
        </w:rPr>
        <w:t>A</w:t>
      </w:r>
      <w:r>
        <w:rPr>
          <w:sz w:val="24"/>
          <w:szCs w:val="24"/>
        </w:rPr>
        <w:t xml:space="preserve">) which facilitates full-body video recording/tracking and movement segmentation. Segmentation of rodent body position from video data in </w:t>
      </w:r>
      <w:r w:rsidR="00184B7E">
        <w:rPr>
          <w:sz w:val="24"/>
          <w:szCs w:val="24"/>
        </w:rPr>
        <w:t xml:space="preserve">this task and </w:t>
      </w:r>
      <w:r>
        <w:rPr>
          <w:sz w:val="24"/>
          <w:szCs w:val="24"/>
        </w:rPr>
        <w:t>similar tasks (e.g., paw, nose, and body position) has traditionally been performed manually</w:t>
      </w:r>
      <w:r w:rsidR="007E783F">
        <w:rPr>
          <w:sz w:val="24"/>
          <w:szCs w:val="24"/>
        </w:rPr>
        <w:t>,</w:t>
      </w:r>
      <w:r>
        <w:rPr>
          <w:sz w:val="24"/>
          <w:szCs w:val="24"/>
        </w:rPr>
        <w:t xml:space="preserve"> which is a time intensive and laborious process </w:t>
      </w:r>
      <w:r w:rsidR="007E783F">
        <w:rPr>
          <w:sz w:val="24"/>
          <w:szCs w:val="24"/>
        </w:rPr>
        <w:fldChar w:fldCharType="begin" w:fldLock="1"/>
      </w:r>
      <w:r w:rsidR="00EA16BD">
        <w:rPr>
          <w:sz w:val="24"/>
          <w:szCs w:val="24"/>
        </w:rPr>
        <w:instrText>ADDIN CSL_CITATION {"citationItems":[{"id":"ITEM-1","itemData":{"DOI":"10.1016/j.jneumeth.2008.01.015","ISSN":"01650270","abstract":"Loss of function in the hands occurs with many brain disorders, but there are few measures of skillful forepaw use in rats available to model these impairments that are both sensitive and simple to administer. Whishaw and Coles previously described the dexterous manner in which rats manipulate food items with their paws, including thin pieces of pasta [Whishaw IQ, Coles BL. Varieties of paw and digit movement during spontaneous food handling in rats: postures, bimanual coordination, preferences, and the effect of forelimb cortex lesions. Behav Brain Res 1996;77:135-48]. We set out to develop a measure of this food handling behavior that would be quantitative, easy to administer, sensitive to the effects of damage to sensory and motor systems of the CNS and useful for identifying the side of lateralized impairments. When rats handle 7 cm lengths of vermicelli, they manipulate the pasta by repeatedly adjusting the forepaw hold on the pasta piece. As operationally defined, these adjustments can be easily identified and counted by an experimenter without specialized equipment. After unilateral sensorimotor cortex (SMC) lesions, transient middle cerebral artery occlusion (MCAO) and striatal dopamine depleting (6-hydroxydopamine, 6-OHDA) lesions in adult rats, there were enduring reductions in adjustments made with the contralateral forepaw. Additional pasta handling characteristics distinguished between the lesion types. MCAO and 6-OHDA lesions increased the frequency of several identified atypical handling patterns. Severe dopamine depletion increased eating time and adjustments made with the ipsilateral forepaw. However, contralateral forepaw adjustment number most sensitively detected enduring impairments across lesion types. Because of its ease of administration and sensitivity to lateralized impairments in skilled forepaw use, this measure may be useful in rat models of upper extremity impairment. © 2008 Elsevier B.V. All rights reserved.","author":[{"dropping-particle":"","family":"Allred","given":"Rachel P.","non-dropping-particle":"","parse-names":false,"suffix":""},{"dropping-particle":"","family":"Adkins","given":"De Anna L.","non-dropping-particle":"","parse-names":false,"suffix":""},{"dropping-particle":"","family":"Woodlee","given":"Martin T.","non-dropping-particle":"","parse-names":false,"suffix":""},{"dropping-particle":"","family":"Husbands","given":"Lincoln C.","non-dropping-particle":"","parse-names":false,"suffix":""},{"dropping-particle":"","family":"Maldonado","given":"Mónica A.","non-dropping-particle":"","parse-names":false,"suffix":""},{"dropping-particle":"","family":"Kane","given":"Jacqueline R.","non-dropping-particle":"","parse-names":false,"suffix":""},{"dropping-particle":"","family":"Schallert","given":"Timothy","non-dropping-particle":"","parse-names":false,"suffix":""},{"dropping-particle":"","family":"Jones","given":"Theresa A.","non-dropping-particle":"","parse-names":false,"suffix":""}],"container-title":"Journal of Neuroscience Methods","id":"ITEM-1","issue":"2","issued":{"date-parts":[["2008"]]},"page":"229-244","title":"The Vermicelli Handling Test: A simple quantitative measure of dexterous forepaw function in rats","type":"article-journal","volume":"170"},"uris":["http://www.mendeley.com/documents/?uuid=045ac475-637f-4098-92c0-df4dc01d4a40"]},{"id":"ITEM-2","itemData":{"DOI":"10.1016/j.lmot.2017.03.010","ISSN":"00239690","abstract":"A variety of behavioral tests have been developed to assess skilled forelimb function in the rat, including tests that assess use of a single limb in reaching for food and placing it in the mouth for eating. The present study describes bilateral hand use in string-pulling to obtain a food reward. The movement consists of alternating forelimb movements in which a limb is advanced to grasp a string and withdraw it toward the body in order to retrieve a food reward. The movements of aim, advance, grasp, pull and push are associated with hand shape changes including collect, overgrasp, grasp and release. The topography and kinematics of limb and hand movement are assessed by digitizing methods that derive trajectory, distance, and velocity measures. The task is acquired by a rat within a few days of training, features few missed grasps, shows improvements with practice, and yields dozens of independent reaches by each hand in a single test session. The present analysis provides simple methods for describing each independent forelimb and hand movement and its topographic and kinematic properties. The similarities between string-pulling and other rat forelimb movements are discussed in relation to the idea that rat forelimb movements are conserved in tasks such as string-pulling, walking, reaching for food and grid walking. The task is also discussed with respect to its potential to investigate neural and cognitive bases of fine motor control.","author":[{"dropping-particle":"","family":"Blackwell","given":"Ashley A.","non-dropping-particle":"","parse-names":false,"suffix":""},{"dropping-particle":"","family":"Köppen","given":"Jenny R.","non-dropping-particle":"","parse-names":false,"suffix":""},{"dropping-particle":"","family":"Whishaw","given":"Ian Q.","non-dropping-particle":"","parse-names":false,"suffix":""},{"dropping-particle":"","family":"Wallace","given":"Douglas G.","non-dropping-particle":"","parse-names":false,"suffix":""}],"container-title":"Learning and Motivation","id":"ITEM-2","issue":"April 2017","issued":{"date-parts":[["2018"]]},"page":"63-73","publisher":"Elsevier","title":"String-pulling for food by the rat: Assessment of movement, topography and kinematics of a bilaterally skilled forelimb act","type":"article-journal","volume":"61"},"uris":["http://www.mendeley.com/documents/?uuid=067e98ef-4604-4a77-952e-2060c5997ca4"]},{"id":"ITEM-3","itemData":{"DOI":"10.1016/j.bbr.2018.02.025","ISSN":"18727549","abstract":"Arm and hand use by the mouse have been studied in a variety of tasks in order to understand the structure of skilled movements and motor learning, the anatomy and function of neural pathways, and to develop animal models of neurological conditions. The present study describes string-pulling by the mouse, a behavior in which a mouse uses hand-over-hand movements to pull down a string that hangs from the top of a test cage. Mice both spontaneously string-pull and also string-pull to obtain cashew nuts tied to the end of the string as food reward. To string-pull, mice sat upright and tracked the string with their nose and then made hand-over-hand movements to reel in the string. A string-pull movement consists of four arm movements (Advance to make purchase, Pull, Push to draw the string down and Lift to return the hand for the next Advance) and four hand movements (Collect to aim the hand, Overgrasp to position the hand, and Grasp to make purchase, and Release). The kinematic profiles of the string-pull movement are distinctive with each hand making similar movements at a rate of 4 cycles per second and with the Lift and Advance movements occurring at a higher speed than Pull and Push movements. The results are discussed in relation to the antecedent repertoire of mouse behavior that lends itself to string-pulling, with respect to the utility of using string-pulling to investigate motor systems and adapting string-pulling to model neurological conditions in mice.","author":[{"dropping-particle":"","family":"Blackwell","given":"Ashley A.","non-dropping-particle":"","parse-names":false,"suffix":""},{"dropping-particle":"","family":"Banovetz","given":"Mark T.","non-dropping-particle":"","parse-names":false,"suffix":""},{"dropping-particle":"","family":"Qandeel","given":"","non-dropping-particle":"","parse-names":false,"suffix":""},{"dropping-particle":"","family":"Whishaw","given":"Ian Q.","non-dropping-particle":"","parse-names":false,"suffix":""},{"dropping-particle":"","family":"Wallace","given":"Douglas G.","non-dropping-particle":"","parse-names":false,"suffix":""}],"container-title":"Behavioural Brain Research","id":"ITEM-3","issue":"February","issued":{"date-parts":[["2018"]]},"page":"49-58","publisher":"Elsevier","title":"The structure of arm and hand movements in a spontaneous and food rewarded on-line string-pulling task by the mouse","type":"article-journal","volume":"345"},"uris":["http://www.mendeley.com/documents/?uuid=4a7f2bd9-0d35-44c6-b4a4-501d928b8f37"]}],"mendeley":{"formattedCitation":"(Allred et al., 2008; Blackwell, Banovetz, et al., 2018; Blackwell, Köppen, et al., 2018)","plainTextFormattedCitation":"(Allred et al., 2008; Blackwell, Banovetz, et al., 2018; Blackwell, Köppen, et al., 2018)","previouslyFormattedCitation":"(Allred et al., 2008; Blackwell, Banovetz, et al., 2018; Blackwell, Köppen, et al., 2018)"},"properties":{"noteIndex":0},"schema":"https://github.com/citation-style-language/schema/raw/master/csl-citation.json"}</w:instrText>
      </w:r>
      <w:r w:rsidR="007E783F">
        <w:rPr>
          <w:sz w:val="24"/>
          <w:szCs w:val="24"/>
        </w:rPr>
        <w:fldChar w:fldCharType="separate"/>
      </w:r>
      <w:r w:rsidR="005B1404" w:rsidRPr="005B1404">
        <w:rPr>
          <w:noProof/>
          <w:sz w:val="24"/>
          <w:szCs w:val="24"/>
        </w:rPr>
        <w:t>(Allred et al., 2008; Blackwell, Banovetz, et al., 2018; Blackwell, Köppen, et al., 2018)</w:t>
      </w:r>
      <w:r w:rsidR="007E783F">
        <w:rPr>
          <w:sz w:val="24"/>
          <w:szCs w:val="24"/>
        </w:rPr>
        <w:fldChar w:fldCharType="end"/>
      </w:r>
      <w:r w:rsidR="007E783F">
        <w:rPr>
          <w:sz w:val="24"/>
          <w:szCs w:val="24"/>
        </w:rPr>
        <w:t>.</w:t>
      </w:r>
      <w:r>
        <w:rPr>
          <w:sz w:val="24"/>
          <w:szCs w:val="24"/>
        </w:rPr>
        <w:t xml:space="preserve"> Recently, automated approaches to the characterization of rodent movements in the string pulling task have been developed </w:t>
      </w:r>
      <w:r w:rsidR="00005391">
        <w:rPr>
          <w:sz w:val="24"/>
          <w:szCs w:val="24"/>
        </w:rPr>
        <w:fldChar w:fldCharType="begin" w:fldLock="1"/>
      </w:r>
      <w:r w:rsidR="00005391">
        <w:rPr>
          <w:sz w:val="24"/>
          <w:szCs w:val="24"/>
        </w:rPr>
        <w:instrText>ADDIN CSL_CITATION {"citationItems":[{"id":"ITEM-1","itemData":{"DOI":"10.7554/eLife.54540","ISSN":"2050084X","PMID":"32589141","abstract":"String-pulling by rodents is a behavior in which animals make rhythmical body, head, and bilateral forearm as well as skilled hand movements to spontaneously reel in a string. Typical analysis includes kinematic assessment of hand movements done by manually annotating frames. Here, we describe a Matlab-based software that allows whole-body motion characterization using optical flow estimation, descriptive statistics, principal component, and independent component analyses as well as temporal measures of Fano factor, entropy, and Higuchi fractal dimension. Based on image-segmentation and heuristic algorithms for object tracking, the software also allows tracking of body, ears, nose, and forehands for estimation of kinematic parameters such as body length, body angle, head roll, head yaw, head pitch, and path and speed of hand movements. The utility of the task and software is demonstrated by characterizing postural and hand kinematic differences in string-pulling behavior of two strains of mice, C57BL/6 and Swiss Webster.","author":[{"dropping-particle":"","family":"Inayat","given":"Samsoon","non-dropping-particle":"","parse-names":false,"suffix":""},{"dropping-particle":"","family":"Singh","given":"Surjeet","non-dropping-particle":"","parse-names":false,"suffix":""},{"dropping-particle":"","family":"Ghasroddashti","given":"Arashk","non-dropping-particle":"","parse-names":false,"suffix":""},{"dropping-particle":"","family":"Qandeel","given":"","non-dropping-particle":"","parse-names":false,"suffix":""},{"dropping-particle":"","family":"Egodage","given":"Pramuka","non-dropping-particle":"","parse-names":false,"suffix":""},{"dropping-particle":"","family":"Whishaw","given":"Ian Q.","non-dropping-particle":"","parse-names":false,"suffix":""},{"dropping-particle":"","family":"Mohajerani","given":"Majid H.","non-dropping-particle":"","parse-names":false,"suffix":""}],"container-title":"eLife","id":"ITEM-1","issued":{"date-parts":[["2020"]]},"page":"1-31","title":"A matlab-based toolbox for characterizing behavior of rodents engaged in string-pulling","type":"article-journal","volume":"9"},"uris":["http://www.mendeley.com/documents/?uuid=294fc83c-6e85-4e68-9e01-f629d87dadc9"]}],"mendeley":{"formattedCitation":"(Inayat et al., 2020)","plainTextFormattedCitation":"(Inayat et al., 2020)","previouslyFormattedCitation":"(Inayat et al., 2020)"},"properties":{"noteIndex":0},"schema":"https://github.com/citation-style-language/schema/raw/master/csl-citation.json"}</w:instrText>
      </w:r>
      <w:r w:rsidR="00005391">
        <w:rPr>
          <w:sz w:val="24"/>
          <w:szCs w:val="24"/>
        </w:rPr>
        <w:fldChar w:fldCharType="separate"/>
      </w:r>
      <w:r w:rsidR="00005391" w:rsidRPr="00005391">
        <w:rPr>
          <w:noProof/>
          <w:sz w:val="24"/>
          <w:szCs w:val="24"/>
        </w:rPr>
        <w:t>(Inayat et al., 2020)</w:t>
      </w:r>
      <w:r w:rsidR="00005391">
        <w:rPr>
          <w:sz w:val="24"/>
          <w:szCs w:val="24"/>
        </w:rPr>
        <w:fldChar w:fldCharType="end"/>
      </w:r>
      <w:r>
        <w:rPr>
          <w:sz w:val="24"/>
          <w:szCs w:val="24"/>
        </w:rPr>
        <w:t xml:space="preserve">. In addition, powerful deep-learning approaches to movement segmentation have been developed that can be applied to a wide range of animal behaviors </w:t>
      </w:r>
      <w:r w:rsidR="00005391">
        <w:rPr>
          <w:sz w:val="24"/>
          <w:szCs w:val="24"/>
        </w:rPr>
        <w:fldChar w:fldCharType="begin" w:fldLock="1"/>
      </w:r>
      <w:r w:rsidR="00BA0237">
        <w:rPr>
          <w:sz w:val="24"/>
          <w:szCs w:val="24"/>
        </w:rPr>
        <w:instrText>ADDIN CSL_CITATION {"citationItems":[{"id":"ITEM-1","itemData":{"DOI":"10.1038/s41593-018-0209-y","ISSN":"15461726","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author":[{"dropping-particle":"","family":"Mathis","given":"Alexander","non-dropping-particle":"","parse-names":false,"suffix":""},{"dropping-particle":"","family":"Mamidanna","given":"Pranav","non-dropping-particle":"","parse-names":false,"suffix":""},{"dropping-particle":"","family":"Cury","given":"Kevin M.","non-dropping-particle":"","parse-names":false,"suffix":""},{"dropping-particle":"","family":"Abe","given":"Taiga","non-dropping-particle":"","parse-names":false,"suffix":""},{"dropping-particle":"","family":"Murthy","given":"Venkatesh N.","non-dropping-particle":"","parse-names":false,"suffix":""},{"dropping-particle":"","family":"Mathis","given":"Mackenzie Weygandt","non-dropping-particle":"","parse-names":false,"suffix":""},{"dropping-particle":"","family":"Bethge","given":"Matthias","non-dropping-particle":"","parse-names":false,"suffix":""}],"container-title":"Nature Neuroscience","id":"ITEM-1","issue":"9","issued":{"date-parts":[["2018"]]},"page":"1281-1289","publisher":"Springer US","title":"DeepLabCut: markerless pose estimation of user-defined body parts with deep learning","type":"article-journal","volume":"21"},"uris":["http://www.mendeley.com/documents/?uuid=b8131821-417f-4c30-8b43-74cab417161d"]}],"mendeley":{"formattedCitation":"(Mathis et al., 2018)","plainTextFormattedCitation":"(Mathis et al., 2018)","previouslyFormattedCitation":"(Mathis et al., 2018)"},"properties":{"noteIndex":0},"schema":"https://github.com/citation-style-language/schema/raw/master/csl-citation.json"}</w:instrText>
      </w:r>
      <w:r w:rsidR="00005391">
        <w:rPr>
          <w:sz w:val="24"/>
          <w:szCs w:val="24"/>
        </w:rPr>
        <w:fldChar w:fldCharType="separate"/>
      </w:r>
      <w:r w:rsidR="00005391" w:rsidRPr="00005391">
        <w:rPr>
          <w:noProof/>
          <w:sz w:val="24"/>
          <w:szCs w:val="24"/>
        </w:rPr>
        <w:t>(Mathis et al., 2018)</w:t>
      </w:r>
      <w:r w:rsidR="00005391">
        <w:rPr>
          <w:sz w:val="24"/>
          <w:szCs w:val="24"/>
        </w:rPr>
        <w:fldChar w:fldCharType="end"/>
      </w:r>
      <w:r w:rsidR="001E6944">
        <w:rPr>
          <w:sz w:val="24"/>
          <w:szCs w:val="24"/>
        </w:rPr>
        <w:t xml:space="preserve">. </w:t>
      </w:r>
      <w:r>
        <w:rPr>
          <w:sz w:val="24"/>
          <w:szCs w:val="24"/>
        </w:rPr>
        <w:t xml:space="preserve">Here we use DeepLabCut to segment paw and nose position and demonstrate how these data can </w:t>
      </w:r>
      <w:r>
        <w:rPr>
          <w:sz w:val="24"/>
          <w:szCs w:val="24"/>
        </w:rPr>
        <w:lastRenderedPageBreak/>
        <w:t>then be synchronized with neural recording data acquired from the rodent motor cortex to identify neurons that respond to specific phases</w:t>
      </w:r>
      <w:r w:rsidR="008813A0">
        <w:rPr>
          <w:sz w:val="24"/>
          <w:szCs w:val="24"/>
        </w:rPr>
        <w:t xml:space="preserve"> </w:t>
      </w:r>
      <w:r>
        <w:rPr>
          <w:sz w:val="24"/>
          <w:szCs w:val="24"/>
        </w:rPr>
        <w:t>(reach and withdraw) or neurological injuries</w:t>
      </w:r>
      <w:r w:rsidR="00184B7E">
        <w:rPr>
          <w:sz w:val="24"/>
          <w:szCs w:val="24"/>
        </w:rPr>
        <w:t>, such as hemi-lesioned Parkinson’s Disease (PD) rat models</w:t>
      </w:r>
      <w:r>
        <w:rPr>
          <w:sz w:val="24"/>
          <w:szCs w:val="24"/>
        </w:rPr>
        <w:t>.</w:t>
      </w:r>
      <w:r w:rsidR="008813A0">
        <w:rPr>
          <w:sz w:val="24"/>
          <w:szCs w:val="24"/>
        </w:rPr>
        <w:t xml:space="preserve"> System</w:t>
      </w:r>
      <w:r>
        <w:rPr>
          <w:sz w:val="24"/>
          <w:szCs w:val="24"/>
        </w:rPr>
        <w:t xml:space="preserve"> code, as well as circuit diagrams for reproducing each subsystem, are available on </w:t>
      </w:r>
      <w:hyperlink r:id="rId8">
        <w:r>
          <w:rPr>
            <w:color w:val="1155CC"/>
            <w:sz w:val="24"/>
            <w:szCs w:val="24"/>
            <w:u w:val="single"/>
          </w:rPr>
          <w:t>GitHub</w:t>
        </w:r>
      </w:hyperlink>
      <w:r>
        <w:rPr>
          <w:sz w:val="24"/>
          <w:szCs w:val="24"/>
        </w:rPr>
        <w:t xml:space="preserve"> (github.com/</w:t>
      </w:r>
      <w:proofErr w:type="spellStart"/>
      <w:r>
        <w:rPr>
          <w:sz w:val="24"/>
          <w:szCs w:val="24"/>
        </w:rPr>
        <w:t>GiaJordan</w:t>
      </w:r>
      <w:proofErr w:type="spellEnd"/>
      <w:r>
        <w:rPr>
          <w:sz w:val="24"/>
          <w:szCs w:val="24"/>
        </w:rPr>
        <w:t>/</w:t>
      </w:r>
      <w:proofErr w:type="spellStart"/>
      <w:r>
        <w:rPr>
          <w:sz w:val="24"/>
          <w:szCs w:val="24"/>
        </w:rPr>
        <w:t>Behavior_Quantification</w:t>
      </w:r>
      <w:proofErr w:type="spellEnd"/>
      <w:r>
        <w:rPr>
          <w:sz w:val="24"/>
          <w:szCs w:val="24"/>
        </w:rPr>
        <w:t xml:space="preserve">). Post processing of the data collected with these systems was done in </w:t>
      </w:r>
      <w:proofErr w:type="spellStart"/>
      <w:r>
        <w:rPr>
          <w:sz w:val="24"/>
          <w:szCs w:val="24"/>
        </w:rPr>
        <w:t>Matlab</w:t>
      </w:r>
      <w:proofErr w:type="spellEnd"/>
      <w:r>
        <w:rPr>
          <w:sz w:val="24"/>
          <w:szCs w:val="24"/>
        </w:rPr>
        <w:t xml:space="preserve"> 2019b and Python 3.6.</w:t>
      </w:r>
      <w:r w:rsidR="004B4C6A" w:rsidRPr="004B4C6A">
        <w:rPr>
          <w:noProof/>
        </w:rPr>
        <w:t xml:space="preserve"> </w:t>
      </w:r>
    </w:p>
    <w:p w14:paraId="64DB6090" w14:textId="2E733825" w:rsidR="004B4C6A" w:rsidRPr="004B4C6A" w:rsidRDefault="004C4C7D" w:rsidP="008813A0">
      <w:pPr>
        <w:spacing w:line="480" w:lineRule="auto"/>
        <w:ind w:firstLine="720"/>
        <w:rPr>
          <w:b/>
          <w:bCs/>
          <w:sz w:val="24"/>
          <w:szCs w:val="24"/>
        </w:rPr>
      </w:pPr>
      <w:r>
        <w:rPr>
          <w:noProof/>
        </w:rPr>
        <mc:AlternateContent>
          <mc:Choice Requires="wpg">
            <w:drawing>
              <wp:anchor distT="0" distB="0" distL="114300" distR="114300" simplePos="0" relativeHeight="251664384" behindDoc="0" locked="0" layoutInCell="1" allowOverlap="1" wp14:anchorId="7201140B" wp14:editId="21A4DA32">
                <wp:simplePos x="0" y="0"/>
                <wp:positionH relativeFrom="margin">
                  <wp:posOffset>-74930</wp:posOffset>
                </wp:positionH>
                <wp:positionV relativeFrom="paragraph">
                  <wp:posOffset>457835</wp:posOffset>
                </wp:positionV>
                <wp:extent cx="5951220" cy="4849495"/>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5951220" cy="4849495"/>
                          <a:chOff x="36656" y="613542"/>
                          <a:chExt cx="9475929" cy="5008104"/>
                        </a:xfrm>
                      </wpg:grpSpPr>
                      <wps:wsp>
                        <wps:cNvPr id="1" name="Text Box 1"/>
                        <wps:cNvSpPr txBox="1"/>
                        <wps:spPr>
                          <a:xfrm>
                            <a:off x="36656" y="3950456"/>
                            <a:ext cx="9457276" cy="1671190"/>
                          </a:xfrm>
                          <a:prstGeom prst="rect">
                            <a:avLst/>
                          </a:prstGeom>
                          <a:noFill/>
                          <a:ln>
                            <a:noFill/>
                          </a:ln>
                        </wps:spPr>
                        <wps:txbx>
                          <w:txbxContent>
                            <w:p w14:paraId="2AEBB841" w14:textId="1C87A01A" w:rsidR="00D571CE" w:rsidRPr="0024282B" w:rsidRDefault="00F30187">
                              <w:pPr>
                                <w:spacing w:line="240" w:lineRule="auto"/>
                                <w:textDirection w:val="btLr"/>
                                <w:rPr>
                                  <w:lang w:val="en-US"/>
                                </w:rPr>
                              </w:pPr>
                              <w:r w:rsidRPr="00F30187">
                                <w:rPr>
                                  <w:b/>
                                  <w:bCs/>
                                  <w:lang w:val="en-US"/>
                                </w:rPr>
                                <w:t>Figure 2</w:t>
                              </w:r>
                              <w:r w:rsidR="0024282B" w:rsidRPr="0024282B">
                                <w:rPr>
                                  <w:lang w:val="en-US"/>
                                </w:rPr>
                                <w:t xml:space="preserve">: </w:t>
                              </w:r>
                              <w:r w:rsidR="0024282B" w:rsidRPr="0024282B">
                                <w:rPr>
                                  <w:b/>
                                  <w:bCs/>
                                  <w:lang w:val="en-US"/>
                                </w:rPr>
                                <w:t>A)</w:t>
                              </w:r>
                              <w:r w:rsidR="0024282B" w:rsidRPr="0024282B">
                                <w:rPr>
                                  <w:lang w:val="en-US"/>
                                </w:rPr>
                                <w:t xml:space="preserve"> Rat 315 performing the string pulling task on an elevated platform with the “infinite loop” of string. The nose, right paw, and left paw are denoted with blue, green, and red circles, respectively. Circles are position data from DeepLabCut after processing and filtering in </w:t>
                              </w:r>
                              <w:proofErr w:type="spellStart"/>
                              <w:r w:rsidR="0024282B" w:rsidRPr="0024282B">
                                <w:rPr>
                                  <w:lang w:val="en-US"/>
                                </w:rPr>
                                <w:t>Matlab</w:t>
                              </w:r>
                              <w:proofErr w:type="spellEnd"/>
                              <w:r w:rsidR="0024282B" w:rsidRPr="0024282B">
                                <w:rPr>
                                  <w:lang w:val="en-US"/>
                                </w:rPr>
                                <w:t xml:space="preserve">. </w:t>
                              </w:r>
                              <w:r w:rsidR="0024282B" w:rsidRPr="0024282B">
                                <w:rPr>
                                  <w:b/>
                                  <w:bCs/>
                                  <w:lang w:val="en-US"/>
                                </w:rPr>
                                <w:t>B)</w:t>
                              </w:r>
                              <w:r w:rsidR="0024282B" w:rsidRPr="0024282B">
                                <w:rPr>
                                  <w:lang w:val="en-US"/>
                                </w:rPr>
                                <w:t xml:space="preserve"> Paw Speeds over the entire string pulling bout, a subset of a bout, and a period of 5 seconds within a bout. Subsequent regions of interest are denoted with vertical black bars. Y positions of both paws and times of one motor cortex neuron’s action potentials are also shown for the same 5 second interval. Our system allows for the simultaneous recording of neural activity and behavioral activity without physical markers that interfere with rat activity during performance.</w:t>
                              </w:r>
                            </w:p>
                          </w:txbxContent>
                        </wps:txbx>
                        <wps:bodyPr spcFirstLastPara="1" wrap="square" lIns="91425" tIns="91425" rIns="91425" bIns="91425" anchor="t" anchorCtr="0">
                          <a:noAutofit/>
                        </wps:bodyPr>
                      </wps:wsp>
                      <pic:pic xmlns:pic="http://schemas.openxmlformats.org/drawingml/2006/picture">
                        <pic:nvPicPr>
                          <pic:cNvPr id="13" name="Shape 13"/>
                          <pic:cNvPicPr preferRelativeResize="0"/>
                        </pic:nvPicPr>
                        <pic:blipFill rotWithShape="1">
                          <a:blip r:embed="rId9">
                            <a:alphaModFix/>
                          </a:blip>
                          <a:srcRect t="8376" b="13626"/>
                          <a:stretch/>
                        </pic:blipFill>
                        <pic:spPr>
                          <a:xfrm>
                            <a:off x="155852" y="613542"/>
                            <a:ext cx="9356733" cy="3361111"/>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201140B" id="Group 6" o:spid="_x0000_s1027" style="position:absolute;left:0;text-align:left;margin-left:-5.9pt;margin-top:36.05pt;width:468.6pt;height:381.85pt;z-index:251664384;mso-position-horizontal-relative:margin;mso-width-relative:margin;mso-height-relative:margin" coordorigin="366,6135" coordsize="94759,500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">
                <v:shape id="Text Box 1" o:spid="_x0000_s1028" type="#_x0000_t202" style="position:absolute;left:366;top:39504;width:94573;height:16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" filled="f" stroked="f">
                  <v:textbox inset="2.53958mm,2.53958mm,2.53958mm,2.53958mm">
                    <w:txbxContent>
                      <w:p w14:paraId="2AEBB841" w14:textId="1C87A01A" w:rsidR="00D571CE" w:rsidRPr="0024282B" w:rsidRDefault="00F30187">
                        <w:pPr>
                          <w:spacing w:line="240" w:lineRule="auto"/>
                          <w:textDirection w:val="btLr"/>
                          <w:rPr>
                            <w:lang w:val="en-US"/>
                          </w:rPr>
                        </w:pPr>
                        <w:r w:rsidRPr="00F30187">
                          <w:rPr>
                            <w:b/>
                            <w:bCs/>
                            <w:lang w:val="en-US"/>
                          </w:rPr>
                          <w:t>Figure 2</w:t>
                        </w:r>
                        <w:r w:rsidR="0024282B" w:rsidRPr="0024282B">
                          <w:rPr>
                            <w:lang w:val="en-US"/>
                          </w:rPr>
                          <w:t xml:space="preserve">: </w:t>
                        </w:r>
                        <w:r w:rsidR="0024282B" w:rsidRPr="0024282B">
                          <w:rPr>
                            <w:b/>
                            <w:bCs/>
                            <w:lang w:val="en-US"/>
                          </w:rPr>
                          <w:t>A)</w:t>
                        </w:r>
                        <w:r w:rsidR="0024282B" w:rsidRPr="0024282B">
                          <w:rPr>
                            <w:lang w:val="en-US"/>
                          </w:rPr>
                          <w:t xml:space="preserve"> Rat 315 performing the string pulling task on an elevated platform with the “infinite loop” of string. The nose, right paw, and left paw are denoted with blue, green, and red circles, respectively. Circles are position data from DeepLabCut after processing and filtering in </w:t>
                        </w:r>
                        <w:proofErr w:type="spellStart"/>
                        <w:r w:rsidR="0024282B" w:rsidRPr="0024282B">
                          <w:rPr>
                            <w:lang w:val="en-US"/>
                          </w:rPr>
                          <w:t>Matlab</w:t>
                        </w:r>
                        <w:proofErr w:type="spellEnd"/>
                        <w:r w:rsidR="0024282B" w:rsidRPr="0024282B">
                          <w:rPr>
                            <w:lang w:val="en-US"/>
                          </w:rPr>
                          <w:t xml:space="preserve">. </w:t>
                        </w:r>
                        <w:r w:rsidR="0024282B" w:rsidRPr="0024282B">
                          <w:rPr>
                            <w:b/>
                            <w:bCs/>
                            <w:lang w:val="en-US"/>
                          </w:rPr>
                          <w:t>B)</w:t>
                        </w:r>
                        <w:r w:rsidR="0024282B" w:rsidRPr="0024282B">
                          <w:rPr>
                            <w:lang w:val="en-US"/>
                          </w:rPr>
                          <w:t xml:space="preserve"> Paw Speeds over the entire string pulling bout, a subset of a bout, and a period of 5 seconds within a bout. Subsequent regions of interest are denoted with vertical black bars. Y positions of both paws and times of one motor cortex neuron’s action potentials are also shown for the same 5 second interval. Our system allows for the simultaneous recording of neural activity and behavioral activity without physical markers that interfere with rat activity during performan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3" o:spid="_x0000_s1029" type="#_x0000_t75" style="position:absolute;left:1558;top:6135;width:93567;height:3361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">
                  <v:imagedata r:id="rId10" o:title="" croptop="5489f" cropbottom="8930f"/>
                </v:shape>
                <w10:wrap type="square" anchorx="margin"/>
              </v:group>
            </w:pict>
          </mc:Fallback>
        </mc:AlternateContent>
      </w:r>
    </w:p>
    <w:p w14:paraId="206BFEE6" w14:textId="195B6436" w:rsidR="004B4C6A" w:rsidRDefault="004B4C6A" w:rsidP="008813A0">
      <w:pPr>
        <w:spacing w:line="480" w:lineRule="auto"/>
        <w:ind w:firstLine="720"/>
        <w:rPr>
          <w:sz w:val="24"/>
          <w:szCs w:val="24"/>
        </w:rPr>
      </w:pPr>
    </w:p>
    <w:p w14:paraId="5320065B" w14:textId="698D5E89" w:rsidR="004A229A" w:rsidRDefault="004A229A">
      <w:pPr>
        <w:rPr>
          <w:sz w:val="40"/>
          <w:szCs w:val="40"/>
        </w:rPr>
      </w:pPr>
    </w:p>
    <w:tbl>
      <w:tblPr>
        <w:tblpPr w:leftFromText="180" w:rightFromText="180" w:vertAnchor="text" w:horzAnchor="margin" w:tblpY="808"/>
        <w:tblW w:w="9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644"/>
        <w:gridCol w:w="6875"/>
      </w:tblGrid>
      <w:tr w:rsidR="001A2051" w:rsidRPr="00601C2F" w14:paraId="77174EEC" w14:textId="77777777" w:rsidTr="00EE004A">
        <w:trPr>
          <w:trHeight w:val="400"/>
        </w:trPr>
        <w:tc>
          <w:tcPr>
            <w:tcW w:w="1523" w:type="dxa"/>
            <w:tcBorders>
              <w:top w:val="single" w:sz="4" w:space="0" w:color="000000"/>
              <w:left w:val="single" w:sz="4" w:space="0" w:color="000000"/>
              <w:bottom w:val="single" w:sz="4" w:space="0" w:color="000000"/>
              <w:right w:val="nil"/>
            </w:tcBorders>
            <w:shd w:val="clear" w:color="auto" w:fill="auto"/>
            <w:noWrap/>
            <w:vAlign w:val="bottom"/>
            <w:hideMark/>
          </w:tcPr>
          <w:p w14:paraId="46E92233" w14:textId="77777777" w:rsidR="004A229A" w:rsidRPr="00601C2F" w:rsidRDefault="004A229A" w:rsidP="00EE004A">
            <w:pPr>
              <w:spacing w:line="240" w:lineRule="auto"/>
              <w:rPr>
                <w:rFonts w:eastAsia="Times New Roman"/>
                <w:b/>
                <w:bCs/>
                <w:sz w:val="28"/>
                <w:szCs w:val="28"/>
                <w:lang w:val="en-US"/>
              </w:rPr>
            </w:pPr>
            <w:r w:rsidRPr="00601C2F">
              <w:rPr>
                <w:rFonts w:eastAsia="Times New Roman"/>
                <w:b/>
                <w:bCs/>
                <w:sz w:val="28"/>
                <w:szCs w:val="28"/>
                <w:lang w:val="en-US"/>
              </w:rPr>
              <w:lastRenderedPageBreak/>
              <w:t>Table 1 - Parts List</w:t>
            </w:r>
          </w:p>
        </w:tc>
        <w:tc>
          <w:tcPr>
            <w:tcW w:w="1561" w:type="dxa"/>
            <w:tcBorders>
              <w:top w:val="single" w:sz="4" w:space="0" w:color="000000"/>
              <w:left w:val="nil"/>
              <w:bottom w:val="single" w:sz="4" w:space="0" w:color="000000"/>
              <w:right w:val="nil"/>
            </w:tcBorders>
            <w:shd w:val="clear" w:color="auto" w:fill="auto"/>
            <w:noWrap/>
            <w:vAlign w:val="bottom"/>
            <w:hideMark/>
          </w:tcPr>
          <w:p w14:paraId="78D1DAFC" w14:textId="77777777" w:rsidR="004A229A" w:rsidRPr="00601C2F" w:rsidRDefault="004A229A" w:rsidP="00EE004A">
            <w:pPr>
              <w:spacing w:line="240" w:lineRule="auto"/>
              <w:rPr>
                <w:rFonts w:eastAsia="Times New Roman"/>
                <w:b/>
                <w:bCs/>
                <w:sz w:val="28"/>
                <w:szCs w:val="28"/>
                <w:lang w:val="en-US"/>
              </w:rPr>
            </w:pPr>
          </w:p>
        </w:tc>
        <w:tc>
          <w:tcPr>
            <w:tcW w:w="6589" w:type="dxa"/>
            <w:tcBorders>
              <w:left w:val="nil"/>
            </w:tcBorders>
            <w:shd w:val="clear" w:color="auto" w:fill="auto"/>
            <w:noWrap/>
            <w:vAlign w:val="bottom"/>
            <w:hideMark/>
          </w:tcPr>
          <w:p w14:paraId="25CAFB4C" w14:textId="77777777" w:rsidR="004A229A" w:rsidRPr="00601C2F" w:rsidRDefault="004A229A" w:rsidP="00EE004A">
            <w:pPr>
              <w:spacing w:line="240" w:lineRule="auto"/>
              <w:rPr>
                <w:rFonts w:ascii="Times New Roman" w:eastAsia="Times New Roman" w:hAnsi="Times New Roman" w:cs="Times New Roman"/>
                <w:sz w:val="20"/>
                <w:szCs w:val="20"/>
                <w:lang w:val="en-US"/>
              </w:rPr>
            </w:pPr>
          </w:p>
        </w:tc>
      </w:tr>
      <w:tr w:rsidR="001A2051" w:rsidRPr="00601C2F" w14:paraId="236AA634" w14:textId="77777777" w:rsidTr="00EE004A">
        <w:trPr>
          <w:trHeight w:val="400"/>
        </w:trPr>
        <w:tc>
          <w:tcPr>
            <w:tcW w:w="1523" w:type="dxa"/>
            <w:tcBorders>
              <w:top w:val="single" w:sz="4" w:space="0" w:color="000000"/>
              <w:bottom w:val="single" w:sz="4" w:space="0" w:color="000000"/>
            </w:tcBorders>
            <w:shd w:val="clear" w:color="auto" w:fill="auto"/>
            <w:noWrap/>
            <w:vAlign w:val="bottom"/>
            <w:hideMark/>
          </w:tcPr>
          <w:p w14:paraId="543BBC67" w14:textId="77777777" w:rsidR="004A229A" w:rsidRPr="00601C2F" w:rsidRDefault="004A229A" w:rsidP="00EE004A">
            <w:pPr>
              <w:spacing w:line="240" w:lineRule="auto"/>
              <w:rPr>
                <w:lang w:val="en-US"/>
              </w:rPr>
            </w:pPr>
            <w:r w:rsidRPr="00601C2F">
              <w:rPr>
                <w:rFonts w:eastAsia="Times New Roman"/>
                <w:b/>
                <w:bCs/>
                <w:sz w:val="24"/>
                <w:szCs w:val="24"/>
                <w:lang w:val="en-US"/>
              </w:rPr>
              <w:t>Component</w:t>
            </w:r>
          </w:p>
        </w:tc>
        <w:tc>
          <w:tcPr>
            <w:tcW w:w="1561" w:type="dxa"/>
            <w:tcBorders>
              <w:top w:val="single" w:sz="4" w:space="0" w:color="000000"/>
              <w:bottom w:val="single" w:sz="4" w:space="0" w:color="000000"/>
            </w:tcBorders>
            <w:shd w:val="clear" w:color="auto" w:fill="auto"/>
            <w:noWrap/>
            <w:vAlign w:val="bottom"/>
            <w:hideMark/>
          </w:tcPr>
          <w:p w14:paraId="12B7A140" w14:textId="77777777" w:rsidR="004A229A" w:rsidRPr="00601C2F" w:rsidRDefault="004A229A" w:rsidP="00EE004A">
            <w:pPr>
              <w:spacing w:line="240" w:lineRule="auto"/>
              <w:rPr>
                <w:rFonts w:eastAsia="Times New Roman"/>
                <w:b/>
                <w:bCs/>
                <w:sz w:val="24"/>
                <w:szCs w:val="24"/>
                <w:lang w:val="en-US"/>
              </w:rPr>
            </w:pPr>
            <w:r w:rsidRPr="00601C2F">
              <w:rPr>
                <w:rFonts w:eastAsia="Times New Roman"/>
                <w:b/>
                <w:bCs/>
                <w:sz w:val="24"/>
                <w:szCs w:val="24"/>
                <w:lang w:val="en-US"/>
              </w:rPr>
              <w:t>Company</w:t>
            </w:r>
          </w:p>
        </w:tc>
        <w:tc>
          <w:tcPr>
            <w:tcW w:w="6589" w:type="dxa"/>
            <w:shd w:val="clear" w:color="auto" w:fill="FFFFFF" w:themeFill="background1"/>
            <w:noWrap/>
            <w:vAlign w:val="bottom"/>
            <w:hideMark/>
          </w:tcPr>
          <w:p w14:paraId="29B1C1F5" w14:textId="77777777" w:rsidR="004A229A" w:rsidRPr="00601C2F" w:rsidRDefault="004A229A" w:rsidP="00EE004A">
            <w:pPr>
              <w:spacing w:line="240" w:lineRule="auto"/>
              <w:rPr>
                <w:rFonts w:eastAsia="Times New Roman"/>
                <w:b/>
                <w:bCs/>
                <w:sz w:val="24"/>
                <w:szCs w:val="24"/>
                <w:lang w:val="en-US"/>
              </w:rPr>
            </w:pPr>
            <w:r w:rsidRPr="00601C2F">
              <w:rPr>
                <w:rFonts w:eastAsia="Times New Roman"/>
                <w:b/>
                <w:bCs/>
                <w:sz w:val="24"/>
                <w:szCs w:val="24"/>
                <w:lang w:val="en-US"/>
              </w:rPr>
              <w:t>Website</w:t>
            </w:r>
          </w:p>
        </w:tc>
      </w:tr>
      <w:tr w:rsidR="001A2051" w:rsidRPr="00601C2F" w14:paraId="39485468" w14:textId="77777777" w:rsidTr="00EE004A">
        <w:trPr>
          <w:trHeight w:val="400"/>
        </w:trPr>
        <w:tc>
          <w:tcPr>
            <w:tcW w:w="1523" w:type="dxa"/>
            <w:tcBorders>
              <w:top w:val="single" w:sz="4" w:space="0" w:color="000000"/>
              <w:left w:val="single" w:sz="4" w:space="0" w:color="000000"/>
              <w:bottom w:val="single" w:sz="4" w:space="0" w:color="000000"/>
              <w:right w:val="nil"/>
            </w:tcBorders>
            <w:shd w:val="clear" w:color="auto" w:fill="auto"/>
            <w:noWrap/>
            <w:vAlign w:val="bottom"/>
            <w:hideMark/>
          </w:tcPr>
          <w:p w14:paraId="4D76D655" w14:textId="77777777" w:rsidR="004A229A" w:rsidRPr="008205DE" w:rsidRDefault="004A229A" w:rsidP="00EE004A">
            <w:pPr>
              <w:spacing w:line="240" w:lineRule="auto"/>
              <w:rPr>
                <w:b/>
                <w:sz w:val="24"/>
                <w:lang w:val="en-US"/>
              </w:rPr>
            </w:pPr>
            <w:r w:rsidRPr="008205DE">
              <w:rPr>
                <w:b/>
                <w:sz w:val="24"/>
                <w:lang w:val="en-US"/>
              </w:rPr>
              <w:t>Camera</w:t>
            </w:r>
          </w:p>
        </w:tc>
        <w:tc>
          <w:tcPr>
            <w:tcW w:w="1561" w:type="dxa"/>
            <w:tcBorders>
              <w:top w:val="single" w:sz="4" w:space="0" w:color="000000"/>
              <w:left w:val="nil"/>
              <w:bottom w:val="single" w:sz="4" w:space="0" w:color="000000"/>
              <w:right w:val="nil"/>
            </w:tcBorders>
            <w:shd w:val="clear" w:color="auto" w:fill="auto"/>
            <w:noWrap/>
            <w:vAlign w:val="bottom"/>
            <w:hideMark/>
          </w:tcPr>
          <w:p w14:paraId="6309529E" w14:textId="77777777" w:rsidR="004A229A" w:rsidRPr="008205DE" w:rsidRDefault="004A229A" w:rsidP="00EE004A">
            <w:pPr>
              <w:spacing w:line="240" w:lineRule="auto"/>
              <w:rPr>
                <w:b/>
                <w:sz w:val="24"/>
                <w:lang w:val="en-US"/>
              </w:rPr>
            </w:pPr>
          </w:p>
        </w:tc>
        <w:tc>
          <w:tcPr>
            <w:tcW w:w="6589" w:type="dxa"/>
            <w:tcBorders>
              <w:left w:val="nil"/>
            </w:tcBorders>
            <w:shd w:val="clear" w:color="auto" w:fill="auto"/>
            <w:noWrap/>
            <w:vAlign w:val="bottom"/>
            <w:hideMark/>
          </w:tcPr>
          <w:p w14:paraId="77B36C22" w14:textId="77777777" w:rsidR="004A229A" w:rsidRPr="00601C2F" w:rsidRDefault="004A229A" w:rsidP="00EE004A">
            <w:pPr>
              <w:spacing w:line="240" w:lineRule="auto"/>
              <w:rPr>
                <w:rFonts w:ascii="Times New Roman" w:eastAsia="Times New Roman" w:hAnsi="Times New Roman" w:cs="Times New Roman"/>
                <w:sz w:val="20"/>
                <w:szCs w:val="20"/>
                <w:lang w:val="en-US"/>
              </w:rPr>
            </w:pPr>
          </w:p>
        </w:tc>
      </w:tr>
      <w:tr w:rsidR="001A2051" w:rsidRPr="00601C2F" w14:paraId="1D311A18" w14:textId="77777777" w:rsidTr="00EE004A">
        <w:trPr>
          <w:trHeight w:val="400"/>
        </w:trPr>
        <w:tc>
          <w:tcPr>
            <w:tcW w:w="1523" w:type="dxa"/>
            <w:tcBorders>
              <w:top w:val="single" w:sz="4" w:space="0" w:color="000000"/>
            </w:tcBorders>
            <w:shd w:val="clear" w:color="auto" w:fill="auto"/>
            <w:noWrap/>
            <w:vAlign w:val="bottom"/>
            <w:hideMark/>
          </w:tcPr>
          <w:p w14:paraId="26DADD98" w14:textId="77777777" w:rsidR="004A229A" w:rsidRPr="008205DE" w:rsidRDefault="004A229A" w:rsidP="00EE004A">
            <w:pPr>
              <w:spacing w:line="240" w:lineRule="auto"/>
              <w:rPr>
                <w:sz w:val="24"/>
                <w:lang w:val="en-US"/>
              </w:rPr>
            </w:pPr>
            <w:r w:rsidRPr="008205DE">
              <w:rPr>
                <w:sz w:val="24"/>
                <w:lang w:val="en-US"/>
              </w:rPr>
              <w:t>Mako U130b Camera*</w:t>
            </w:r>
          </w:p>
        </w:tc>
        <w:tc>
          <w:tcPr>
            <w:tcW w:w="1561" w:type="dxa"/>
            <w:tcBorders>
              <w:top w:val="single" w:sz="4" w:space="0" w:color="000000"/>
            </w:tcBorders>
            <w:shd w:val="clear" w:color="auto" w:fill="auto"/>
            <w:noWrap/>
            <w:vAlign w:val="bottom"/>
            <w:hideMark/>
          </w:tcPr>
          <w:p w14:paraId="3573D275" w14:textId="77777777" w:rsidR="004A229A" w:rsidRPr="008205DE" w:rsidRDefault="004A229A" w:rsidP="00EE004A">
            <w:pPr>
              <w:spacing w:line="240" w:lineRule="auto"/>
              <w:rPr>
                <w:sz w:val="24"/>
                <w:lang w:val="en-US"/>
              </w:rPr>
            </w:pPr>
            <w:r w:rsidRPr="008205DE">
              <w:rPr>
                <w:sz w:val="24"/>
                <w:lang w:val="en-US"/>
              </w:rPr>
              <w:t>Allied vision</w:t>
            </w:r>
          </w:p>
        </w:tc>
        <w:tc>
          <w:tcPr>
            <w:tcW w:w="6589" w:type="dxa"/>
            <w:shd w:val="clear" w:color="auto" w:fill="auto"/>
            <w:noWrap/>
            <w:vAlign w:val="bottom"/>
            <w:hideMark/>
          </w:tcPr>
          <w:p w14:paraId="375D9BDC" w14:textId="77777777" w:rsidR="004A229A" w:rsidRPr="008205DE" w:rsidRDefault="004A229A" w:rsidP="00EE004A">
            <w:pPr>
              <w:spacing w:line="240" w:lineRule="auto"/>
              <w:rPr>
                <w:sz w:val="14"/>
                <w:lang w:val="en-US"/>
              </w:rPr>
            </w:pPr>
            <w:r w:rsidRPr="008205DE">
              <w:rPr>
                <w:sz w:val="14"/>
                <w:lang w:val="en-US"/>
              </w:rPr>
              <w:t>https://www.alliedvision.com/en/products/featured-products/ultra-compact-mako-machine-vision-cameras-with-ptp-and-toe.html</w:t>
            </w:r>
          </w:p>
        </w:tc>
      </w:tr>
      <w:tr w:rsidR="001A2051" w:rsidRPr="00601C2F" w14:paraId="2D93A322" w14:textId="77777777" w:rsidTr="00EE004A">
        <w:trPr>
          <w:trHeight w:val="400"/>
        </w:trPr>
        <w:tc>
          <w:tcPr>
            <w:tcW w:w="1523" w:type="dxa"/>
            <w:tcBorders>
              <w:bottom w:val="single" w:sz="4" w:space="0" w:color="000000"/>
            </w:tcBorders>
            <w:shd w:val="clear" w:color="auto" w:fill="auto"/>
            <w:noWrap/>
            <w:vAlign w:val="bottom"/>
            <w:hideMark/>
          </w:tcPr>
          <w:p w14:paraId="7FC2D605" w14:textId="77777777" w:rsidR="004A229A" w:rsidRPr="008205DE" w:rsidRDefault="004A229A" w:rsidP="00EE004A">
            <w:pPr>
              <w:spacing w:line="240" w:lineRule="auto"/>
              <w:rPr>
                <w:sz w:val="24"/>
                <w:lang w:val="en-US"/>
              </w:rPr>
            </w:pPr>
            <w:r w:rsidRPr="008205DE">
              <w:rPr>
                <w:sz w:val="24"/>
                <w:lang w:val="en-US"/>
              </w:rPr>
              <w:t>LED Panel</w:t>
            </w:r>
          </w:p>
        </w:tc>
        <w:tc>
          <w:tcPr>
            <w:tcW w:w="1561" w:type="dxa"/>
            <w:tcBorders>
              <w:bottom w:val="single" w:sz="4" w:space="0" w:color="000000"/>
            </w:tcBorders>
            <w:shd w:val="clear" w:color="auto" w:fill="auto"/>
            <w:noWrap/>
            <w:vAlign w:val="bottom"/>
            <w:hideMark/>
          </w:tcPr>
          <w:p w14:paraId="70996CB5" w14:textId="77777777" w:rsidR="004A229A" w:rsidRPr="008205DE" w:rsidRDefault="004A229A" w:rsidP="00EE004A">
            <w:pPr>
              <w:spacing w:line="240" w:lineRule="auto"/>
              <w:rPr>
                <w:sz w:val="24"/>
                <w:lang w:val="en-US"/>
              </w:rPr>
            </w:pPr>
            <w:proofErr w:type="spellStart"/>
            <w:r w:rsidRPr="008205DE">
              <w:rPr>
                <w:sz w:val="24"/>
                <w:lang w:val="en-US"/>
              </w:rPr>
              <w:t>Viltrox</w:t>
            </w:r>
            <w:proofErr w:type="spellEnd"/>
          </w:p>
        </w:tc>
        <w:tc>
          <w:tcPr>
            <w:tcW w:w="6589" w:type="dxa"/>
            <w:shd w:val="clear" w:color="auto" w:fill="auto"/>
            <w:noWrap/>
            <w:vAlign w:val="bottom"/>
            <w:hideMark/>
          </w:tcPr>
          <w:p w14:paraId="48EC555D" w14:textId="77777777" w:rsidR="004A229A" w:rsidRPr="008205DE" w:rsidRDefault="004A229A" w:rsidP="00EE004A">
            <w:pPr>
              <w:spacing w:line="240" w:lineRule="auto"/>
              <w:rPr>
                <w:sz w:val="14"/>
                <w:lang w:val="en-US"/>
              </w:rPr>
            </w:pPr>
            <w:r w:rsidRPr="008205DE">
              <w:rPr>
                <w:sz w:val="14"/>
                <w:lang w:val="en-US"/>
              </w:rPr>
              <w:t>https://www.amazon.com/VILTROX-L116T-3300K-5600K-Temperature-Brightness/dp/B07D8TTFSR/ref=sr_1_3?dchild=1&amp;keywords=viltrox+led&amp;qid=1620409459&amp;sr=8-3</w:t>
            </w:r>
          </w:p>
        </w:tc>
      </w:tr>
      <w:tr w:rsidR="001A2051" w:rsidRPr="00601C2F" w14:paraId="4CB4DA6C" w14:textId="77777777" w:rsidTr="00EE004A">
        <w:trPr>
          <w:trHeight w:val="400"/>
        </w:trPr>
        <w:tc>
          <w:tcPr>
            <w:tcW w:w="1523" w:type="dxa"/>
            <w:tcBorders>
              <w:top w:val="single" w:sz="4" w:space="0" w:color="000000"/>
            </w:tcBorders>
            <w:shd w:val="clear" w:color="auto" w:fill="auto"/>
            <w:noWrap/>
            <w:vAlign w:val="bottom"/>
            <w:hideMark/>
          </w:tcPr>
          <w:p w14:paraId="13E61ABC" w14:textId="77777777" w:rsidR="004A229A" w:rsidRPr="008205DE" w:rsidRDefault="004A229A" w:rsidP="00EE004A">
            <w:pPr>
              <w:spacing w:line="240" w:lineRule="auto"/>
              <w:rPr>
                <w:sz w:val="24"/>
                <w:lang w:val="en-US"/>
              </w:rPr>
            </w:pPr>
            <w:r w:rsidRPr="008205DE">
              <w:rPr>
                <w:sz w:val="24"/>
                <w:lang w:val="en-US"/>
              </w:rPr>
              <w:t>Ring Light</w:t>
            </w:r>
          </w:p>
        </w:tc>
        <w:tc>
          <w:tcPr>
            <w:tcW w:w="1561" w:type="dxa"/>
            <w:tcBorders>
              <w:top w:val="single" w:sz="4" w:space="0" w:color="000000"/>
              <w:bottom w:val="nil"/>
            </w:tcBorders>
            <w:shd w:val="clear" w:color="auto" w:fill="auto"/>
            <w:noWrap/>
            <w:vAlign w:val="bottom"/>
            <w:hideMark/>
          </w:tcPr>
          <w:p w14:paraId="7D9C476E" w14:textId="77777777" w:rsidR="004A229A" w:rsidRPr="008205DE" w:rsidRDefault="004A229A" w:rsidP="00EE004A">
            <w:pPr>
              <w:spacing w:line="240" w:lineRule="auto"/>
              <w:rPr>
                <w:sz w:val="24"/>
                <w:lang w:val="en-US"/>
              </w:rPr>
            </w:pPr>
            <w:proofErr w:type="spellStart"/>
            <w:r w:rsidRPr="008205DE">
              <w:rPr>
                <w:sz w:val="24"/>
                <w:lang w:val="en-US"/>
              </w:rPr>
              <w:t>UBeeSize</w:t>
            </w:r>
            <w:proofErr w:type="spellEnd"/>
          </w:p>
        </w:tc>
        <w:tc>
          <w:tcPr>
            <w:tcW w:w="6589" w:type="dxa"/>
            <w:shd w:val="clear" w:color="auto" w:fill="auto"/>
            <w:noWrap/>
            <w:vAlign w:val="bottom"/>
            <w:hideMark/>
          </w:tcPr>
          <w:p w14:paraId="6F6D3C72" w14:textId="77777777" w:rsidR="004A229A" w:rsidRPr="008205DE" w:rsidRDefault="004A229A" w:rsidP="00EE004A">
            <w:pPr>
              <w:spacing w:line="240" w:lineRule="auto"/>
              <w:rPr>
                <w:sz w:val="14"/>
                <w:lang w:val="en-US"/>
              </w:rPr>
            </w:pPr>
            <w:r w:rsidRPr="008205DE">
              <w:rPr>
                <w:sz w:val="14"/>
                <w:lang w:val="en-US"/>
              </w:rPr>
              <w:t>https://www.amazon.com/10-Extendable-UBeesize-Ringlight-Compatible/dp/B07QFV72LK/ref=sr_1_3?dchild=1&amp;keywords=ubeesize+ring+light&amp;qid=1620409432&amp;sr=8-3</w:t>
            </w:r>
          </w:p>
        </w:tc>
      </w:tr>
      <w:tr w:rsidR="001A2051" w:rsidRPr="00601C2F" w14:paraId="60829F78" w14:textId="77777777" w:rsidTr="00EE004A">
        <w:trPr>
          <w:trHeight w:val="400"/>
        </w:trPr>
        <w:tc>
          <w:tcPr>
            <w:tcW w:w="1523" w:type="dxa"/>
            <w:tcBorders>
              <w:right w:val="nil"/>
            </w:tcBorders>
            <w:shd w:val="clear" w:color="auto" w:fill="auto"/>
            <w:noWrap/>
            <w:vAlign w:val="bottom"/>
            <w:hideMark/>
          </w:tcPr>
          <w:p w14:paraId="512C488F" w14:textId="77777777" w:rsidR="004A229A" w:rsidRPr="008205DE" w:rsidRDefault="004A229A" w:rsidP="00EE004A">
            <w:pPr>
              <w:spacing w:line="240" w:lineRule="auto"/>
              <w:rPr>
                <w:b/>
                <w:sz w:val="24"/>
                <w:lang w:val="en-US"/>
              </w:rPr>
            </w:pPr>
            <w:r w:rsidRPr="008205DE">
              <w:rPr>
                <w:b/>
                <w:sz w:val="24"/>
                <w:lang w:val="en-US"/>
              </w:rPr>
              <w:t>Arduino</w:t>
            </w:r>
          </w:p>
        </w:tc>
        <w:tc>
          <w:tcPr>
            <w:tcW w:w="1561" w:type="dxa"/>
            <w:tcBorders>
              <w:top w:val="single" w:sz="4" w:space="0" w:color="000000"/>
              <w:left w:val="nil"/>
              <w:bottom w:val="single" w:sz="4" w:space="0" w:color="000000"/>
              <w:right w:val="nil"/>
            </w:tcBorders>
            <w:shd w:val="clear" w:color="auto" w:fill="auto"/>
            <w:noWrap/>
            <w:vAlign w:val="bottom"/>
            <w:hideMark/>
          </w:tcPr>
          <w:p w14:paraId="2AE8824C" w14:textId="77777777" w:rsidR="004A229A" w:rsidRPr="008205DE" w:rsidRDefault="004A229A" w:rsidP="00EE004A">
            <w:pPr>
              <w:spacing w:line="240" w:lineRule="auto"/>
              <w:rPr>
                <w:b/>
                <w:sz w:val="24"/>
                <w:lang w:val="en-US"/>
              </w:rPr>
            </w:pPr>
          </w:p>
        </w:tc>
        <w:tc>
          <w:tcPr>
            <w:tcW w:w="6589" w:type="dxa"/>
            <w:tcBorders>
              <w:left w:val="nil"/>
            </w:tcBorders>
            <w:shd w:val="clear" w:color="auto" w:fill="auto"/>
            <w:noWrap/>
            <w:vAlign w:val="bottom"/>
            <w:hideMark/>
          </w:tcPr>
          <w:p w14:paraId="34DB6A1D" w14:textId="77777777" w:rsidR="004A229A" w:rsidRPr="008205DE" w:rsidRDefault="004A229A" w:rsidP="00EE004A">
            <w:pPr>
              <w:spacing w:line="240" w:lineRule="auto"/>
              <w:rPr>
                <w:rFonts w:ascii="Times New Roman" w:hAnsi="Times New Roman"/>
                <w:sz w:val="14"/>
                <w:lang w:val="en-US"/>
              </w:rPr>
            </w:pPr>
          </w:p>
        </w:tc>
      </w:tr>
      <w:tr w:rsidR="001A2051" w:rsidRPr="00601C2F" w14:paraId="04517921" w14:textId="77777777" w:rsidTr="00EE004A">
        <w:trPr>
          <w:trHeight w:val="400"/>
        </w:trPr>
        <w:tc>
          <w:tcPr>
            <w:tcW w:w="1523" w:type="dxa"/>
            <w:shd w:val="clear" w:color="auto" w:fill="auto"/>
            <w:noWrap/>
            <w:vAlign w:val="bottom"/>
            <w:hideMark/>
          </w:tcPr>
          <w:p w14:paraId="0E2C9CA2" w14:textId="77777777" w:rsidR="004A229A" w:rsidRPr="008205DE" w:rsidRDefault="004A229A" w:rsidP="00EE004A">
            <w:pPr>
              <w:spacing w:line="240" w:lineRule="auto"/>
              <w:rPr>
                <w:sz w:val="24"/>
                <w:lang w:val="en-US"/>
              </w:rPr>
            </w:pPr>
            <w:r w:rsidRPr="008205DE">
              <w:rPr>
                <w:sz w:val="24"/>
                <w:lang w:val="en-US"/>
              </w:rPr>
              <w:t>Arduino Mega</w:t>
            </w:r>
          </w:p>
        </w:tc>
        <w:tc>
          <w:tcPr>
            <w:tcW w:w="1561" w:type="dxa"/>
            <w:tcBorders>
              <w:top w:val="single" w:sz="4" w:space="0" w:color="000000"/>
            </w:tcBorders>
            <w:shd w:val="clear" w:color="auto" w:fill="auto"/>
            <w:noWrap/>
            <w:vAlign w:val="bottom"/>
            <w:hideMark/>
          </w:tcPr>
          <w:p w14:paraId="6081A4C1" w14:textId="77777777" w:rsidR="004A229A" w:rsidRPr="008205DE" w:rsidRDefault="004A229A" w:rsidP="00EE004A">
            <w:pPr>
              <w:spacing w:line="240" w:lineRule="auto"/>
              <w:rPr>
                <w:sz w:val="24"/>
                <w:lang w:val="en-US"/>
              </w:rPr>
            </w:pPr>
            <w:r w:rsidRPr="008205DE">
              <w:rPr>
                <w:sz w:val="24"/>
                <w:lang w:val="en-US"/>
              </w:rPr>
              <w:t>Arduino</w:t>
            </w:r>
          </w:p>
        </w:tc>
        <w:tc>
          <w:tcPr>
            <w:tcW w:w="6589" w:type="dxa"/>
            <w:shd w:val="clear" w:color="auto" w:fill="auto"/>
            <w:noWrap/>
            <w:vAlign w:val="bottom"/>
            <w:hideMark/>
          </w:tcPr>
          <w:p w14:paraId="689A58E7" w14:textId="77777777" w:rsidR="004A229A" w:rsidRPr="008205DE" w:rsidRDefault="004A229A" w:rsidP="00EE004A">
            <w:pPr>
              <w:spacing w:line="240" w:lineRule="auto"/>
              <w:rPr>
                <w:sz w:val="14"/>
                <w:lang w:val="en-US"/>
              </w:rPr>
            </w:pPr>
            <w:r w:rsidRPr="008205DE">
              <w:rPr>
                <w:sz w:val="14"/>
                <w:lang w:val="en-US"/>
              </w:rPr>
              <w:t>https://store.arduino.cc/usa/mega-2560-r3</w:t>
            </w:r>
          </w:p>
        </w:tc>
      </w:tr>
      <w:tr w:rsidR="001A2051" w:rsidRPr="00601C2F" w14:paraId="3090C335" w14:textId="77777777" w:rsidTr="00EE004A">
        <w:trPr>
          <w:trHeight w:val="400"/>
        </w:trPr>
        <w:tc>
          <w:tcPr>
            <w:tcW w:w="1523" w:type="dxa"/>
            <w:shd w:val="clear" w:color="auto" w:fill="auto"/>
            <w:noWrap/>
            <w:vAlign w:val="bottom"/>
            <w:hideMark/>
          </w:tcPr>
          <w:p w14:paraId="44A086FC" w14:textId="77777777" w:rsidR="004A229A" w:rsidRPr="008205DE" w:rsidRDefault="004A229A" w:rsidP="00EE004A">
            <w:pPr>
              <w:spacing w:line="240" w:lineRule="auto"/>
              <w:rPr>
                <w:sz w:val="24"/>
                <w:lang w:val="en-US"/>
              </w:rPr>
            </w:pPr>
            <w:r w:rsidRPr="008205DE">
              <w:rPr>
                <w:sz w:val="24"/>
                <w:lang w:val="en-US"/>
              </w:rPr>
              <w:t>Rotary Encoder</w:t>
            </w:r>
          </w:p>
        </w:tc>
        <w:tc>
          <w:tcPr>
            <w:tcW w:w="1561" w:type="dxa"/>
            <w:shd w:val="clear" w:color="auto" w:fill="auto"/>
            <w:noWrap/>
            <w:vAlign w:val="bottom"/>
            <w:hideMark/>
          </w:tcPr>
          <w:p w14:paraId="5D673A87" w14:textId="77777777" w:rsidR="004A229A" w:rsidRPr="008205DE" w:rsidRDefault="004A229A" w:rsidP="00EE004A">
            <w:pPr>
              <w:spacing w:line="240" w:lineRule="auto"/>
              <w:rPr>
                <w:sz w:val="24"/>
                <w:lang w:val="en-US"/>
              </w:rPr>
            </w:pPr>
            <w:r w:rsidRPr="008205DE">
              <w:rPr>
                <w:sz w:val="24"/>
                <w:lang w:val="en-US"/>
              </w:rPr>
              <w:t>BQLZR</w:t>
            </w:r>
          </w:p>
        </w:tc>
        <w:tc>
          <w:tcPr>
            <w:tcW w:w="6589" w:type="dxa"/>
            <w:shd w:val="clear" w:color="auto" w:fill="auto"/>
            <w:noWrap/>
            <w:vAlign w:val="bottom"/>
            <w:hideMark/>
          </w:tcPr>
          <w:p w14:paraId="5C3D23BC" w14:textId="77777777" w:rsidR="004A229A" w:rsidRPr="008205DE" w:rsidRDefault="000E01A8" w:rsidP="00EE004A">
            <w:pPr>
              <w:spacing w:line="240" w:lineRule="auto"/>
              <w:rPr>
                <w:color w:val="000000"/>
                <w:sz w:val="14"/>
                <w:lang w:val="en-US"/>
              </w:rPr>
            </w:pPr>
            <w:hyperlink r:id="rId11" w:history="1">
              <w:r w:rsidR="004A229A" w:rsidRPr="008205DE">
                <w:rPr>
                  <w:color w:val="000000"/>
                  <w:sz w:val="14"/>
                  <w:lang w:val="en-US"/>
                </w:rPr>
                <w:t>https://www.amazon.com/gp/product/B00UTIFCVA/ref=ppx_yo_dt_b_search_asin_title?ie=UTF8&amp;psc=1</w:t>
              </w:r>
            </w:hyperlink>
          </w:p>
        </w:tc>
      </w:tr>
      <w:tr w:rsidR="001A2051" w:rsidRPr="00601C2F" w14:paraId="195BF22A" w14:textId="77777777" w:rsidTr="00EE004A">
        <w:trPr>
          <w:trHeight w:val="400"/>
        </w:trPr>
        <w:tc>
          <w:tcPr>
            <w:tcW w:w="1523" w:type="dxa"/>
            <w:shd w:val="clear" w:color="auto" w:fill="auto"/>
            <w:noWrap/>
            <w:vAlign w:val="bottom"/>
            <w:hideMark/>
          </w:tcPr>
          <w:p w14:paraId="3C9D8EE9" w14:textId="77777777" w:rsidR="004A229A" w:rsidRPr="008205DE" w:rsidRDefault="004A229A" w:rsidP="00EE004A">
            <w:pPr>
              <w:spacing w:line="240" w:lineRule="auto"/>
              <w:rPr>
                <w:sz w:val="24"/>
                <w:lang w:val="en-US"/>
              </w:rPr>
            </w:pPr>
            <w:r w:rsidRPr="008205DE">
              <w:rPr>
                <w:sz w:val="24"/>
                <w:lang w:val="en-US"/>
              </w:rPr>
              <w:t>Solenoid Feeder</w:t>
            </w:r>
          </w:p>
        </w:tc>
        <w:tc>
          <w:tcPr>
            <w:tcW w:w="1561" w:type="dxa"/>
            <w:tcBorders>
              <w:bottom w:val="single" w:sz="4" w:space="0" w:color="000000"/>
            </w:tcBorders>
            <w:shd w:val="clear" w:color="auto" w:fill="auto"/>
            <w:noWrap/>
            <w:vAlign w:val="bottom"/>
            <w:hideMark/>
          </w:tcPr>
          <w:p w14:paraId="03806581" w14:textId="77777777" w:rsidR="004A229A" w:rsidRPr="008205DE" w:rsidRDefault="004A229A" w:rsidP="00EE004A">
            <w:pPr>
              <w:spacing w:line="240" w:lineRule="auto"/>
              <w:rPr>
                <w:sz w:val="24"/>
                <w:lang w:val="en-US"/>
              </w:rPr>
            </w:pPr>
            <w:r w:rsidRPr="008205DE">
              <w:rPr>
                <w:sz w:val="24"/>
                <w:lang w:val="en-US"/>
              </w:rPr>
              <w:t>STC Valve</w:t>
            </w:r>
          </w:p>
        </w:tc>
        <w:tc>
          <w:tcPr>
            <w:tcW w:w="6589" w:type="dxa"/>
            <w:shd w:val="clear" w:color="auto" w:fill="auto"/>
            <w:noWrap/>
            <w:vAlign w:val="bottom"/>
            <w:hideMark/>
          </w:tcPr>
          <w:p w14:paraId="6FC2A5B5" w14:textId="77777777" w:rsidR="004A229A" w:rsidRPr="008205DE" w:rsidRDefault="004A229A" w:rsidP="00EE004A">
            <w:pPr>
              <w:spacing w:line="240" w:lineRule="auto"/>
              <w:rPr>
                <w:color w:val="000000"/>
                <w:sz w:val="14"/>
                <w:lang w:val="en-US"/>
              </w:rPr>
            </w:pPr>
            <w:r w:rsidRPr="008205DE">
              <w:rPr>
                <w:color w:val="000000"/>
                <w:sz w:val="14"/>
                <w:lang w:val="en-US"/>
              </w:rPr>
              <w:t>https://www.stcvalve.com/Solenoid-Valve-Specifications-2P025-Series.htm</w:t>
            </w:r>
          </w:p>
        </w:tc>
      </w:tr>
      <w:tr w:rsidR="001A2051" w:rsidRPr="00601C2F" w14:paraId="4C3CB4CD" w14:textId="77777777" w:rsidTr="00EE004A">
        <w:trPr>
          <w:trHeight w:val="400"/>
        </w:trPr>
        <w:tc>
          <w:tcPr>
            <w:tcW w:w="1523" w:type="dxa"/>
            <w:tcBorders>
              <w:right w:val="nil"/>
            </w:tcBorders>
            <w:shd w:val="clear" w:color="auto" w:fill="auto"/>
            <w:noWrap/>
            <w:vAlign w:val="bottom"/>
            <w:hideMark/>
          </w:tcPr>
          <w:p w14:paraId="7765EDD3" w14:textId="77777777" w:rsidR="004A229A" w:rsidRPr="008205DE" w:rsidRDefault="004A229A" w:rsidP="00EE004A">
            <w:pPr>
              <w:spacing w:line="240" w:lineRule="auto"/>
              <w:rPr>
                <w:b/>
                <w:sz w:val="24"/>
                <w:lang w:val="en-US"/>
              </w:rPr>
            </w:pPr>
            <w:r w:rsidRPr="008205DE">
              <w:rPr>
                <w:b/>
                <w:sz w:val="24"/>
                <w:lang w:val="en-US"/>
              </w:rPr>
              <w:t>Frame</w:t>
            </w:r>
          </w:p>
        </w:tc>
        <w:tc>
          <w:tcPr>
            <w:tcW w:w="1561" w:type="dxa"/>
            <w:tcBorders>
              <w:top w:val="single" w:sz="4" w:space="0" w:color="000000"/>
              <w:left w:val="nil"/>
              <w:bottom w:val="single" w:sz="4" w:space="0" w:color="000000"/>
              <w:right w:val="nil"/>
            </w:tcBorders>
            <w:shd w:val="clear" w:color="auto" w:fill="auto"/>
            <w:noWrap/>
            <w:vAlign w:val="bottom"/>
            <w:hideMark/>
          </w:tcPr>
          <w:p w14:paraId="1C61BD2D" w14:textId="77777777" w:rsidR="004A229A" w:rsidRPr="008205DE" w:rsidRDefault="004A229A" w:rsidP="00EE004A">
            <w:pPr>
              <w:spacing w:line="240" w:lineRule="auto"/>
              <w:rPr>
                <w:b/>
                <w:sz w:val="24"/>
                <w:lang w:val="en-US"/>
              </w:rPr>
            </w:pPr>
          </w:p>
        </w:tc>
        <w:tc>
          <w:tcPr>
            <w:tcW w:w="6589" w:type="dxa"/>
            <w:tcBorders>
              <w:left w:val="nil"/>
            </w:tcBorders>
            <w:shd w:val="clear" w:color="auto" w:fill="auto"/>
            <w:noWrap/>
            <w:vAlign w:val="bottom"/>
            <w:hideMark/>
          </w:tcPr>
          <w:p w14:paraId="6CA33532" w14:textId="77777777" w:rsidR="004A229A" w:rsidRPr="008205DE" w:rsidRDefault="004A229A" w:rsidP="00EE004A">
            <w:pPr>
              <w:spacing w:line="240" w:lineRule="auto"/>
              <w:rPr>
                <w:rFonts w:ascii="Times New Roman" w:hAnsi="Times New Roman"/>
                <w:sz w:val="14"/>
                <w:lang w:val="en-US"/>
              </w:rPr>
            </w:pPr>
          </w:p>
        </w:tc>
      </w:tr>
      <w:tr w:rsidR="001A2051" w:rsidRPr="00601C2F" w14:paraId="19AD5DE5" w14:textId="77777777" w:rsidTr="00EE004A">
        <w:trPr>
          <w:trHeight w:val="400"/>
        </w:trPr>
        <w:tc>
          <w:tcPr>
            <w:tcW w:w="1523" w:type="dxa"/>
            <w:shd w:val="clear" w:color="auto" w:fill="auto"/>
            <w:noWrap/>
            <w:vAlign w:val="bottom"/>
            <w:hideMark/>
          </w:tcPr>
          <w:p w14:paraId="4FF0FD34" w14:textId="77777777" w:rsidR="004A229A" w:rsidRPr="008205DE" w:rsidRDefault="004A229A" w:rsidP="00EE004A">
            <w:pPr>
              <w:spacing w:line="240" w:lineRule="auto"/>
              <w:rPr>
                <w:sz w:val="24"/>
                <w:lang w:val="en-US"/>
              </w:rPr>
            </w:pPr>
            <w:r w:rsidRPr="008205DE">
              <w:rPr>
                <w:sz w:val="24"/>
                <w:lang w:val="en-US"/>
              </w:rPr>
              <w:t>90° Joints</w:t>
            </w:r>
          </w:p>
        </w:tc>
        <w:tc>
          <w:tcPr>
            <w:tcW w:w="1561" w:type="dxa"/>
            <w:tcBorders>
              <w:top w:val="single" w:sz="4" w:space="0" w:color="000000"/>
            </w:tcBorders>
            <w:shd w:val="clear" w:color="auto" w:fill="auto"/>
            <w:noWrap/>
            <w:vAlign w:val="bottom"/>
            <w:hideMark/>
          </w:tcPr>
          <w:p w14:paraId="6B2EA0D6" w14:textId="77777777" w:rsidR="004A229A" w:rsidRPr="008205DE" w:rsidRDefault="004A229A" w:rsidP="00EE004A">
            <w:pPr>
              <w:spacing w:line="240" w:lineRule="auto"/>
              <w:rPr>
                <w:sz w:val="24"/>
                <w:lang w:val="en-US"/>
              </w:rPr>
            </w:pPr>
            <w:r w:rsidRPr="008205DE">
              <w:rPr>
                <w:sz w:val="24"/>
                <w:lang w:val="en-US"/>
              </w:rPr>
              <w:t>LANIAKEA</w:t>
            </w:r>
          </w:p>
        </w:tc>
        <w:tc>
          <w:tcPr>
            <w:tcW w:w="6589" w:type="dxa"/>
            <w:shd w:val="clear" w:color="auto" w:fill="auto"/>
            <w:noWrap/>
            <w:vAlign w:val="bottom"/>
            <w:hideMark/>
          </w:tcPr>
          <w:p w14:paraId="76DD0FA0" w14:textId="77777777" w:rsidR="004A229A" w:rsidRPr="008205DE" w:rsidRDefault="004A229A" w:rsidP="00EE004A">
            <w:pPr>
              <w:spacing w:line="240" w:lineRule="auto"/>
              <w:rPr>
                <w:sz w:val="14"/>
                <w:lang w:val="en-US"/>
              </w:rPr>
            </w:pPr>
            <w:r w:rsidRPr="008205DE">
              <w:rPr>
                <w:sz w:val="14"/>
                <w:lang w:val="en-US"/>
              </w:rPr>
              <w:t>https://www.amazon.com/gp/product/B08NXGV1YH/ref=ppx_yo_dt_b_search_asin_title?ie=UTF8&amp;psc=1</w:t>
            </w:r>
          </w:p>
        </w:tc>
      </w:tr>
      <w:tr w:rsidR="001A2051" w:rsidRPr="00601C2F" w14:paraId="40465E78" w14:textId="77777777" w:rsidTr="00EE004A">
        <w:trPr>
          <w:trHeight w:val="400"/>
        </w:trPr>
        <w:tc>
          <w:tcPr>
            <w:tcW w:w="1523" w:type="dxa"/>
            <w:shd w:val="clear" w:color="auto" w:fill="auto"/>
            <w:noWrap/>
            <w:vAlign w:val="bottom"/>
            <w:hideMark/>
          </w:tcPr>
          <w:p w14:paraId="2AF7DBE8" w14:textId="77777777" w:rsidR="004A229A" w:rsidRPr="008205DE" w:rsidRDefault="004A229A" w:rsidP="00EE004A">
            <w:pPr>
              <w:spacing w:line="240" w:lineRule="auto"/>
              <w:rPr>
                <w:sz w:val="24"/>
                <w:lang w:val="en-US"/>
              </w:rPr>
            </w:pPr>
            <w:r w:rsidRPr="008205DE">
              <w:rPr>
                <w:sz w:val="24"/>
                <w:lang w:val="en-US"/>
              </w:rPr>
              <w:t>Extruded Aluminum</w:t>
            </w:r>
          </w:p>
        </w:tc>
        <w:tc>
          <w:tcPr>
            <w:tcW w:w="1561" w:type="dxa"/>
            <w:tcBorders>
              <w:bottom w:val="single" w:sz="4" w:space="0" w:color="000000"/>
            </w:tcBorders>
            <w:shd w:val="clear" w:color="auto" w:fill="auto"/>
            <w:noWrap/>
            <w:vAlign w:val="bottom"/>
            <w:hideMark/>
          </w:tcPr>
          <w:p w14:paraId="01BC123A" w14:textId="77777777" w:rsidR="004A229A" w:rsidRPr="008205DE" w:rsidRDefault="004A229A" w:rsidP="00EE004A">
            <w:pPr>
              <w:spacing w:line="240" w:lineRule="auto"/>
              <w:rPr>
                <w:sz w:val="24"/>
                <w:lang w:val="en-US"/>
              </w:rPr>
            </w:pPr>
            <w:proofErr w:type="spellStart"/>
            <w:r w:rsidRPr="008205DE">
              <w:rPr>
                <w:sz w:val="24"/>
                <w:lang w:val="en-US"/>
              </w:rPr>
              <w:t>Zyltech</w:t>
            </w:r>
            <w:proofErr w:type="spellEnd"/>
          </w:p>
        </w:tc>
        <w:tc>
          <w:tcPr>
            <w:tcW w:w="6589" w:type="dxa"/>
            <w:shd w:val="clear" w:color="auto" w:fill="auto"/>
            <w:noWrap/>
            <w:vAlign w:val="bottom"/>
            <w:hideMark/>
          </w:tcPr>
          <w:p w14:paraId="2713DE5D" w14:textId="77777777" w:rsidR="004A229A" w:rsidRPr="008205DE" w:rsidRDefault="000E01A8" w:rsidP="00EE004A">
            <w:pPr>
              <w:spacing w:line="240" w:lineRule="auto"/>
              <w:rPr>
                <w:color w:val="000000"/>
                <w:sz w:val="14"/>
                <w:lang w:val="en-US"/>
              </w:rPr>
            </w:pPr>
            <w:hyperlink r:id="rId12" w:history="1">
              <w:r w:rsidR="004A229A" w:rsidRPr="008205DE">
                <w:rPr>
                  <w:color w:val="000000"/>
                  <w:sz w:val="14"/>
                  <w:lang w:val="en-US"/>
                </w:rPr>
                <w:t>https://www.amazon.com/gp/product/B07F6R2Z99/ref=ppx_yo_dt_b_search_asin_title?ie=UTF8&amp;psc=1</w:t>
              </w:r>
            </w:hyperlink>
          </w:p>
        </w:tc>
      </w:tr>
      <w:tr w:rsidR="001A2051" w:rsidRPr="00601C2F" w14:paraId="3B625713" w14:textId="77777777" w:rsidTr="00EE004A">
        <w:trPr>
          <w:trHeight w:val="400"/>
        </w:trPr>
        <w:tc>
          <w:tcPr>
            <w:tcW w:w="1523" w:type="dxa"/>
            <w:tcBorders>
              <w:right w:val="nil"/>
            </w:tcBorders>
            <w:shd w:val="clear" w:color="auto" w:fill="auto"/>
            <w:noWrap/>
            <w:vAlign w:val="bottom"/>
            <w:hideMark/>
          </w:tcPr>
          <w:p w14:paraId="66A2F36A" w14:textId="77777777" w:rsidR="004A229A" w:rsidRPr="008205DE" w:rsidRDefault="004A229A" w:rsidP="00EE004A">
            <w:pPr>
              <w:spacing w:line="240" w:lineRule="auto"/>
              <w:rPr>
                <w:b/>
                <w:sz w:val="24"/>
                <w:lang w:val="en-US"/>
              </w:rPr>
            </w:pPr>
            <w:r w:rsidRPr="008205DE">
              <w:rPr>
                <w:b/>
                <w:sz w:val="24"/>
                <w:lang w:val="en-US"/>
              </w:rPr>
              <w:t>Intan</w:t>
            </w:r>
          </w:p>
        </w:tc>
        <w:tc>
          <w:tcPr>
            <w:tcW w:w="1561" w:type="dxa"/>
            <w:tcBorders>
              <w:top w:val="single" w:sz="4" w:space="0" w:color="000000"/>
              <w:left w:val="nil"/>
              <w:bottom w:val="single" w:sz="4" w:space="0" w:color="000000"/>
              <w:right w:val="nil"/>
            </w:tcBorders>
            <w:shd w:val="clear" w:color="auto" w:fill="auto"/>
            <w:noWrap/>
            <w:vAlign w:val="bottom"/>
            <w:hideMark/>
          </w:tcPr>
          <w:p w14:paraId="146110D6" w14:textId="77777777" w:rsidR="004A229A" w:rsidRPr="008205DE" w:rsidRDefault="004A229A" w:rsidP="00EE004A">
            <w:pPr>
              <w:spacing w:line="240" w:lineRule="auto"/>
              <w:rPr>
                <w:b/>
                <w:sz w:val="24"/>
                <w:lang w:val="en-US"/>
              </w:rPr>
            </w:pPr>
          </w:p>
        </w:tc>
        <w:tc>
          <w:tcPr>
            <w:tcW w:w="6589" w:type="dxa"/>
            <w:tcBorders>
              <w:left w:val="nil"/>
            </w:tcBorders>
            <w:shd w:val="clear" w:color="auto" w:fill="auto"/>
            <w:noWrap/>
            <w:vAlign w:val="bottom"/>
            <w:hideMark/>
          </w:tcPr>
          <w:p w14:paraId="6ACFA7B9" w14:textId="77777777" w:rsidR="004A229A" w:rsidRPr="008205DE" w:rsidRDefault="004A229A" w:rsidP="00EE004A">
            <w:pPr>
              <w:spacing w:line="240" w:lineRule="auto"/>
              <w:rPr>
                <w:rFonts w:ascii="Times New Roman" w:hAnsi="Times New Roman"/>
                <w:sz w:val="14"/>
                <w:lang w:val="en-US"/>
              </w:rPr>
            </w:pPr>
          </w:p>
        </w:tc>
      </w:tr>
      <w:tr w:rsidR="001A2051" w:rsidRPr="00601C2F" w14:paraId="332517F1" w14:textId="77777777" w:rsidTr="00EE004A">
        <w:trPr>
          <w:trHeight w:val="400"/>
        </w:trPr>
        <w:tc>
          <w:tcPr>
            <w:tcW w:w="1523" w:type="dxa"/>
            <w:shd w:val="clear" w:color="auto" w:fill="auto"/>
            <w:noWrap/>
            <w:vAlign w:val="bottom"/>
            <w:hideMark/>
          </w:tcPr>
          <w:p w14:paraId="46B338E9" w14:textId="77777777" w:rsidR="004A229A" w:rsidRPr="008205DE" w:rsidRDefault="004A229A" w:rsidP="00EE004A">
            <w:pPr>
              <w:spacing w:line="240" w:lineRule="auto"/>
              <w:rPr>
                <w:sz w:val="24"/>
                <w:lang w:val="en-US"/>
              </w:rPr>
            </w:pPr>
            <w:r w:rsidRPr="008205DE">
              <w:rPr>
                <w:sz w:val="24"/>
                <w:lang w:val="en-US"/>
              </w:rPr>
              <w:t>Intan USB Interface Board</w:t>
            </w:r>
          </w:p>
        </w:tc>
        <w:tc>
          <w:tcPr>
            <w:tcW w:w="1561" w:type="dxa"/>
            <w:tcBorders>
              <w:top w:val="single" w:sz="4" w:space="0" w:color="000000"/>
              <w:bottom w:val="single" w:sz="4" w:space="0" w:color="000000"/>
            </w:tcBorders>
            <w:shd w:val="clear" w:color="auto" w:fill="auto"/>
            <w:noWrap/>
            <w:vAlign w:val="bottom"/>
            <w:hideMark/>
          </w:tcPr>
          <w:p w14:paraId="649B27A5" w14:textId="77777777" w:rsidR="004A229A" w:rsidRPr="008205DE" w:rsidRDefault="004A229A" w:rsidP="00EE004A">
            <w:pPr>
              <w:spacing w:line="240" w:lineRule="auto"/>
              <w:rPr>
                <w:sz w:val="24"/>
                <w:lang w:val="en-US"/>
              </w:rPr>
            </w:pPr>
            <w:r w:rsidRPr="008205DE">
              <w:rPr>
                <w:sz w:val="24"/>
                <w:lang w:val="en-US"/>
              </w:rPr>
              <w:t>Intan Technologies</w:t>
            </w:r>
          </w:p>
        </w:tc>
        <w:tc>
          <w:tcPr>
            <w:tcW w:w="6589" w:type="dxa"/>
            <w:shd w:val="clear" w:color="auto" w:fill="auto"/>
            <w:noWrap/>
            <w:vAlign w:val="bottom"/>
            <w:hideMark/>
          </w:tcPr>
          <w:p w14:paraId="2F4CDF73" w14:textId="77777777" w:rsidR="004A229A" w:rsidRPr="008205DE" w:rsidRDefault="004A229A" w:rsidP="00EE004A">
            <w:pPr>
              <w:spacing w:line="240" w:lineRule="auto"/>
              <w:rPr>
                <w:sz w:val="14"/>
                <w:lang w:val="en-US"/>
              </w:rPr>
            </w:pPr>
            <w:r w:rsidRPr="008205DE">
              <w:rPr>
                <w:sz w:val="14"/>
                <w:lang w:val="en-US"/>
              </w:rPr>
              <w:t>https://intantech.com/RHD_USB_interface_board.html</w:t>
            </w:r>
          </w:p>
        </w:tc>
      </w:tr>
      <w:tr w:rsidR="001A2051" w:rsidRPr="00601C2F" w14:paraId="459D6772" w14:textId="77777777" w:rsidTr="00EE004A">
        <w:trPr>
          <w:trHeight w:val="400"/>
        </w:trPr>
        <w:tc>
          <w:tcPr>
            <w:tcW w:w="1523" w:type="dxa"/>
            <w:tcBorders>
              <w:right w:val="nil"/>
            </w:tcBorders>
            <w:shd w:val="clear" w:color="auto" w:fill="auto"/>
            <w:noWrap/>
            <w:vAlign w:val="bottom"/>
            <w:hideMark/>
          </w:tcPr>
          <w:p w14:paraId="3114583C" w14:textId="77777777" w:rsidR="004A229A" w:rsidRPr="008205DE" w:rsidRDefault="004A229A" w:rsidP="00EE004A">
            <w:pPr>
              <w:spacing w:line="240" w:lineRule="auto"/>
              <w:rPr>
                <w:b/>
                <w:sz w:val="24"/>
                <w:lang w:val="en-US"/>
              </w:rPr>
            </w:pPr>
            <w:r w:rsidRPr="008205DE">
              <w:rPr>
                <w:b/>
                <w:sz w:val="24"/>
                <w:lang w:val="en-US"/>
              </w:rPr>
              <w:t>Video Recording Computer</w:t>
            </w:r>
          </w:p>
        </w:tc>
        <w:tc>
          <w:tcPr>
            <w:tcW w:w="1561" w:type="dxa"/>
            <w:tcBorders>
              <w:top w:val="single" w:sz="4" w:space="0" w:color="000000"/>
              <w:left w:val="nil"/>
              <w:bottom w:val="single" w:sz="4" w:space="0" w:color="000000"/>
              <w:right w:val="nil"/>
            </w:tcBorders>
            <w:shd w:val="clear" w:color="auto" w:fill="auto"/>
            <w:noWrap/>
            <w:vAlign w:val="bottom"/>
            <w:hideMark/>
          </w:tcPr>
          <w:p w14:paraId="7489CDE9" w14:textId="77777777" w:rsidR="004A229A" w:rsidRPr="008205DE" w:rsidRDefault="004A229A" w:rsidP="00EE004A">
            <w:pPr>
              <w:spacing w:line="240" w:lineRule="auto"/>
              <w:rPr>
                <w:b/>
                <w:sz w:val="24"/>
                <w:lang w:val="en-US"/>
              </w:rPr>
            </w:pPr>
          </w:p>
        </w:tc>
        <w:tc>
          <w:tcPr>
            <w:tcW w:w="6589" w:type="dxa"/>
            <w:tcBorders>
              <w:left w:val="nil"/>
            </w:tcBorders>
            <w:shd w:val="clear" w:color="auto" w:fill="auto"/>
            <w:noWrap/>
            <w:vAlign w:val="bottom"/>
            <w:hideMark/>
          </w:tcPr>
          <w:p w14:paraId="65AD54DC" w14:textId="77777777" w:rsidR="004A229A" w:rsidRPr="008205DE" w:rsidRDefault="004A229A" w:rsidP="00EE004A">
            <w:pPr>
              <w:spacing w:line="240" w:lineRule="auto"/>
              <w:rPr>
                <w:rFonts w:ascii="Times New Roman" w:hAnsi="Times New Roman"/>
                <w:sz w:val="14"/>
                <w:lang w:val="en-US"/>
              </w:rPr>
            </w:pPr>
          </w:p>
        </w:tc>
      </w:tr>
      <w:tr w:rsidR="001A2051" w:rsidRPr="00601C2F" w14:paraId="416F52FB" w14:textId="77777777" w:rsidTr="00EE004A">
        <w:trPr>
          <w:trHeight w:val="400"/>
        </w:trPr>
        <w:tc>
          <w:tcPr>
            <w:tcW w:w="1523" w:type="dxa"/>
            <w:shd w:val="clear" w:color="auto" w:fill="auto"/>
            <w:noWrap/>
            <w:vAlign w:val="bottom"/>
            <w:hideMark/>
          </w:tcPr>
          <w:p w14:paraId="42964CFE" w14:textId="77777777" w:rsidR="004A229A" w:rsidRPr="008205DE" w:rsidRDefault="004A229A" w:rsidP="00EE004A">
            <w:pPr>
              <w:spacing w:line="240" w:lineRule="auto"/>
              <w:rPr>
                <w:sz w:val="24"/>
                <w:lang w:val="en-US"/>
              </w:rPr>
            </w:pPr>
            <w:r w:rsidRPr="008205DE">
              <w:rPr>
                <w:sz w:val="24"/>
                <w:lang w:val="en-US"/>
              </w:rPr>
              <w:t>RAM</w:t>
            </w:r>
          </w:p>
        </w:tc>
        <w:tc>
          <w:tcPr>
            <w:tcW w:w="1561" w:type="dxa"/>
            <w:tcBorders>
              <w:top w:val="single" w:sz="4" w:space="0" w:color="000000"/>
            </w:tcBorders>
            <w:shd w:val="clear" w:color="auto" w:fill="auto"/>
            <w:noWrap/>
            <w:vAlign w:val="bottom"/>
            <w:hideMark/>
          </w:tcPr>
          <w:p w14:paraId="1B14782E" w14:textId="77777777" w:rsidR="004A229A" w:rsidRPr="008205DE" w:rsidRDefault="004A229A" w:rsidP="00EE004A">
            <w:pPr>
              <w:spacing w:line="240" w:lineRule="auto"/>
              <w:rPr>
                <w:sz w:val="24"/>
                <w:lang w:val="en-US"/>
              </w:rPr>
            </w:pPr>
            <w:proofErr w:type="spellStart"/>
            <w:proofErr w:type="gramStart"/>
            <w:r w:rsidRPr="008205DE">
              <w:rPr>
                <w:sz w:val="24"/>
                <w:lang w:val="en-US"/>
              </w:rPr>
              <w:t>G.Skill</w:t>
            </w:r>
            <w:proofErr w:type="spellEnd"/>
            <w:proofErr w:type="gramEnd"/>
          </w:p>
        </w:tc>
        <w:tc>
          <w:tcPr>
            <w:tcW w:w="6589" w:type="dxa"/>
            <w:shd w:val="clear" w:color="auto" w:fill="auto"/>
            <w:noWrap/>
            <w:vAlign w:val="bottom"/>
            <w:hideMark/>
          </w:tcPr>
          <w:p w14:paraId="7B533042" w14:textId="77777777" w:rsidR="004A229A" w:rsidRPr="008205DE" w:rsidRDefault="004A229A" w:rsidP="00EE004A">
            <w:pPr>
              <w:spacing w:line="240" w:lineRule="auto"/>
              <w:rPr>
                <w:color w:val="000000"/>
                <w:sz w:val="14"/>
                <w:lang w:val="en-US"/>
              </w:rPr>
            </w:pPr>
            <w:r w:rsidRPr="008205DE">
              <w:rPr>
                <w:color w:val="000000"/>
                <w:sz w:val="14"/>
                <w:lang w:val="en-US"/>
              </w:rPr>
              <w:t>https://www.amazon.com/dp/B08175L812?tag=pcpapi-20&amp;linkCode=ogi&amp;th=1&amp;psc=1</w:t>
            </w:r>
          </w:p>
        </w:tc>
      </w:tr>
      <w:tr w:rsidR="001A2051" w:rsidRPr="00601C2F" w14:paraId="5D15648D" w14:textId="77777777" w:rsidTr="00EE004A">
        <w:trPr>
          <w:trHeight w:val="49"/>
        </w:trPr>
        <w:tc>
          <w:tcPr>
            <w:tcW w:w="1523" w:type="dxa"/>
            <w:shd w:val="clear" w:color="auto" w:fill="auto"/>
            <w:noWrap/>
            <w:vAlign w:val="bottom"/>
            <w:hideMark/>
          </w:tcPr>
          <w:p w14:paraId="66CF3C86" w14:textId="77777777" w:rsidR="004A229A" w:rsidRPr="008205DE" w:rsidRDefault="004A229A" w:rsidP="00EE004A">
            <w:pPr>
              <w:spacing w:line="240" w:lineRule="auto"/>
              <w:rPr>
                <w:sz w:val="24"/>
                <w:lang w:val="en-US"/>
              </w:rPr>
            </w:pPr>
            <w:r w:rsidRPr="008205DE">
              <w:rPr>
                <w:sz w:val="24"/>
                <w:lang w:val="en-US"/>
              </w:rPr>
              <w:t>SSD</w:t>
            </w:r>
          </w:p>
        </w:tc>
        <w:tc>
          <w:tcPr>
            <w:tcW w:w="1561" w:type="dxa"/>
            <w:tcBorders>
              <w:bottom w:val="single" w:sz="4" w:space="0" w:color="000000"/>
            </w:tcBorders>
            <w:shd w:val="clear" w:color="auto" w:fill="auto"/>
            <w:noWrap/>
            <w:vAlign w:val="bottom"/>
            <w:hideMark/>
          </w:tcPr>
          <w:p w14:paraId="3751DC9D" w14:textId="77777777" w:rsidR="004A229A" w:rsidRPr="008205DE" w:rsidRDefault="004A229A" w:rsidP="00EE004A">
            <w:pPr>
              <w:spacing w:line="240" w:lineRule="auto"/>
              <w:rPr>
                <w:sz w:val="24"/>
                <w:lang w:val="en-US"/>
              </w:rPr>
            </w:pPr>
            <w:r w:rsidRPr="008205DE">
              <w:rPr>
                <w:sz w:val="24"/>
                <w:lang w:val="en-US"/>
              </w:rPr>
              <w:t>Western Digital</w:t>
            </w:r>
          </w:p>
        </w:tc>
        <w:tc>
          <w:tcPr>
            <w:tcW w:w="6589" w:type="dxa"/>
            <w:shd w:val="clear" w:color="auto" w:fill="auto"/>
            <w:noWrap/>
            <w:vAlign w:val="bottom"/>
            <w:hideMark/>
          </w:tcPr>
          <w:p w14:paraId="5A893725" w14:textId="77777777" w:rsidR="004A229A" w:rsidRPr="008205DE" w:rsidRDefault="004A229A" w:rsidP="00EE004A">
            <w:pPr>
              <w:spacing w:line="240" w:lineRule="auto"/>
              <w:rPr>
                <w:sz w:val="14"/>
                <w:lang w:val="en-US"/>
              </w:rPr>
            </w:pPr>
            <w:r w:rsidRPr="008205DE">
              <w:rPr>
                <w:sz w:val="14"/>
                <w:lang w:val="en-US"/>
              </w:rPr>
              <w:t>https://www.amazon.com/WD-Blue-500GB-SSD-WDS500G1B0B/dp/B01LXPD2WB</w:t>
            </w:r>
          </w:p>
        </w:tc>
      </w:tr>
      <w:tr w:rsidR="001A2051" w:rsidRPr="00601C2F" w14:paraId="1F54D597" w14:textId="77777777" w:rsidTr="00EE004A">
        <w:trPr>
          <w:trHeight w:val="320"/>
        </w:trPr>
        <w:tc>
          <w:tcPr>
            <w:tcW w:w="1523" w:type="dxa"/>
            <w:tcBorders>
              <w:right w:val="nil"/>
            </w:tcBorders>
            <w:shd w:val="clear" w:color="auto" w:fill="auto"/>
            <w:noWrap/>
            <w:vAlign w:val="bottom"/>
            <w:hideMark/>
          </w:tcPr>
          <w:p w14:paraId="18BF5476" w14:textId="77777777" w:rsidR="004A229A" w:rsidRPr="008205DE" w:rsidRDefault="004A229A" w:rsidP="00EE004A">
            <w:pPr>
              <w:spacing w:line="240" w:lineRule="auto"/>
              <w:rPr>
                <w:i/>
                <w:sz w:val="24"/>
                <w:lang w:val="en-US"/>
              </w:rPr>
            </w:pPr>
            <w:r w:rsidRPr="008205DE">
              <w:rPr>
                <w:i/>
                <w:sz w:val="24"/>
                <w:lang w:val="en-US"/>
              </w:rPr>
              <w:t>*Specific Model Discontinued</w:t>
            </w:r>
          </w:p>
        </w:tc>
        <w:tc>
          <w:tcPr>
            <w:tcW w:w="1561" w:type="dxa"/>
            <w:tcBorders>
              <w:top w:val="single" w:sz="4" w:space="0" w:color="000000"/>
              <w:left w:val="nil"/>
              <w:bottom w:val="single" w:sz="4" w:space="0" w:color="000000"/>
              <w:right w:val="nil"/>
            </w:tcBorders>
            <w:shd w:val="clear" w:color="auto" w:fill="auto"/>
            <w:noWrap/>
            <w:vAlign w:val="bottom"/>
            <w:hideMark/>
          </w:tcPr>
          <w:p w14:paraId="7F17E12B" w14:textId="77777777" w:rsidR="004A229A" w:rsidRPr="008205DE" w:rsidRDefault="004A229A" w:rsidP="00EE004A">
            <w:pPr>
              <w:spacing w:line="240" w:lineRule="auto"/>
              <w:rPr>
                <w:i/>
                <w:sz w:val="24"/>
                <w:lang w:val="en-US"/>
              </w:rPr>
            </w:pPr>
          </w:p>
        </w:tc>
        <w:tc>
          <w:tcPr>
            <w:tcW w:w="6589" w:type="dxa"/>
            <w:tcBorders>
              <w:left w:val="nil"/>
            </w:tcBorders>
            <w:shd w:val="clear" w:color="auto" w:fill="auto"/>
            <w:noWrap/>
            <w:vAlign w:val="bottom"/>
            <w:hideMark/>
          </w:tcPr>
          <w:p w14:paraId="52263890" w14:textId="77777777" w:rsidR="004A229A" w:rsidRPr="008205DE" w:rsidRDefault="004A229A" w:rsidP="00EE004A">
            <w:pPr>
              <w:spacing w:line="240" w:lineRule="auto"/>
              <w:rPr>
                <w:rFonts w:ascii="Times New Roman" w:hAnsi="Times New Roman"/>
                <w:sz w:val="14"/>
                <w:lang w:val="en-US"/>
              </w:rPr>
            </w:pPr>
          </w:p>
        </w:tc>
      </w:tr>
    </w:tbl>
    <w:p w14:paraId="041D14E0" w14:textId="6AF3C605" w:rsidR="00B662F7" w:rsidRDefault="006B281A" w:rsidP="00B662F7">
      <w:pPr>
        <w:pStyle w:val="Heading1"/>
        <w:rPr>
          <w:b/>
          <w:sz w:val="24"/>
          <w:szCs w:val="24"/>
        </w:rPr>
      </w:pPr>
      <w:bookmarkStart w:id="10" w:name="_Toc71553522"/>
      <w:bookmarkStart w:id="11" w:name="_Toc72237184"/>
      <w:r w:rsidRPr="008205DE">
        <w:rPr>
          <w:b/>
          <w:sz w:val="24"/>
        </w:rPr>
        <w:t>2. Material and Methods</w:t>
      </w:r>
      <w:bookmarkStart w:id="12" w:name="_Toc71553523"/>
      <w:bookmarkEnd w:id="10"/>
      <w:bookmarkEnd w:id="11"/>
    </w:p>
    <w:p w14:paraId="184A6D4D" w14:textId="786C12D4" w:rsidR="00D571CE" w:rsidRDefault="00AC34E4">
      <w:pPr>
        <w:pStyle w:val="Heading2"/>
        <w:spacing w:line="480" w:lineRule="auto"/>
        <w:rPr>
          <w:b/>
          <w:sz w:val="24"/>
          <w:szCs w:val="24"/>
        </w:rPr>
      </w:pPr>
      <w:bookmarkStart w:id="13" w:name="_Toc72237185"/>
      <w:r>
        <w:rPr>
          <w:b/>
          <w:sz w:val="24"/>
          <w:szCs w:val="24"/>
        </w:rPr>
        <w:t>2.1 System</w:t>
      </w:r>
      <w:r w:rsidR="006B281A">
        <w:rPr>
          <w:b/>
          <w:sz w:val="24"/>
          <w:szCs w:val="24"/>
        </w:rPr>
        <w:t xml:space="preserve"> Design</w:t>
      </w:r>
      <w:bookmarkEnd w:id="12"/>
      <w:bookmarkEnd w:id="13"/>
    </w:p>
    <w:p w14:paraId="68243A6F" w14:textId="0D54F671" w:rsidR="00D571CE" w:rsidRDefault="006B281A">
      <w:pPr>
        <w:spacing w:line="480" w:lineRule="auto"/>
        <w:rPr>
          <w:sz w:val="24"/>
          <w:szCs w:val="24"/>
        </w:rPr>
      </w:pPr>
      <w:r>
        <w:rPr>
          <w:b/>
          <w:sz w:val="24"/>
          <w:szCs w:val="24"/>
        </w:rPr>
        <w:tab/>
      </w:r>
      <w:r>
        <w:rPr>
          <w:sz w:val="24"/>
          <w:szCs w:val="24"/>
        </w:rPr>
        <w:t xml:space="preserve">The behavioral quantification system is composed of a high speed camera (up to 367 fps) and rotary encoder connected to a </w:t>
      </w:r>
      <w:r w:rsidR="00800844">
        <w:rPr>
          <w:sz w:val="24"/>
          <w:szCs w:val="24"/>
        </w:rPr>
        <w:t>solenoid liquid</w:t>
      </w:r>
      <w:r>
        <w:rPr>
          <w:sz w:val="24"/>
          <w:szCs w:val="24"/>
        </w:rPr>
        <w:t xml:space="preserve"> dispenser</w:t>
      </w:r>
      <w:r w:rsidR="00800844">
        <w:rPr>
          <w:sz w:val="24"/>
          <w:szCs w:val="24"/>
        </w:rPr>
        <w:t xml:space="preserve"> (STC Valve, </w:t>
      </w:r>
      <w:r w:rsidR="00800844">
        <w:rPr>
          <w:sz w:val="24"/>
          <w:szCs w:val="24"/>
        </w:rPr>
        <w:lastRenderedPageBreak/>
        <w:t>Silicon Valley, California, United States)</w:t>
      </w:r>
      <w:r>
        <w:rPr>
          <w:sz w:val="24"/>
          <w:szCs w:val="24"/>
        </w:rPr>
        <w:t xml:space="preserve"> and a loop of string positioned around a series of pulleys that can continue rotating indefinitely without being manually reset</w:t>
      </w:r>
      <w:r w:rsidR="00633781">
        <w:rPr>
          <w:sz w:val="24"/>
          <w:szCs w:val="24"/>
        </w:rPr>
        <w:t xml:space="preserve"> </w:t>
      </w:r>
      <w:proofErr w:type="gramStart"/>
      <w:r w:rsidR="00DA1BB7">
        <w:rPr>
          <w:sz w:val="24"/>
          <w:szCs w:val="24"/>
        </w:rPr>
        <w:t>The</w:t>
      </w:r>
      <w:proofErr w:type="gramEnd"/>
      <w:r w:rsidR="00DA1BB7">
        <w:rPr>
          <w:sz w:val="24"/>
          <w:szCs w:val="24"/>
        </w:rPr>
        <w:t xml:space="preserve"> overall system layout is given in </w:t>
      </w:r>
      <w:r w:rsidR="00F30187" w:rsidRPr="00F30187">
        <w:rPr>
          <w:b/>
          <w:sz w:val="24"/>
        </w:rPr>
        <w:t>Figure 3</w:t>
      </w:r>
      <w:r w:rsidR="00DA1BB7" w:rsidRPr="008205DE">
        <w:rPr>
          <w:b/>
          <w:sz w:val="24"/>
        </w:rPr>
        <w:t>A</w:t>
      </w:r>
      <w:r w:rsidR="00B96E7B">
        <w:rPr>
          <w:sz w:val="24"/>
          <w:szCs w:val="24"/>
        </w:rPr>
        <w:t xml:space="preserve"> and the components to </w:t>
      </w:r>
      <w:r w:rsidR="007C5FFC">
        <w:rPr>
          <w:sz w:val="24"/>
          <w:szCs w:val="24"/>
        </w:rPr>
        <w:t>build</w:t>
      </w:r>
      <w:r w:rsidR="00B96E7B">
        <w:rPr>
          <w:sz w:val="24"/>
          <w:szCs w:val="24"/>
        </w:rPr>
        <w:t xml:space="preserve"> the system are listed in </w:t>
      </w:r>
      <w:r w:rsidR="00B96E7B" w:rsidRPr="00B96E7B">
        <w:rPr>
          <w:b/>
          <w:bCs/>
          <w:sz w:val="24"/>
          <w:szCs w:val="24"/>
        </w:rPr>
        <w:t>Table 1</w:t>
      </w:r>
      <w:r w:rsidR="00B96E7B">
        <w:rPr>
          <w:sz w:val="24"/>
          <w:szCs w:val="24"/>
        </w:rPr>
        <w:t>.</w:t>
      </w:r>
      <w:r w:rsidR="00DA1BB7">
        <w:rPr>
          <w:sz w:val="24"/>
          <w:szCs w:val="24"/>
        </w:rPr>
        <w:t xml:space="preserve"> </w:t>
      </w:r>
      <w:r>
        <w:rPr>
          <w:sz w:val="24"/>
          <w:szCs w:val="24"/>
        </w:rPr>
        <w:t>This “infinite pulley system” can allow for longer continuous pulls and variable target distances within a session</w:t>
      </w:r>
      <w:r w:rsidR="008813A0">
        <w:rPr>
          <w:sz w:val="24"/>
          <w:szCs w:val="24"/>
        </w:rPr>
        <w:t xml:space="preserve">; individual pulls up to 16 meters were observed. </w:t>
      </w:r>
      <w:r>
        <w:rPr>
          <w:sz w:val="24"/>
          <w:szCs w:val="24"/>
        </w:rPr>
        <w:t xml:space="preserve">Both subsystems are connected to the neural recording system and synchronized through Transistor-Transistor Logic (TTL) pulses delivered by the camera and Arduino microcontroller. These components are controlled through </w:t>
      </w:r>
      <w:proofErr w:type="spellStart"/>
      <w:r>
        <w:rPr>
          <w:sz w:val="24"/>
          <w:szCs w:val="24"/>
        </w:rPr>
        <w:t>Matlab</w:t>
      </w:r>
      <w:proofErr w:type="spellEnd"/>
      <w:r>
        <w:rPr>
          <w:sz w:val="24"/>
          <w:szCs w:val="24"/>
        </w:rPr>
        <w:t xml:space="preserve"> and Arduino code, </w:t>
      </w:r>
      <w:proofErr w:type="gramStart"/>
      <w:r>
        <w:rPr>
          <w:sz w:val="24"/>
          <w:szCs w:val="24"/>
        </w:rPr>
        <w:t>and also</w:t>
      </w:r>
      <w:proofErr w:type="gramEnd"/>
      <w:r>
        <w:rPr>
          <w:sz w:val="24"/>
          <w:szCs w:val="24"/>
        </w:rPr>
        <w:t xml:space="preserve"> contain two circuits. Inputs from these components to the neural recording system allowed quantified behavior to be synchronized with neural activity. </w:t>
      </w:r>
      <w:r w:rsidR="00DA1BB7">
        <w:rPr>
          <w:sz w:val="24"/>
          <w:szCs w:val="24"/>
        </w:rPr>
        <w:t xml:space="preserve">The data preprocessing steps before analysis are </w:t>
      </w:r>
      <w:r w:rsidR="00894D6E">
        <w:rPr>
          <w:sz w:val="24"/>
          <w:szCs w:val="24"/>
        </w:rPr>
        <w:t>outlined</w:t>
      </w:r>
      <w:r w:rsidR="00DA1BB7">
        <w:rPr>
          <w:sz w:val="24"/>
          <w:szCs w:val="24"/>
        </w:rPr>
        <w:t xml:space="preserve"> in </w:t>
      </w:r>
      <w:r w:rsidR="00F30187" w:rsidRPr="00F30187">
        <w:rPr>
          <w:b/>
          <w:sz w:val="24"/>
        </w:rPr>
        <w:t>Figure 3</w:t>
      </w:r>
      <w:r w:rsidR="00DA1BB7" w:rsidRPr="008205DE">
        <w:rPr>
          <w:b/>
          <w:sz w:val="24"/>
        </w:rPr>
        <w:t>B</w:t>
      </w:r>
      <w:r w:rsidR="00DA1BB7">
        <w:rPr>
          <w:sz w:val="24"/>
          <w:szCs w:val="24"/>
        </w:rPr>
        <w:t>.</w:t>
      </w:r>
    </w:p>
    <w:p w14:paraId="50E298CD" w14:textId="3E134707" w:rsidR="00D571CE" w:rsidRDefault="00345D77">
      <w:pPr>
        <w:spacing w:line="480" w:lineRule="auto"/>
        <w:ind w:firstLine="720"/>
        <w:rPr>
          <w:sz w:val="24"/>
          <w:szCs w:val="24"/>
        </w:rPr>
      </w:pPr>
      <w:r>
        <w:rPr>
          <w:b/>
          <w:noProof/>
          <w:color w:val="000000"/>
          <w:sz w:val="24"/>
          <w:szCs w:val="24"/>
          <w:lang w:val="en-US"/>
        </w:rPr>
        <w:lastRenderedPageBreak/>
        <mc:AlternateContent>
          <mc:Choice Requires="wps">
            <w:drawing>
              <wp:anchor distT="0" distB="0" distL="114300" distR="114300" simplePos="0" relativeHeight="251701248" behindDoc="0" locked="0" layoutInCell="1" allowOverlap="1" wp14:anchorId="1CA7F00B" wp14:editId="36955714">
                <wp:simplePos x="0" y="0"/>
                <wp:positionH relativeFrom="leftMargin">
                  <wp:align>right</wp:align>
                </wp:positionH>
                <wp:positionV relativeFrom="paragraph">
                  <wp:posOffset>146685</wp:posOffset>
                </wp:positionV>
                <wp:extent cx="452175" cy="452176"/>
                <wp:effectExtent l="0" t="0" r="5080" b="5080"/>
                <wp:wrapNone/>
                <wp:docPr id="35" name="Text Box 35"/>
                <wp:cNvGraphicFramePr/>
                <a:graphic xmlns:a="http://schemas.openxmlformats.org/drawingml/2006/main">
                  <a:graphicData uri="http://schemas.microsoft.com/office/word/2010/wordprocessingShape">
                    <wps:wsp>
                      <wps:cNvSpPr txBox="1"/>
                      <wps:spPr>
                        <a:xfrm>
                          <a:off x="0" y="0"/>
                          <a:ext cx="452175" cy="452176"/>
                        </a:xfrm>
                        <a:prstGeom prst="rect">
                          <a:avLst/>
                        </a:prstGeom>
                        <a:solidFill>
                          <a:schemeClr val="lt1"/>
                        </a:solidFill>
                        <a:ln w="6350">
                          <a:noFill/>
                        </a:ln>
                      </wps:spPr>
                      <wps:txbx>
                        <w:txbxContent>
                          <w:p w14:paraId="396CB3AD" w14:textId="77777777" w:rsidR="00AE6860" w:rsidRPr="00AE6860" w:rsidRDefault="00AE6860" w:rsidP="00AE6860">
                            <w:pPr>
                              <w:rPr>
                                <w:sz w:val="48"/>
                                <w:szCs w:val="48"/>
                              </w:rPr>
                            </w:pPr>
                            <w:r w:rsidRPr="00AE6860">
                              <w:rPr>
                                <w:sz w:val="48"/>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7F00B" id="Text Box 35" o:spid="_x0000_s1030" type="#_x0000_t202" style="position:absolute;left:0;text-align:left;margin-left:-15.6pt;margin-top:11.55pt;width:35.6pt;height:35.6pt;z-index:251701248;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" fillcolor="white [3201]" stroked="f" strokeweight=".5pt">
                <v:textbox>
                  <w:txbxContent>
                    <w:p w14:paraId="396CB3AD" w14:textId="77777777" w:rsidR="00AE6860" w:rsidRPr="00AE6860" w:rsidRDefault="00AE6860" w:rsidP="00AE6860">
                      <w:pPr>
                        <w:rPr>
                          <w:sz w:val="48"/>
                          <w:szCs w:val="48"/>
                        </w:rPr>
                      </w:pPr>
                      <w:r w:rsidRPr="00AE6860">
                        <w:rPr>
                          <w:sz w:val="48"/>
                          <w:szCs w:val="48"/>
                        </w:rPr>
                        <w:t>A</w:t>
                      </w:r>
                    </w:p>
                  </w:txbxContent>
                </v:textbox>
                <w10:wrap anchorx="margin"/>
              </v:shape>
            </w:pict>
          </mc:Fallback>
        </mc:AlternateContent>
      </w:r>
      <w:r>
        <w:rPr>
          <w:b/>
          <w:noProof/>
          <w:color w:val="000000"/>
          <w:sz w:val="24"/>
          <w:szCs w:val="24"/>
          <w:lang w:val="en-US"/>
        </w:rPr>
        <mc:AlternateContent>
          <mc:Choice Requires="wps">
            <w:drawing>
              <wp:anchor distT="0" distB="0" distL="114300" distR="114300" simplePos="0" relativeHeight="251702272" behindDoc="0" locked="0" layoutInCell="1" allowOverlap="1" wp14:anchorId="162BE218" wp14:editId="1A3A6845">
                <wp:simplePos x="0" y="0"/>
                <wp:positionH relativeFrom="column">
                  <wp:posOffset>-379730</wp:posOffset>
                </wp:positionH>
                <wp:positionV relativeFrom="paragraph">
                  <wp:posOffset>3370580</wp:posOffset>
                </wp:positionV>
                <wp:extent cx="452175" cy="452176"/>
                <wp:effectExtent l="0" t="0" r="5080" b="5080"/>
                <wp:wrapNone/>
                <wp:docPr id="33" name="Text Box 33"/>
                <wp:cNvGraphicFramePr/>
                <a:graphic xmlns:a="http://schemas.openxmlformats.org/drawingml/2006/main">
                  <a:graphicData uri="http://schemas.microsoft.com/office/word/2010/wordprocessingShape">
                    <wps:wsp>
                      <wps:cNvSpPr txBox="1"/>
                      <wps:spPr>
                        <a:xfrm>
                          <a:off x="0" y="0"/>
                          <a:ext cx="452175" cy="452176"/>
                        </a:xfrm>
                        <a:prstGeom prst="rect">
                          <a:avLst/>
                        </a:prstGeom>
                        <a:solidFill>
                          <a:schemeClr val="lt1"/>
                        </a:solidFill>
                        <a:ln w="6350">
                          <a:noFill/>
                        </a:ln>
                      </wps:spPr>
                      <wps:txbx>
                        <w:txbxContent>
                          <w:p w14:paraId="12B4E020" w14:textId="5A14790D" w:rsidR="00AE6860" w:rsidRPr="00AE6860" w:rsidRDefault="00AE6860" w:rsidP="00AE6860">
                            <w:pPr>
                              <w:rPr>
                                <w:sz w:val="48"/>
                                <w:szCs w:val="48"/>
                              </w:rPr>
                            </w:pPr>
                            <w:r>
                              <w:rPr>
                                <w:sz w:val="48"/>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BE218" id="Text Box 33" o:spid="_x0000_s1031" type="#_x0000_t202" style="position:absolute;left:0;text-align:left;margin-left:-29.9pt;margin-top:265.4pt;width:35.6pt;height:35.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" fillcolor="white [3201]" stroked="f" strokeweight=".5pt">
                <v:textbox>
                  <w:txbxContent>
                    <w:p w14:paraId="12B4E020" w14:textId="5A14790D" w:rsidR="00AE6860" w:rsidRPr="00AE6860" w:rsidRDefault="00AE6860" w:rsidP="00AE6860">
                      <w:pPr>
                        <w:rPr>
                          <w:sz w:val="48"/>
                          <w:szCs w:val="48"/>
                        </w:rPr>
                      </w:pPr>
                      <w:r>
                        <w:rPr>
                          <w:sz w:val="48"/>
                          <w:szCs w:val="48"/>
                        </w:rPr>
                        <w:t>B</w:t>
                      </w:r>
                    </w:p>
                  </w:txbxContent>
                </v:textbox>
              </v:shape>
            </w:pict>
          </mc:Fallback>
        </mc:AlternateContent>
      </w:r>
      <w:r w:rsidR="00A46C46">
        <w:rPr>
          <w:rFonts w:ascii="Times New Roman" w:hAnsi="Times New Roman" w:cs="Times New Roman"/>
          <w:noProof/>
          <w:sz w:val="24"/>
          <w:szCs w:val="24"/>
          <w:lang w:val="en-US"/>
        </w:rPr>
        <mc:AlternateContent>
          <mc:Choice Requires="wps">
            <w:drawing>
              <wp:anchor distT="0" distB="0" distL="114300" distR="114300" simplePos="0" relativeHeight="251694080" behindDoc="0" locked="0" layoutInCell="1" allowOverlap="1" wp14:anchorId="40AE8124" wp14:editId="4DBED5EA">
                <wp:simplePos x="0" y="0"/>
                <wp:positionH relativeFrom="margin">
                  <wp:posOffset>-417195</wp:posOffset>
                </wp:positionH>
                <wp:positionV relativeFrom="paragraph">
                  <wp:posOffset>0</wp:posOffset>
                </wp:positionV>
                <wp:extent cx="6421755" cy="8700770"/>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6421755" cy="8700770"/>
                        </a:xfrm>
                        <a:prstGeom prst="rect">
                          <a:avLst/>
                        </a:prstGeom>
                        <a:noFill/>
                        <a:ln>
                          <a:noFill/>
                        </a:ln>
                      </wps:spPr>
                      <wps:txbx>
                        <w:txbxContent>
                          <w:p w14:paraId="114AFF96" w14:textId="36E6D2A8" w:rsidR="00A46C46" w:rsidRDefault="00A46C46" w:rsidP="00A46C46">
                            <w:pPr>
                              <w:spacing w:line="240" w:lineRule="auto"/>
                              <w:ind w:left="720"/>
                              <w:rPr>
                                <w:b/>
                                <w:bCs/>
                                <w:color w:val="000000"/>
                                <w:sz w:val="24"/>
                              </w:rPr>
                            </w:pPr>
                            <w:r>
                              <w:rPr>
                                <w:noProof/>
                                <w:sz w:val="20"/>
                                <w:szCs w:val="20"/>
                                <w:lang w:val="en-US"/>
                              </w:rPr>
                              <w:drawing>
                                <wp:inline distT="0" distB="0" distL="0" distR="0" wp14:anchorId="019D0CB6" wp14:editId="4A298BD9">
                                  <wp:extent cx="5568315" cy="28105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8315" cy="2810510"/>
                                          </a:xfrm>
                                          <a:prstGeom prst="rect">
                                            <a:avLst/>
                                          </a:prstGeom>
                                          <a:noFill/>
                                          <a:ln>
                                            <a:noFill/>
                                          </a:ln>
                                        </pic:spPr>
                                      </pic:pic>
                                    </a:graphicData>
                                  </a:graphic>
                                </wp:inline>
                              </w:drawing>
                            </w:r>
                          </w:p>
                          <w:p w14:paraId="053BD188" w14:textId="77777777" w:rsidR="00A46C46" w:rsidRDefault="00A46C46" w:rsidP="00A46C46">
                            <w:pPr>
                              <w:spacing w:line="240" w:lineRule="auto"/>
                              <w:ind w:left="720"/>
                              <w:rPr>
                                <w:b/>
                                <w:bCs/>
                                <w:color w:val="000000"/>
                                <w:sz w:val="24"/>
                              </w:rPr>
                            </w:pPr>
                          </w:p>
                          <w:p w14:paraId="62E203CA" w14:textId="77777777" w:rsidR="00A46C46" w:rsidRDefault="00A46C46" w:rsidP="00A46C46">
                            <w:pPr>
                              <w:spacing w:line="240" w:lineRule="auto"/>
                              <w:ind w:left="720"/>
                              <w:rPr>
                                <w:b/>
                                <w:bCs/>
                                <w:color w:val="000000"/>
                                <w:sz w:val="24"/>
                              </w:rPr>
                            </w:pPr>
                          </w:p>
                          <w:p w14:paraId="13B8597B" w14:textId="72AEF94C" w:rsidR="00A46C46" w:rsidRDefault="00A46C46" w:rsidP="00A46C46">
                            <w:pPr>
                              <w:spacing w:line="240" w:lineRule="auto"/>
                              <w:ind w:left="720"/>
                              <w:rPr>
                                <w:b/>
                                <w:bCs/>
                                <w:color w:val="000000"/>
                                <w:sz w:val="24"/>
                              </w:rPr>
                            </w:pPr>
                            <w:r>
                              <w:rPr>
                                <w:noProof/>
                                <w:sz w:val="20"/>
                                <w:szCs w:val="20"/>
                                <w:lang w:val="en-US"/>
                              </w:rPr>
                              <w:drawing>
                                <wp:inline distT="0" distB="0" distL="0" distR="0" wp14:anchorId="00FD524D" wp14:editId="4C1CB440">
                                  <wp:extent cx="5604042" cy="358364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148" cy="3587548"/>
                                          </a:xfrm>
                                          <a:prstGeom prst="rect">
                                            <a:avLst/>
                                          </a:prstGeom>
                                          <a:noFill/>
                                          <a:ln>
                                            <a:noFill/>
                                          </a:ln>
                                        </pic:spPr>
                                      </pic:pic>
                                    </a:graphicData>
                                  </a:graphic>
                                </wp:inline>
                              </w:drawing>
                            </w:r>
                          </w:p>
                          <w:p w14:paraId="224D6D7F" w14:textId="77777777" w:rsidR="00A46C46" w:rsidRDefault="00A46C46" w:rsidP="00A46C46">
                            <w:pPr>
                              <w:spacing w:line="240" w:lineRule="auto"/>
                              <w:ind w:left="720"/>
                              <w:rPr>
                                <w:b/>
                                <w:bCs/>
                                <w:color w:val="000000"/>
                                <w:sz w:val="24"/>
                              </w:rPr>
                            </w:pPr>
                          </w:p>
                          <w:p w14:paraId="0F6E6241" w14:textId="77777777" w:rsidR="00A46C46" w:rsidRDefault="00A46C46" w:rsidP="00A46C46">
                            <w:pPr>
                              <w:spacing w:line="240" w:lineRule="auto"/>
                              <w:ind w:left="720"/>
                            </w:pPr>
                            <w:r>
                              <w:rPr>
                                <w:b/>
                                <w:bCs/>
                                <w:color w:val="000000"/>
                                <w:sz w:val="24"/>
                              </w:rPr>
                              <w:t>Figure 3</w:t>
                            </w:r>
                            <w:r>
                              <w:rPr>
                                <w:color w:val="000000"/>
                                <w:sz w:val="24"/>
                              </w:rPr>
                              <w:t xml:space="preserve">: </w:t>
                            </w:r>
                            <w:r>
                              <w:rPr>
                                <w:b/>
                                <w:bCs/>
                                <w:color w:val="000000"/>
                                <w:sz w:val="24"/>
                              </w:rPr>
                              <w:t>A)</w:t>
                            </w:r>
                            <w:r>
                              <w:rPr>
                                <w:color w:val="000000"/>
                                <w:sz w:val="24"/>
                              </w:rPr>
                              <w:t xml:space="preserve"> Behavioral Quantification System Diagram. A high speed camera and Arduino with rotary encoder/reward dispenser inputs/outputs are set up to control and record the string pulling behavior. The camera and Arduino subsystems are configured to send TTL pulses to the INTAN board periodically to align behavior activity with neural activity. </w:t>
                            </w:r>
                            <w:r>
                              <w:rPr>
                                <w:b/>
                                <w:bCs/>
                                <w:color w:val="000000"/>
                                <w:sz w:val="24"/>
                              </w:rPr>
                              <w:t xml:space="preserve">B) </w:t>
                            </w:r>
                            <w:r>
                              <w:rPr>
                                <w:color w:val="000000"/>
                                <w:sz w:val="24"/>
                              </w:rPr>
                              <w:t>Pre-processing pipeline of collected data. Intan neural data (.DAT) and digital input data (.DIG) are processed separately from the video data (.AVI) by various programs before being combined for analysis.</w:t>
                            </w:r>
                          </w:p>
                        </w:txbxContent>
                      </wps:txbx>
                      <wps:bodyPr spcFirstLastPara="1" vertOverflow="clip" horzOverflow="clip"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 w14:anchorId="40AE8124" id="Text Box 34" o:spid="_x0000_s1032" type="#_x0000_t202" style="position:absolute;left:0;text-align:left;margin-left:-32.85pt;margin-top:0;width:505.65pt;height:685.1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" filled="f" stroked="f">
                <v:textbox inset="2.53958mm,2.53958mm,2.53958mm,2.53958mm">
                  <w:txbxContent>
                    <w:p w14:paraId="114AFF96" w14:textId="36E6D2A8" w:rsidR="00A46C46" w:rsidRDefault="00A46C46" w:rsidP="00A46C46">
                      <w:pPr>
                        <w:spacing w:line="240" w:lineRule="auto"/>
                        <w:ind w:left="720"/>
                        <w:rPr>
                          <w:b/>
                          <w:bCs/>
                          <w:color w:val="000000"/>
                          <w:sz w:val="24"/>
                        </w:rPr>
                      </w:pPr>
                      <w:r>
                        <w:rPr>
                          <w:noProof/>
                          <w:sz w:val="20"/>
                          <w:szCs w:val="20"/>
                          <w:lang w:val="en-US"/>
                        </w:rPr>
                        <w:drawing>
                          <wp:inline distT="0" distB="0" distL="0" distR="0" wp14:anchorId="019D0CB6" wp14:editId="4A298BD9">
                            <wp:extent cx="5568315" cy="28105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8315" cy="2810510"/>
                                    </a:xfrm>
                                    <a:prstGeom prst="rect">
                                      <a:avLst/>
                                    </a:prstGeom>
                                    <a:noFill/>
                                    <a:ln>
                                      <a:noFill/>
                                    </a:ln>
                                  </pic:spPr>
                                </pic:pic>
                              </a:graphicData>
                            </a:graphic>
                          </wp:inline>
                        </w:drawing>
                      </w:r>
                    </w:p>
                    <w:p w14:paraId="053BD188" w14:textId="77777777" w:rsidR="00A46C46" w:rsidRDefault="00A46C46" w:rsidP="00A46C46">
                      <w:pPr>
                        <w:spacing w:line="240" w:lineRule="auto"/>
                        <w:ind w:left="720"/>
                        <w:rPr>
                          <w:b/>
                          <w:bCs/>
                          <w:color w:val="000000"/>
                          <w:sz w:val="24"/>
                        </w:rPr>
                      </w:pPr>
                    </w:p>
                    <w:p w14:paraId="62E203CA" w14:textId="77777777" w:rsidR="00A46C46" w:rsidRDefault="00A46C46" w:rsidP="00A46C46">
                      <w:pPr>
                        <w:spacing w:line="240" w:lineRule="auto"/>
                        <w:ind w:left="720"/>
                        <w:rPr>
                          <w:b/>
                          <w:bCs/>
                          <w:color w:val="000000"/>
                          <w:sz w:val="24"/>
                        </w:rPr>
                      </w:pPr>
                    </w:p>
                    <w:p w14:paraId="13B8597B" w14:textId="72AEF94C" w:rsidR="00A46C46" w:rsidRDefault="00A46C46" w:rsidP="00A46C46">
                      <w:pPr>
                        <w:spacing w:line="240" w:lineRule="auto"/>
                        <w:ind w:left="720"/>
                        <w:rPr>
                          <w:b/>
                          <w:bCs/>
                          <w:color w:val="000000"/>
                          <w:sz w:val="24"/>
                        </w:rPr>
                      </w:pPr>
                      <w:r>
                        <w:rPr>
                          <w:noProof/>
                          <w:sz w:val="20"/>
                          <w:szCs w:val="20"/>
                          <w:lang w:val="en-US"/>
                        </w:rPr>
                        <w:drawing>
                          <wp:inline distT="0" distB="0" distL="0" distR="0" wp14:anchorId="00FD524D" wp14:editId="4C1CB440">
                            <wp:extent cx="5604042" cy="358364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148" cy="3587548"/>
                                    </a:xfrm>
                                    <a:prstGeom prst="rect">
                                      <a:avLst/>
                                    </a:prstGeom>
                                    <a:noFill/>
                                    <a:ln>
                                      <a:noFill/>
                                    </a:ln>
                                  </pic:spPr>
                                </pic:pic>
                              </a:graphicData>
                            </a:graphic>
                          </wp:inline>
                        </w:drawing>
                      </w:r>
                    </w:p>
                    <w:p w14:paraId="224D6D7F" w14:textId="77777777" w:rsidR="00A46C46" w:rsidRDefault="00A46C46" w:rsidP="00A46C46">
                      <w:pPr>
                        <w:spacing w:line="240" w:lineRule="auto"/>
                        <w:ind w:left="720"/>
                        <w:rPr>
                          <w:b/>
                          <w:bCs/>
                          <w:color w:val="000000"/>
                          <w:sz w:val="24"/>
                        </w:rPr>
                      </w:pPr>
                    </w:p>
                    <w:p w14:paraId="0F6E6241" w14:textId="77777777" w:rsidR="00A46C46" w:rsidRDefault="00A46C46" w:rsidP="00A46C46">
                      <w:pPr>
                        <w:spacing w:line="240" w:lineRule="auto"/>
                        <w:ind w:left="720"/>
                      </w:pPr>
                      <w:r>
                        <w:rPr>
                          <w:b/>
                          <w:bCs/>
                          <w:color w:val="000000"/>
                          <w:sz w:val="24"/>
                        </w:rPr>
                        <w:t>Figure 3</w:t>
                      </w:r>
                      <w:r>
                        <w:rPr>
                          <w:color w:val="000000"/>
                          <w:sz w:val="24"/>
                        </w:rPr>
                        <w:t xml:space="preserve">: </w:t>
                      </w:r>
                      <w:r>
                        <w:rPr>
                          <w:b/>
                          <w:bCs/>
                          <w:color w:val="000000"/>
                          <w:sz w:val="24"/>
                        </w:rPr>
                        <w:t>A)</w:t>
                      </w:r>
                      <w:r>
                        <w:rPr>
                          <w:color w:val="000000"/>
                          <w:sz w:val="24"/>
                        </w:rPr>
                        <w:t xml:space="preserve"> Behavioral Quantification System Diagram. A high speed camera and Arduino with rotary encoder/reward dispenser inputs/outputs are set up to control and record the string pulling behavior. The camera and Arduino subsystems are configured to send TTL pulses to the INTAN board periodically to align behavior activity with neural activity. </w:t>
                      </w:r>
                      <w:r>
                        <w:rPr>
                          <w:b/>
                          <w:bCs/>
                          <w:color w:val="000000"/>
                          <w:sz w:val="24"/>
                        </w:rPr>
                        <w:t xml:space="preserve">B) </w:t>
                      </w:r>
                      <w:r>
                        <w:rPr>
                          <w:color w:val="000000"/>
                          <w:sz w:val="24"/>
                        </w:rPr>
                        <w:t>Pre-processing pipeline of collected data. Intan neural data (.DAT) and digital input data (.DIG) are processed separately from the video data (.AVI) by various programs before being combined for analysis.</w:t>
                      </w:r>
                    </w:p>
                  </w:txbxContent>
                </v:textbox>
                <w10:wrap type="square" anchorx="margin"/>
              </v:shape>
            </w:pict>
          </mc:Fallback>
        </mc:AlternateContent>
      </w:r>
    </w:p>
    <w:p w14:paraId="40D46805" w14:textId="6AEEAD7D" w:rsidR="00F9057E" w:rsidRPr="008205DE" w:rsidRDefault="00F9057E" w:rsidP="008205DE">
      <w:pPr>
        <w:pStyle w:val="Heading3"/>
        <w:rPr>
          <w:b/>
          <w:sz w:val="24"/>
        </w:rPr>
      </w:pPr>
      <w:bookmarkStart w:id="14" w:name="_txkyn4t5j7fe" w:colFirst="0" w:colLast="0"/>
      <w:bookmarkStart w:id="15" w:name="_Toc72237186"/>
      <w:bookmarkEnd w:id="14"/>
      <w:r w:rsidRPr="008205DE">
        <w:rPr>
          <w:b/>
          <w:sz w:val="24"/>
        </w:rPr>
        <w:lastRenderedPageBreak/>
        <w:t>2.1.1 Video Camera</w:t>
      </w:r>
      <w:bookmarkEnd w:id="15"/>
    </w:p>
    <w:p w14:paraId="290FEA54" w14:textId="7120E12D" w:rsidR="00D571CE" w:rsidRDefault="006B281A">
      <w:pPr>
        <w:spacing w:line="480" w:lineRule="auto"/>
        <w:ind w:firstLine="720"/>
        <w:rPr>
          <w:sz w:val="24"/>
          <w:szCs w:val="24"/>
        </w:rPr>
      </w:pPr>
      <w:r>
        <w:rPr>
          <w:sz w:val="24"/>
          <w:szCs w:val="24"/>
        </w:rPr>
        <w:t xml:space="preserve">Videos were captured from a MakoU130b camera (Allied Vision, </w:t>
      </w:r>
      <w:proofErr w:type="spellStart"/>
      <w:r>
        <w:rPr>
          <w:sz w:val="24"/>
          <w:szCs w:val="24"/>
        </w:rPr>
        <w:t>Stadtroda</w:t>
      </w:r>
      <w:proofErr w:type="spellEnd"/>
      <w:r>
        <w:rPr>
          <w:sz w:val="24"/>
          <w:szCs w:val="24"/>
        </w:rPr>
        <w:t>, Germany) configured with the Image Acquisition Toolbox in Matlab2019b. MakoU130b cameras have a high frame rate (367</w:t>
      </w:r>
      <w:r w:rsidR="00633781">
        <w:rPr>
          <w:sz w:val="24"/>
          <w:szCs w:val="24"/>
        </w:rPr>
        <w:t xml:space="preserve"> </w:t>
      </w:r>
      <w:r>
        <w:rPr>
          <w:sz w:val="24"/>
          <w:szCs w:val="24"/>
        </w:rPr>
        <w:t>fps) that reduces motion blur in fast-moving subjects in video. Overhead lighting was provided by a programmable LED panel (VILTROX, China) and forward lighting was provided by a ring light (</w:t>
      </w:r>
      <w:proofErr w:type="spellStart"/>
      <w:r>
        <w:rPr>
          <w:sz w:val="24"/>
          <w:szCs w:val="24"/>
        </w:rPr>
        <w:t>UBeeSize</w:t>
      </w:r>
      <w:proofErr w:type="spellEnd"/>
      <w:r>
        <w:rPr>
          <w:sz w:val="24"/>
          <w:szCs w:val="24"/>
        </w:rPr>
        <w:t xml:space="preserve">, City of Industry, California, United States) placed around the camera lens. The camera and ring light were secured to an extruded aluminum arm by a custom 3D printed mount. This arm was connected to the string pulling platform so that the camera orientation and distance from the pulling platform remained consistent between recording sessions. The </w:t>
      </w:r>
      <w:proofErr w:type="spellStart"/>
      <w:r>
        <w:rPr>
          <w:sz w:val="24"/>
          <w:szCs w:val="24"/>
        </w:rPr>
        <w:t>Matlab</w:t>
      </w:r>
      <w:proofErr w:type="spellEnd"/>
      <w:r>
        <w:rPr>
          <w:sz w:val="24"/>
          <w:szCs w:val="24"/>
        </w:rPr>
        <w:t xml:space="preserve"> Image Acquisition Toolbox Graphical User Interface (GUI) and a second circuit were used to configure the camera to send a TTL pulse to </w:t>
      </w:r>
      <w:r w:rsidR="00534BF5">
        <w:rPr>
          <w:sz w:val="24"/>
          <w:szCs w:val="24"/>
        </w:rPr>
        <w:t xml:space="preserve">the Intan data acquisition system </w:t>
      </w:r>
      <w:r>
        <w:rPr>
          <w:sz w:val="24"/>
          <w:szCs w:val="24"/>
        </w:rPr>
        <w:t xml:space="preserve">(Intan Technologies, Los Angeles, California, United States) every time a frame was exposed. This allowed the timing of each frame to be aligned with the </w:t>
      </w:r>
      <w:r w:rsidR="00534BF5">
        <w:rPr>
          <w:sz w:val="24"/>
          <w:szCs w:val="24"/>
        </w:rPr>
        <w:t xml:space="preserve">recorded </w:t>
      </w:r>
      <w:r>
        <w:rPr>
          <w:sz w:val="24"/>
          <w:szCs w:val="24"/>
        </w:rPr>
        <w:t xml:space="preserve">neural activity. This circuit consisted of an open collector trigger from the camera and a pull up resistor to process the signal for triggering the Intan system. After collection, video information was processed by DeepLabCut </w:t>
      </w:r>
      <w:r w:rsidR="00A20149">
        <w:rPr>
          <w:sz w:val="24"/>
          <w:szCs w:val="24"/>
        </w:rPr>
        <w:fldChar w:fldCharType="begin" w:fldLock="1"/>
      </w:r>
      <w:r w:rsidR="006C68FC">
        <w:rPr>
          <w:sz w:val="24"/>
          <w:szCs w:val="24"/>
        </w:rPr>
        <w:instrText>ADDIN CSL_CITATION {"citationItems":[{"id":"ITEM-1","itemData":{"DOI":"10.1038/s41593-018-0209-y","ISSN":"15461726","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author":[{"dropping-particle":"","family":"Mathis","given":"Alexander","non-dropping-particle":"","parse-names":false,"suffix":""},{"dropping-particle":"","family":"Mamidanna","given":"Pranav","non-dropping-particle":"","parse-names":false,"suffix":""},{"dropping-particle":"","family":"Cury","given":"Kevin M.","non-dropping-particle":"","parse-names":false,"suffix":""},{"dropping-particle":"","family":"Abe","given":"Taiga","non-dropping-particle":"","parse-names":false,"suffix":""},{"dropping-particle":"","family":"Murthy","given":"Venkatesh N.","non-dropping-particle":"","parse-names":false,"suffix":""},{"dropping-particle":"","family":"Mathis","given":"Mackenzie Weygandt","non-dropping-particle":"","parse-names":false,"suffix":""},{"dropping-particle":"","family":"Bethge","given":"Matthias","non-dropping-particle":"","parse-names":false,"suffix":""}],"container-title":"Nature Neuroscience","id":"ITEM-1","issue":"9","issued":{"date-parts":[["2018"]]},"page":"1281-1289","publisher":"Springer US","title":"DeepLabCut: markerless pose estimation of user-defined body parts with deep learning","type":"article-journal","volume":"21"},"uris":["http://www.mendeley.com/documents/?uuid=b8131821-417f-4c30-8b43-74cab417161d"]}],"mendeley":{"formattedCitation":"(Mathis et al., 2018)","plainTextFormattedCitation":"(Mathis et al., 2018)","previouslyFormattedCitation":"(Mathis et al., 2018)"},"properties":{"noteIndex":0},"schema":"https://github.com/citation-style-language/schema/raw/master/csl-citation.json"}</w:instrText>
      </w:r>
      <w:r w:rsidR="00A20149">
        <w:rPr>
          <w:sz w:val="24"/>
          <w:szCs w:val="24"/>
        </w:rPr>
        <w:fldChar w:fldCharType="separate"/>
      </w:r>
      <w:r w:rsidR="00A20149" w:rsidRPr="00A20149">
        <w:rPr>
          <w:noProof/>
          <w:sz w:val="24"/>
          <w:szCs w:val="24"/>
        </w:rPr>
        <w:t>(Mathis et al., 2018)</w:t>
      </w:r>
      <w:r w:rsidR="00A20149">
        <w:rPr>
          <w:sz w:val="24"/>
          <w:szCs w:val="24"/>
        </w:rPr>
        <w:fldChar w:fldCharType="end"/>
      </w:r>
      <w:r w:rsidR="00A20149">
        <w:rPr>
          <w:sz w:val="24"/>
          <w:szCs w:val="24"/>
        </w:rPr>
        <w:t xml:space="preserve"> </w:t>
      </w:r>
      <w:r>
        <w:rPr>
          <w:sz w:val="24"/>
          <w:szCs w:val="24"/>
        </w:rPr>
        <w:t xml:space="preserve">and custom </w:t>
      </w:r>
      <w:proofErr w:type="spellStart"/>
      <w:r>
        <w:rPr>
          <w:sz w:val="24"/>
          <w:szCs w:val="24"/>
        </w:rPr>
        <w:t>Matlab</w:t>
      </w:r>
      <w:proofErr w:type="spellEnd"/>
      <w:r>
        <w:rPr>
          <w:sz w:val="24"/>
          <w:szCs w:val="24"/>
        </w:rPr>
        <w:t xml:space="preserve"> code (github.com/</w:t>
      </w:r>
      <w:proofErr w:type="spellStart"/>
      <w:r>
        <w:rPr>
          <w:sz w:val="24"/>
          <w:szCs w:val="24"/>
        </w:rPr>
        <w:t>GiaJordan</w:t>
      </w:r>
      <w:proofErr w:type="spellEnd"/>
      <w:r>
        <w:rPr>
          <w:sz w:val="24"/>
          <w:szCs w:val="24"/>
        </w:rPr>
        <w:t>/</w:t>
      </w:r>
      <w:proofErr w:type="spellStart"/>
      <w:r>
        <w:rPr>
          <w:sz w:val="24"/>
          <w:szCs w:val="24"/>
        </w:rPr>
        <w:t>Behavior_Quantification</w:t>
      </w:r>
      <w:proofErr w:type="spellEnd"/>
      <w:r>
        <w:rPr>
          <w:sz w:val="24"/>
          <w:szCs w:val="24"/>
        </w:rPr>
        <w:t>).</w:t>
      </w:r>
    </w:p>
    <w:p w14:paraId="629D4F36" w14:textId="51C5675C" w:rsidR="00D571CE" w:rsidRDefault="006B281A">
      <w:pPr>
        <w:pStyle w:val="Heading3"/>
        <w:spacing w:line="480" w:lineRule="auto"/>
        <w:rPr>
          <w:b/>
          <w:color w:val="000000"/>
          <w:sz w:val="24"/>
          <w:szCs w:val="24"/>
        </w:rPr>
      </w:pPr>
      <w:bookmarkStart w:id="16" w:name="_ih4u5w2cv98c" w:colFirst="0" w:colLast="0"/>
      <w:bookmarkStart w:id="17" w:name="_Toc71553525"/>
      <w:bookmarkStart w:id="18" w:name="_Toc72237187"/>
      <w:bookmarkEnd w:id="16"/>
      <w:r>
        <w:rPr>
          <w:b/>
          <w:color w:val="000000"/>
          <w:sz w:val="24"/>
          <w:szCs w:val="24"/>
        </w:rPr>
        <w:t>2.1.2 Rotary Encoder</w:t>
      </w:r>
      <w:bookmarkEnd w:id="17"/>
      <w:bookmarkEnd w:id="18"/>
    </w:p>
    <w:p w14:paraId="47F4BB62" w14:textId="4DFBF28D" w:rsidR="00D571CE" w:rsidRDefault="006B281A">
      <w:pPr>
        <w:spacing w:line="480" w:lineRule="auto"/>
        <w:ind w:firstLine="720"/>
        <w:rPr>
          <w:sz w:val="24"/>
          <w:szCs w:val="24"/>
        </w:rPr>
      </w:pPr>
      <w:r>
        <w:rPr>
          <w:sz w:val="24"/>
          <w:szCs w:val="24"/>
        </w:rPr>
        <w:t xml:space="preserve">String Pulling data was collected with an Arduino MEGA (Arduino, Somerville, Massachusetts, United States) and a 600-pin rotary encoder (BQLZR, Shenzhen, China). A food reward dispenser was also connected. </w:t>
      </w:r>
      <w:proofErr w:type="spellStart"/>
      <w:r>
        <w:rPr>
          <w:sz w:val="24"/>
          <w:szCs w:val="24"/>
        </w:rPr>
        <w:t>Matlab</w:t>
      </w:r>
      <w:proofErr w:type="spellEnd"/>
      <w:r>
        <w:rPr>
          <w:sz w:val="24"/>
          <w:szCs w:val="24"/>
        </w:rPr>
        <w:t xml:space="preserve"> software was used to process the data after collection. The rotary encoder was incorporated into an infinite-</w:t>
      </w:r>
      <w:r>
        <w:rPr>
          <w:sz w:val="24"/>
          <w:szCs w:val="24"/>
        </w:rPr>
        <w:lastRenderedPageBreak/>
        <w:t xml:space="preserve">pulley system with a 3D printed wheel and stand whose drawings and STL files are available on </w:t>
      </w:r>
      <w:proofErr w:type="spellStart"/>
      <w:r>
        <w:rPr>
          <w:sz w:val="24"/>
          <w:szCs w:val="24"/>
        </w:rPr>
        <w:t>Github</w:t>
      </w:r>
      <w:proofErr w:type="spellEnd"/>
      <w:r>
        <w:rPr>
          <w:sz w:val="24"/>
          <w:szCs w:val="24"/>
        </w:rPr>
        <w:t>. The frame of the pulley system was composed of extruded aluminum rods joined with 90° screw joints</w:t>
      </w:r>
      <w:r w:rsidR="007C5FFC">
        <w:rPr>
          <w:sz w:val="24"/>
          <w:szCs w:val="24"/>
        </w:rPr>
        <w:t xml:space="preserve"> (</w:t>
      </w:r>
      <w:r w:rsidR="007C5FFC" w:rsidRPr="008205DE">
        <w:rPr>
          <w:sz w:val="24"/>
          <w:lang w:val="en-US"/>
        </w:rPr>
        <w:t>LANIAKEA</w:t>
      </w:r>
      <w:r w:rsidR="007C5FFC">
        <w:rPr>
          <w:sz w:val="24"/>
          <w:szCs w:val="24"/>
        </w:rPr>
        <w:t>)</w:t>
      </w:r>
      <w:r>
        <w:rPr>
          <w:sz w:val="24"/>
          <w:szCs w:val="24"/>
        </w:rPr>
        <w:t>. Wheels and bearings for the string, along with mounts for the camera and lighting were fixed onto the frame with 90° joints and 3D printed parts. The rat performed the behavior on a wooden platform attached to a stand composed of extruded aluminum (</w:t>
      </w:r>
      <w:proofErr w:type="spellStart"/>
      <w:r>
        <w:rPr>
          <w:sz w:val="24"/>
          <w:szCs w:val="24"/>
        </w:rPr>
        <w:t>Zyltech</w:t>
      </w:r>
      <w:proofErr w:type="spellEnd"/>
      <w:r>
        <w:rPr>
          <w:sz w:val="24"/>
          <w:szCs w:val="24"/>
        </w:rPr>
        <w:t xml:space="preserve"> Houston, Texas, United States)</w:t>
      </w:r>
      <w:r w:rsidR="008813A0">
        <w:rPr>
          <w:sz w:val="24"/>
          <w:szCs w:val="24"/>
        </w:rPr>
        <w:t xml:space="preserve">. </w:t>
      </w:r>
      <w:r>
        <w:rPr>
          <w:sz w:val="24"/>
          <w:szCs w:val="24"/>
        </w:rPr>
        <w:t xml:space="preserve">The string passed through the middle of the platform at one end to allow for easy pulling by the rat. </w:t>
      </w:r>
    </w:p>
    <w:p w14:paraId="12C5869B" w14:textId="5E587E1A" w:rsidR="00D571CE" w:rsidRDefault="006B281A">
      <w:pPr>
        <w:spacing w:line="480" w:lineRule="auto"/>
        <w:ind w:firstLine="720"/>
        <w:rPr>
          <w:sz w:val="24"/>
          <w:szCs w:val="24"/>
        </w:rPr>
      </w:pPr>
      <w:r>
        <w:rPr>
          <w:sz w:val="24"/>
          <w:szCs w:val="24"/>
        </w:rPr>
        <w:t>Having an infinite loop of string allows the rat to be trained to pull for longer distances than with traditional pre-cut strings, and a reward can be dispensed automatically at a given distance through the inclusion of the rotary encoder and software. The software allows for users to define an array of target distances to be reached over a session</w:t>
      </w:r>
      <w:r w:rsidR="00534BF5">
        <w:rPr>
          <w:sz w:val="24"/>
          <w:szCs w:val="24"/>
        </w:rPr>
        <w:t xml:space="preserve">. The capacity to precisely adjust target distances can </w:t>
      </w:r>
      <w:r w:rsidR="009F2CA4">
        <w:rPr>
          <w:sz w:val="24"/>
          <w:szCs w:val="24"/>
        </w:rPr>
        <w:t xml:space="preserve">streamline training and behavior </w:t>
      </w:r>
      <w:proofErr w:type="spellStart"/>
      <w:r w:rsidR="009F2CA4">
        <w:rPr>
          <w:sz w:val="24"/>
          <w:szCs w:val="24"/>
        </w:rPr>
        <w:t>administartion</w:t>
      </w:r>
      <w:proofErr w:type="spellEnd"/>
      <w:r>
        <w:rPr>
          <w:sz w:val="24"/>
          <w:szCs w:val="24"/>
        </w:rPr>
        <w:t xml:space="preserve">. For example, short distances can be rewarded </w:t>
      </w:r>
      <w:r w:rsidR="00534BF5">
        <w:rPr>
          <w:sz w:val="24"/>
          <w:szCs w:val="24"/>
        </w:rPr>
        <w:t>initially</w:t>
      </w:r>
      <w:r>
        <w:rPr>
          <w:sz w:val="24"/>
          <w:szCs w:val="24"/>
        </w:rPr>
        <w:t xml:space="preserve"> and </w:t>
      </w:r>
      <w:r w:rsidR="00534BF5">
        <w:rPr>
          <w:sz w:val="24"/>
          <w:szCs w:val="24"/>
        </w:rPr>
        <w:t xml:space="preserve">then gradually and </w:t>
      </w:r>
      <w:r>
        <w:rPr>
          <w:sz w:val="24"/>
          <w:szCs w:val="24"/>
        </w:rPr>
        <w:t xml:space="preserve">automatically increased as performance improves. Reward delivery can also be manually triggered by the experimenter through an attached button. By inputting an array of target distances where rewards are dispensed, the rat’s behavior can be reinforced with minimal human input. </w:t>
      </w:r>
    </w:p>
    <w:p w14:paraId="3EC9A048" w14:textId="08A2F8AF" w:rsidR="00D571CE" w:rsidRDefault="00C261C6">
      <w:pPr>
        <w:spacing w:line="480" w:lineRule="auto"/>
        <w:ind w:firstLine="720"/>
        <w:rPr>
          <w:b/>
          <w:sz w:val="24"/>
          <w:szCs w:val="24"/>
        </w:rPr>
      </w:pPr>
      <w:r>
        <w:rPr>
          <w:sz w:val="24"/>
          <w:szCs w:val="24"/>
        </w:rPr>
        <w:t xml:space="preserve">The string is wrapped around a </w:t>
      </w:r>
      <w:r w:rsidR="006B281A">
        <w:rPr>
          <w:sz w:val="24"/>
          <w:szCs w:val="24"/>
        </w:rPr>
        <w:t xml:space="preserve">rotary encoder </w:t>
      </w:r>
      <w:r>
        <w:rPr>
          <w:sz w:val="24"/>
          <w:szCs w:val="24"/>
        </w:rPr>
        <w:t xml:space="preserve">which </w:t>
      </w:r>
      <w:r w:rsidR="006B281A">
        <w:rPr>
          <w:sz w:val="24"/>
          <w:szCs w:val="24"/>
        </w:rPr>
        <w:t>detects 1/600th of a full rotation</w:t>
      </w:r>
      <w:r>
        <w:rPr>
          <w:sz w:val="24"/>
          <w:szCs w:val="24"/>
        </w:rPr>
        <w:t xml:space="preserve"> (one tic). In practice, this sensitivity combined with the speed of the string reached when the rats pulled at a high rate was too fast for the data acquisition system to track reliably. Consequently, </w:t>
      </w:r>
      <w:r w:rsidR="006B281A">
        <w:rPr>
          <w:sz w:val="24"/>
          <w:szCs w:val="24"/>
        </w:rPr>
        <w:t xml:space="preserve">a custom circuit and software were added to send a TTL pulse to the Intan recording system when </w:t>
      </w:r>
      <w:r>
        <w:rPr>
          <w:sz w:val="24"/>
          <w:szCs w:val="24"/>
        </w:rPr>
        <w:t xml:space="preserve">only </w:t>
      </w:r>
      <w:r w:rsidR="006B281A">
        <w:rPr>
          <w:sz w:val="24"/>
          <w:szCs w:val="24"/>
        </w:rPr>
        <w:t xml:space="preserve">a portion of </w:t>
      </w:r>
      <w:r>
        <w:rPr>
          <w:sz w:val="24"/>
          <w:szCs w:val="24"/>
        </w:rPr>
        <w:t>tics were</w:t>
      </w:r>
      <w:r w:rsidR="006B281A">
        <w:rPr>
          <w:sz w:val="24"/>
          <w:szCs w:val="24"/>
        </w:rPr>
        <w:t xml:space="preserve"> detected</w:t>
      </w:r>
      <w:r>
        <w:rPr>
          <w:sz w:val="24"/>
          <w:szCs w:val="24"/>
        </w:rPr>
        <w:t xml:space="preserve"> (every 30 </w:t>
      </w:r>
      <w:r>
        <w:rPr>
          <w:sz w:val="24"/>
          <w:szCs w:val="24"/>
        </w:rPr>
        <w:lastRenderedPageBreak/>
        <w:t>ticks or 0.3432cm)</w:t>
      </w:r>
      <w:r w:rsidR="006B281A">
        <w:rPr>
          <w:sz w:val="24"/>
          <w:szCs w:val="24"/>
        </w:rPr>
        <w:t xml:space="preserve">. The timing of these pulses </w:t>
      </w:r>
      <w:r w:rsidR="0027653C">
        <w:rPr>
          <w:sz w:val="24"/>
          <w:szCs w:val="24"/>
        </w:rPr>
        <w:t>wa</w:t>
      </w:r>
      <w:r w:rsidR="006B281A">
        <w:rPr>
          <w:sz w:val="24"/>
          <w:szCs w:val="24"/>
        </w:rPr>
        <w:t xml:space="preserve">s synchronized to when the rat pulled the string for the given length, and the inter-pulse interval allowed us to determine the speed the </w:t>
      </w:r>
      <w:r w:rsidR="009E7C1E">
        <w:rPr>
          <w:sz w:val="24"/>
          <w:szCs w:val="24"/>
        </w:rPr>
        <w:t>rats were</w:t>
      </w:r>
      <w:r w:rsidR="006B281A">
        <w:rPr>
          <w:sz w:val="24"/>
          <w:szCs w:val="24"/>
        </w:rPr>
        <w:t xml:space="preserve"> pulling the string at that time. Since this timestamp information was recorded through the INTAN system (Intan Technologies, Los Angeles, California, United States), string pulling metrics could then be aligned to the neural activity and paw position data that was collected concurrently. Most components of this device, </w:t>
      </w:r>
      <w:proofErr w:type="gramStart"/>
      <w:r w:rsidR="006B281A">
        <w:rPr>
          <w:sz w:val="24"/>
          <w:szCs w:val="24"/>
        </w:rPr>
        <w:t>with the exception of</w:t>
      </w:r>
      <w:proofErr w:type="gramEnd"/>
      <w:r w:rsidR="006B281A">
        <w:rPr>
          <w:sz w:val="24"/>
          <w:szCs w:val="24"/>
        </w:rPr>
        <w:t xml:space="preserve"> the rotary encoder, can be placed outside of the Faraday cage to limit electrical noise that could contaminate the neural recording signal. In our tests, the string-pulling system produced no observable electrical artifacts in the collected neural data</w:t>
      </w:r>
      <w:r w:rsidR="00BA0237">
        <w:rPr>
          <w:sz w:val="24"/>
          <w:szCs w:val="24"/>
        </w:rPr>
        <w:t>.</w:t>
      </w:r>
    </w:p>
    <w:p w14:paraId="5816B7EE" w14:textId="66311DC6" w:rsidR="00D571CE" w:rsidRDefault="006B281A">
      <w:pPr>
        <w:pStyle w:val="Heading3"/>
        <w:spacing w:line="480" w:lineRule="auto"/>
        <w:rPr>
          <w:b/>
          <w:color w:val="000000"/>
          <w:sz w:val="24"/>
          <w:szCs w:val="24"/>
        </w:rPr>
      </w:pPr>
      <w:bookmarkStart w:id="19" w:name="_q1sbcune2inw" w:colFirst="0" w:colLast="0"/>
      <w:bookmarkStart w:id="20" w:name="_Toc71553526"/>
      <w:bookmarkStart w:id="21" w:name="_Toc72237188"/>
      <w:bookmarkEnd w:id="19"/>
      <w:r>
        <w:rPr>
          <w:b/>
          <w:color w:val="000000"/>
          <w:sz w:val="24"/>
          <w:szCs w:val="24"/>
        </w:rPr>
        <w:t>2.1.3 Behavior Metric Synchronization with Neural Activity</w:t>
      </w:r>
      <w:bookmarkEnd w:id="20"/>
      <w:bookmarkEnd w:id="21"/>
    </w:p>
    <w:p w14:paraId="7A9B1420" w14:textId="2C049435" w:rsidR="00D571CE" w:rsidRDefault="006B281A">
      <w:pPr>
        <w:spacing w:line="480" w:lineRule="auto"/>
        <w:rPr>
          <w:sz w:val="24"/>
          <w:szCs w:val="24"/>
        </w:rPr>
      </w:pPr>
      <w:r>
        <w:rPr>
          <w:sz w:val="24"/>
          <w:szCs w:val="24"/>
        </w:rPr>
        <w:tab/>
        <w:t xml:space="preserve">Electrophysiological signals were acquired from the primary motor cortex (M1) and striatum (STR) regions using the Intan </w:t>
      </w:r>
      <w:r w:rsidR="005E45AB">
        <w:rPr>
          <w:sz w:val="24"/>
          <w:szCs w:val="24"/>
        </w:rPr>
        <w:t>acquisition system</w:t>
      </w:r>
      <w:r>
        <w:rPr>
          <w:sz w:val="24"/>
          <w:szCs w:val="24"/>
        </w:rPr>
        <w:t xml:space="preserve">. </w:t>
      </w:r>
      <w:r w:rsidR="005E45AB">
        <w:rPr>
          <w:sz w:val="24"/>
          <w:szCs w:val="24"/>
        </w:rPr>
        <w:t>The Intan system</w:t>
      </w:r>
      <w:r>
        <w:rPr>
          <w:sz w:val="24"/>
          <w:szCs w:val="24"/>
        </w:rPr>
        <w:t xml:space="preserve"> </w:t>
      </w:r>
      <w:r w:rsidR="005E45AB">
        <w:rPr>
          <w:sz w:val="24"/>
          <w:szCs w:val="24"/>
        </w:rPr>
        <w:t xml:space="preserve">contains </w:t>
      </w:r>
      <w:r>
        <w:rPr>
          <w:sz w:val="24"/>
          <w:szCs w:val="24"/>
        </w:rPr>
        <w:t>16 Digital I/O pins</w:t>
      </w:r>
      <w:r w:rsidR="001C2583">
        <w:rPr>
          <w:sz w:val="24"/>
          <w:szCs w:val="24"/>
        </w:rPr>
        <w:t xml:space="preserve">, and </w:t>
      </w:r>
      <w:r w:rsidR="00DA6389">
        <w:rPr>
          <w:sz w:val="24"/>
          <w:szCs w:val="24"/>
        </w:rPr>
        <w:t>pins 12 and 15</w:t>
      </w:r>
      <w:r w:rsidR="001C2583">
        <w:rPr>
          <w:sz w:val="24"/>
          <w:szCs w:val="24"/>
        </w:rPr>
        <w:t xml:space="preserve"> were used t</w:t>
      </w:r>
      <w:r>
        <w:rPr>
          <w:sz w:val="24"/>
          <w:szCs w:val="24"/>
        </w:rPr>
        <w:t>o receive TTL pulses from the recording camera and Arduino board that were used to track behavior.</w:t>
      </w:r>
      <w:r w:rsidR="00DA6389">
        <w:rPr>
          <w:sz w:val="24"/>
          <w:szCs w:val="24"/>
        </w:rPr>
        <w:t xml:space="preserve"> Pins for the button and feeder were located on the Arduino.</w:t>
      </w:r>
      <w:r>
        <w:rPr>
          <w:sz w:val="24"/>
          <w:szCs w:val="24"/>
        </w:rPr>
        <w:t xml:space="preserve"> </w:t>
      </w:r>
      <w:r w:rsidR="00AB1E8E">
        <w:rPr>
          <w:sz w:val="24"/>
          <w:szCs w:val="24"/>
        </w:rPr>
        <w:t xml:space="preserve">Voltage dividers reduced the voltage of digital inputs to the Intan system to </w:t>
      </w:r>
      <w:r>
        <w:rPr>
          <w:sz w:val="24"/>
          <w:szCs w:val="24"/>
        </w:rPr>
        <w:t xml:space="preserve">3.1-3.3 V. TTL pulses were sent to the </w:t>
      </w:r>
      <w:r w:rsidR="00AB1E8E">
        <w:rPr>
          <w:sz w:val="24"/>
          <w:szCs w:val="24"/>
        </w:rPr>
        <w:t xml:space="preserve">Intan </w:t>
      </w:r>
      <w:r>
        <w:rPr>
          <w:sz w:val="24"/>
          <w:szCs w:val="24"/>
        </w:rPr>
        <w:t xml:space="preserve">interface board whenever the camera exposed a frame </w:t>
      </w:r>
      <w:r w:rsidR="00AB1E8E">
        <w:rPr>
          <w:sz w:val="24"/>
          <w:szCs w:val="24"/>
        </w:rPr>
        <w:t xml:space="preserve">and </w:t>
      </w:r>
      <w:r>
        <w:rPr>
          <w:sz w:val="24"/>
          <w:szCs w:val="24"/>
        </w:rPr>
        <w:t>every 1/20th of a</w:t>
      </w:r>
      <w:r w:rsidR="00093ECA">
        <w:rPr>
          <w:sz w:val="24"/>
          <w:szCs w:val="24"/>
        </w:rPr>
        <w:t xml:space="preserve"> full</w:t>
      </w:r>
      <w:r>
        <w:rPr>
          <w:sz w:val="24"/>
          <w:szCs w:val="24"/>
        </w:rPr>
        <w:t xml:space="preserve"> rotary encoder rotatio</w:t>
      </w:r>
      <w:r w:rsidR="00DA72BA">
        <w:rPr>
          <w:sz w:val="24"/>
          <w:szCs w:val="24"/>
        </w:rPr>
        <w:t>n</w:t>
      </w:r>
      <w:r w:rsidR="00093ECA">
        <w:rPr>
          <w:sz w:val="24"/>
          <w:szCs w:val="24"/>
        </w:rPr>
        <w:t>, which is equivalent to every 30 ticks or 0.3432cm</w:t>
      </w:r>
      <w:r>
        <w:rPr>
          <w:sz w:val="24"/>
          <w:szCs w:val="24"/>
        </w:rPr>
        <w:t xml:space="preserve">. The timestamps from the camera were aligned to the position </w:t>
      </w:r>
      <w:r w:rsidR="00093ECA">
        <w:rPr>
          <w:sz w:val="24"/>
          <w:szCs w:val="24"/>
        </w:rPr>
        <w:t>comma separated value (</w:t>
      </w:r>
      <w:r>
        <w:rPr>
          <w:sz w:val="24"/>
          <w:szCs w:val="24"/>
        </w:rPr>
        <w:t>CSV</w:t>
      </w:r>
      <w:r w:rsidR="00093ECA">
        <w:rPr>
          <w:sz w:val="24"/>
          <w:szCs w:val="24"/>
        </w:rPr>
        <w:t>)</w:t>
      </w:r>
      <w:r>
        <w:rPr>
          <w:sz w:val="24"/>
          <w:szCs w:val="24"/>
        </w:rPr>
        <w:t xml:space="preserve"> coordinates output by DeepLabCut in </w:t>
      </w:r>
      <w:proofErr w:type="spellStart"/>
      <w:r>
        <w:rPr>
          <w:sz w:val="24"/>
          <w:szCs w:val="24"/>
        </w:rPr>
        <w:t>Matlab</w:t>
      </w:r>
      <w:proofErr w:type="spellEnd"/>
      <w:r>
        <w:rPr>
          <w:sz w:val="24"/>
          <w:szCs w:val="24"/>
        </w:rPr>
        <w:t>.</w:t>
      </w:r>
    </w:p>
    <w:p w14:paraId="2A601AB2" w14:textId="2467255F" w:rsidR="00D571CE" w:rsidRDefault="006B281A">
      <w:pPr>
        <w:pStyle w:val="Heading3"/>
        <w:spacing w:line="480" w:lineRule="auto"/>
        <w:rPr>
          <w:b/>
          <w:color w:val="000000"/>
          <w:sz w:val="24"/>
          <w:szCs w:val="24"/>
        </w:rPr>
      </w:pPr>
      <w:bookmarkStart w:id="22" w:name="_rl3qu34m2bco" w:colFirst="0" w:colLast="0"/>
      <w:bookmarkStart w:id="23" w:name="_Toc71553527"/>
      <w:bookmarkStart w:id="24" w:name="_Toc72237189"/>
      <w:bookmarkEnd w:id="22"/>
      <w:r>
        <w:rPr>
          <w:b/>
          <w:color w:val="000000"/>
          <w:sz w:val="24"/>
          <w:szCs w:val="24"/>
        </w:rPr>
        <w:lastRenderedPageBreak/>
        <w:t>2.1.4 Motion Tracking with DeepLabCut</w:t>
      </w:r>
      <w:bookmarkEnd w:id="23"/>
      <w:bookmarkEnd w:id="24"/>
    </w:p>
    <w:p w14:paraId="43ECD6EF" w14:textId="6E47B0D4" w:rsidR="00D571CE" w:rsidRDefault="006B281A">
      <w:pPr>
        <w:spacing w:line="480" w:lineRule="auto"/>
        <w:ind w:firstLine="720"/>
        <w:rPr>
          <w:sz w:val="24"/>
          <w:szCs w:val="24"/>
        </w:rPr>
      </w:pPr>
      <w:r>
        <w:rPr>
          <w:sz w:val="24"/>
          <w:szCs w:val="24"/>
        </w:rPr>
        <w:t xml:space="preserve">A deconvolutional neural network (DeepLabCut, </w:t>
      </w:r>
      <w:r w:rsidR="00BA0237">
        <w:rPr>
          <w:sz w:val="24"/>
          <w:szCs w:val="24"/>
        </w:rPr>
        <w:fldChar w:fldCharType="begin" w:fldLock="1"/>
      </w:r>
      <w:r w:rsidR="00BA0237">
        <w:rPr>
          <w:sz w:val="24"/>
          <w:szCs w:val="24"/>
        </w:rPr>
        <w:instrText>ADDIN CSL_CITATION {"citationItems":[{"id":"ITEM-1","itemData":{"DOI":"10.1038/s41593-018-0209-y","ISSN":"15461726","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author":[{"dropping-particle":"","family":"Mathis","given":"Alexander","non-dropping-particle":"","parse-names":false,"suffix":""},{"dropping-particle":"","family":"Mamidanna","given":"Pranav","non-dropping-particle":"","parse-names":false,"suffix":""},{"dropping-particle":"","family":"Cury","given":"Kevin M.","non-dropping-particle":"","parse-names":false,"suffix":""},{"dropping-particle":"","family":"Abe","given":"Taiga","non-dropping-particle":"","parse-names":false,"suffix":""},{"dropping-particle":"","family":"Murthy","given":"Venkatesh N.","non-dropping-particle":"","parse-names":false,"suffix":""},{"dropping-particle":"","family":"Mathis","given":"Mackenzie Weygandt","non-dropping-particle":"","parse-names":false,"suffix":""},{"dropping-particle":"","family":"Bethge","given":"Matthias","non-dropping-particle":"","parse-names":false,"suffix":""}],"container-title":"Nature Neuroscience","id":"ITEM-1","issue":"9","issued":{"date-parts":[["2018"]]},"page":"1281-1289","publisher":"Springer US","title":"DeepLabCut: markerless pose estimation of user-defined body parts with deep learning","type":"article-journal","volume":"21"},"uris":["http://www.mendeley.com/documents/?uuid=b8131821-417f-4c30-8b43-74cab417161d"]}],"mendeley":{"formattedCitation":"(Mathis et al., 2018)","plainTextFormattedCitation":"(Mathis et al., 2018)","previouslyFormattedCitation":"(Mathis et al., 2018)"},"properties":{"noteIndex":0},"schema":"https://github.com/citation-style-language/schema/raw/master/csl-citation.json"}</w:instrText>
      </w:r>
      <w:r w:rsidR="00BA0237">
        <w:rPr>
          <w:sz w:val="24"/>
          <w:szCs w:val="24"/>
        </w:rPr>
        <w:fldChar w:fldCharType="separate"/>
      </w:r>
      <w:r w:rsidR="00BA0237" w:rsidRPr="00BA0237">
        <w:rPr>
          <w:noProof/>
          <w:sz w:val="24"/>
          <w:szCs w:val="24"/>
        </w:rPr>
        <w:t>(Mathis et al., 2018)</w:t>
      </w:r>
      <w:r w:rsidR="00BA0237">
        <w:rPr>
          <w:sz w:val="24"/>
          <w:szCs w:val="24"/>
        </w:rPr>
        <w:fldChar w:fldCharType="end"/>
      </w:r>
      <w:r>
        <w:rPr>
          <w:sz w:val="24"/>
          <w:szCs w:val="24"/>
        </w:rPr>
        <w:t xml:space="preserve">) was first trained on 108 manually-scored images (training frames) to identify rat paws and nose during string pulling behavior. A human scorer identified the location of the nose and each paw for each training frame and the network then used this information to improve the estimation of feature position. The network was subsequently trained for 730,000 iterations using the labeled video frames on </w:t>
      </w:r>
      <w:proofErr w:type="gramStart"/>
      <w:r>
        <w:rPr>
          <w:sz w:val="24"/>
          <w:szCs w:val="24"/>
        </w:rPr>
        <w:t>a</w:t>
      </w:r>
      <w:proofErr w:type="gramEnd"/>
      <w:r>
        <w:rPr>
          <w:sz w:val="24"/>
          <w:szCs w:val="24"/>
        </w:rPr>
        <w:t xml:space="preserve"> 85:15 </w:t>
      </w:r>
      <w:proofErr w:type="spellStart"/>
      <w:r w:rsidR="00FB7D59">
        <w:rPr>
          <w:sz w:val="24"/>
          <w:szCs w:val="24"/>
        </w:rPr>
        <w:t>t</w:t>
      </w:r>
      <w:r>
        <w:rPr>
          <w:sz w:val="24"/>
          <w:szCs w:val="24"/>
        </w:rPr>
        <w:t>rain:</w:t>
      </w:r>
      <w:r w:rsidR="00FB7D59">
        <w:rPr>
          <w:sz w:val="24"/>
          <w:szCs w:val="24"/>
        </w:rPr>
        <w:t>t</w:t>
      </w:r>
      <w:r>
        <w:rPr>
          <w:sz w:val="24"/>
          <w:szCs w:val="24"/>
        </w:rPr>
        <w:t>est</w:t>
      </w:r>
      <w:proofErr w:type="spellEnd"/>
      <w:r>
        <w:rPr>
          <w:sz w:val="24"/>
          <w:szCs w:val="24"/>
        </w:rPr>
        <w:t xml:space="preserve"> split until the loss converged at 0.003. Labeled images were taken from 3 session videos and 1 rat.</w:t>
      </w:r>
    </w:p>
    <w:p w14:paraId="6FFE7878" w14:textId="46B67252" w:rsidR="00D571CE" w:rsidRDefault="006B281A">
      <w:pPr>
        <w:spacing w:line="480" w:lineRule="auto"/>
        <w:ind w:firstLine="720"/>
        <w:rPr>
          <w:sz w:val="24"/>
          <w:szCs w:val="24"/>
        </w:rPr>
      </w:pPr>
      <w:r>
        <w:rPr>
          <w:sz w:val="24"/>
          <w:szCs w:val="24"/>
        </w:rPr>
        <w:t>Accuracy of the neural network was verified by labeled test images after training. Analysis with the network produces CSV files containing the x and y positions of each tracked item as well as a confidence measure (0</w:t>
      </w:r>
      <w:r w:rsidR="00BA0237">
        <w:rPr>
          <w:sz w:val="24"/>
          <w:szCs w:val="24"/>
        </w:rPr>
        <w:t>.0</w:t>
      </w:r>
      <w:r>
        <w:rPr>
          <w:sz w:val="24"/>
          <w:szCs w:val="24"/>
        </w:rPr>
        <w:t>-1.0</w:t>
      </w:r>
      <w:r w:rsidR="005B1409">
        <w:rPr>
          <w:sz w:val="24"/>
          <w:szCs w:val="24"/>
        </w:rPr>
        <w:t xml:space="preserve"> – which roughly translates to a likelihood I believe, right?</w:t>
      </w:r>
      <w:r>
        <w:rPr>
          <w:sz w:val="24"/>
          <w:szCs w:val="24"/>
        </w:rPr>
        <w:t xml:space="preserve">) of the prediction for each frame. The first round of filtering was an autoregressive integrated moving average (ARIMA) filter within DeepLabCut that was applied to the data with degrees AR=3 and MA=1. TTL pulse timestamps for each frame were added to the CSV and the coordinates were filtered further with </w:t>
      </w:r>
      <w:proofErr w:type="spellStart"/>
      <w:r>
        <w:rPr>
          <w:sz w:val="24"/>
          <w:szCs w:val="24"/>
        </w:rPr>
        <w:t>Matlab</w:t>
      </w:r>
      <w:proofErr w:type="spellEnd"/>
      <w:r>
        <w:rPr>
          <w:sz w:val="24"/>
          <w:szCs w:val="24"/>
        </w:rPr>
        <w:t xml:space="preserve">. In </w:t>
      </w:r>
      <w:proofErr w:type="spellStart"/>
      <w:r>
        <w:rPr>
          <w:sz w:val="24"/>
          <w:szCs w:val="24"/>
        </w:rPr>
        <w:t>Matlab</w:t>
      </w:r>
      <w:proofErr w:type="spellEnd"/>
      <w:r>
        <w:rPr>
          <w:sz w:val="24"/>
          <w:szCs w:val="24"/>
        </w:rPr>
        <w:t>, any coordinates with confidence values below 0.5 or that lay more than 10 pixels (0.26 cm) outside a moving average of the previous 10 frames were discarded. Short ranges (&lt;30 frames) of missing values were estimated via piecewise cubic interpolation (</w:t>
      </w:r>
      <w:proofErr w:type="spellStart"/>
      <w:r>
        <w:rPr>
          <w:sz w:val="24"/>
          <w:szCs w:val="24"/>
        </w:rPr>
        <w:t>pchip</w:t>
      </w:r>
      <w:proofErr w:type="spellEnd"/>
      <w:r>
        <w:rPr>
          <w:sz w:val="24"/>
          <w:szCs w:val="24"/>
        </w:rPr>
        <w:t xml:space="preserve">) between acceptable values and reincorporated. The segments of good values were low pass filtered where frequencies greater than 12 Hz were removed from the series. Short ranges of good values (&lt;184 frames) were discarded so that only more stable and accurate segments remained. Frames where paw speed was uncharacteristically high (&gt;130 cm/s) were also excluded from the </w:t>
      </w:r>
      <w:r>
        <w:rPr>
          <w:sz w:val="24"/>
          <w:szCs w:val="24"/>
        </w:rPr>
        <w:lastRenderedPageBreak/>
        <w:t>series. The remaining values were used to track position and calculate movement dynamics. Time stamps from camera pulses were aligned and added to the position coordinates for each frame to be used in further analysis.</w:t>
      </w:r>
    </w:p>
    <w:p w14:paraId="10609825" w14:textId="3AB2AA8F" w:rsidR="00D571CE" w:rsidRDefault="006B281A">
      <w:pPr>
        <w:pStyle w:val="Heading3"/>
        <w:spacing w:line="480" w:lineRule="auto"/>
        <w:rPr>
          <w:b/>
          <w:color w:val="000000"/>
          <w:sz w:val="24"/>
          <w:szCs w:val="24"/>
        </w:rPr>
      </w:pPr>
      <w:bookmarkStart w:id="25" w:name="_7vdde8vnky58" w:colFirst="0" w:colLast="0"/>
      <w:bookmarkStart w:id="26" w:name="_Toc71553528"/>
      <w:bookmarkStart w:id="27" w:name="_Toc72237190"/>
      <w:bookmarkEnd w:id="25"/>
      <w:r>
        <w:rPr>
          <w:b/>
          <w:color w:val="000000"/>
          <w:sz w:val="24"/>
          <w:szCs w:val="24"/>
        </w:rPr>
        <w:t>2.1.5 Behavioral Segmentation</w:t>
      </w:r>
      <w:bookmarkEnd w:id="26"/>
      <w:bookmarkEnd w:id="27"/>
      <w:r>
        <w:rPr>
          <w:b/>
          <w:color w:val="000000"/>
          <w:sz w:val="24"/>
          <w:szCs w:val="24"/>
        </w:rPr>
        <w:t xml:space="preserve"> </w:t>
      </w:r>
    </w:p>
    <w:p w14:paraId="64B9835A" w14:textId="37D559CB" w:rsidR="00D571CE" w:rsidRDefault="006B281A">
      <w:pPr>
        <w:spacing w:line="480" w:lineRule="auto"/>
        <w:rPr>
          <w:sz w:val="24"/>
          <w:szCs w:val="24"/>
        </w:rPr>
      </w:pPr>
      <w:r>
        <w:rPr>
          <w:b/>
          <w:sz w:val="24"/>
          <w:szCs w:val="24"/>
        </w:rPr>
        <w:tab/>
      </w:r>
      <w:r>
        <w:rPr>
          <w:sz w:val="24"/>
          <w:szCs w:val="24"/>
        </w:rPr>
        <w:t xml:space="preserve">Using the filtered paw coordinates produced by </w:t>
      </w:r>
      <w:proofErr w:type="spellStart"/>
      <w:r>
        <w:rPr>
          <w:sz w:val="24"/>
          <w:szCs w:val="24"/>
        </w:rPr>
        <w:t>Matlab</w:t>
      </w:r>
      <w:proofErr w:type="spellEnd"/>
      <w:r>
        <w:rPr>
          <w:sz w:val="24"/>
          <w:szCs w:val="24"/>
        </w:rPr>
        <w:t xml:space="preserve"> code, the reach and withdraw phases of individual pulls were identified. The reach phase is defined as “upward forelimb movement without string contact”</w:t>
      </w:r>
      <w:r w:rsidR="0027653C">
        <w:rPr>
          <w:sz w:val="24"/>
          <w:szCs w:val="24"/>
        </w:rPr>
        <w:t>, w</w:t>
      </w:r>
      <w:r>
        <w:rPr>
          <w:sz w:val="24"/>
          <w:szCs w:val="24"/>
        </w:rPr>
        <w:t xml:space="preserve">hile the withdraw phase is defined by “downward movement that included string contact” </w:t>
      </w:r>
      <w:r w:rsidR="00BA0237">
        <w:rPr>
          <w:sz w:val="24"/>
          <w:szCs w:val="24"/>
        </w:rPr>
        <w:fldChar w:fldCharType="begin" w:fldLock="1"/>
      </w:r>
      <w:r w:rsidR="00BA0237">
        <w:rPr>
          <w:sz w:val="24"/>
          <w:szCs w:val="24"/>
        </w:rPr>
        <w:instrText>ADDIN CSL_CITATION {"citationItems":[{"id":"ITEM-1","itemData":{"DOI":"10.1016/j.lmot.2017.03.010","ISSN":"00239690","abstract":"A variety of behavioral tests have been developed to assess skilled forelimb function in the rat, including tests that assess use of a single limb in reaching for food and placing it in the mouth for eating. The present study describes bilateral hand use in string-pulling to obtain a food reward. The movement consists of alternating forelimb movements in which a limb is advanced to grasp a string and withdraw it toward the body in order to retrieve a food reward. The movements of aim, advance, grasp, pull and push are associated with hand shape changes including collect, overgrasp, grasp and release. The topography and kinematics of limb and hand movement are assessed by digitizing methods that derive trajectory, distance, and velocity measures. The task is acquired by a rat within a few days of training, features few missed grasps, shows improvements with practice, and yields dozens of independent reaches by each hand in a single test session. The present analysis provides simple methods for describing each independent forelimb and hand movement and its topographic and kinematic properties. The similarities between string-pulling and other rat forelimb movements are discussed in relation to the idea that rat forelimb movements are conserved in tasks such as string-pulling, walking, reaching for food and grid walking. The task is also discussed with respect to its potential to investigate neural and cognitive bases of fine motor control.","author":[{"dropping-particle":"","family":"Blackwell","given":"Ashley A.","non-dropping-particle":"","parse-names":false,"suffix":""},{"dropping-particle":"","family":"Köppen","given":"Jenny R.","non-dropping-particle":"","parse-names":false,"suffix":""},{"dropping-particle":"","family":"Whishaw","given":"Ian Q.","non-dropping-particle":"","parse-names":false,"suffix":""},{"dropping-particle":"","family":"Wallace","given":"Douglas G.","non-dropping-particle":"","parse-names":false,"suffix":""}],"container-title":"Learning and Motivation","id":"ITEM-1","issue":"April 2017","issued":{"date-parts":[["2018"]]},"page":"63-73","publisher":"Elsevier","title":"String-pulling for food by the rat: Assessment of movement, topography and kinematics of a bilaterally skilled forelimb act","type":"article-journal","volume":"61"},"uris":["http://www.mendeley.com/documents/?uuid=067e98ef-4604-4a77-952e-2060c5997ca4"]}],"mendeley":{"formattedCitation":"(Blackwell, Köppen, et al., 2018)","plainTextFormattedCitation":"(Blackwell, Köppen, et al., 2018)","previouslyFormattedCitation":"(Blackwell, Köppen, et al., 2018)"},"properties":{"noteIndex":0},"schema":"https://github.com/citation-style-language/schema/raw/master/csl-citation.json"}</w:instrText>
      </w:r>
      <w:r w:rsidR="00BA0237">
        <w:rPr>
          <w:sz w:val="24"/>
          <w:szCs w:val="24"/>
        </w:rPr>
        <w:fldChar w:fldCharType="separate"/>
      </w:r>
      <w:r w:rsidR="00BA0237" w:rsidRPr="00BA0237">
        <w:rPr>
          <w:noProof/>
          <w:sz w:val="24"/>
          <w:szCs w:val="24"/>
        </w:rPr>
        <w:t>(Blackwell, Köppen, et al., 2018)</w:t>
      </w:r>
      <w:r w:rsidR="00BA0237">
        <w:rPr>
          <w:sz w:val="24"/>
          <w:szCs w:val="24"/>
        </w:rPr>
        <w:fldChar w:fldCharType="end"/>
      </w:r>
      <w:r>
        <w:rPr>
          <w:sz w:val="24"/>
          <w:szCs w:val="24"/>
        </w:rPr>
        <w:t xml:space="preserve">. Periods of sustained positive velocity in the y direction were used to identify when the </w:t>
      </w:r>
      <w:r w:rsidR="009E7C1E">
        <w:rPr>
          <w:sz w:val="24"/>
          <w:szCs w:val="24"/>
        </w:rPr>
        <w:t>rats were</w:t>
      </w:r>
      <w:r>
        <w:rPr>
          <w:sz w:val="24"/>
          <w:szCs w:val="24"/>
        </w:rPr>
        <w:t xml:space="preserve"> raising a paw, and periods of sustained negative velocity in the y direction identified when a paw was lowered. After segmenting pulls into reach and withdraw phases, each phase was further divided into the Lift, Advance, Grasp, Pull, and Push segments </w:t>
      </w:r>
      <w:r w:rsidR="00223CE5">
        <w:rPr>
          <w:sz w:val="24"/>
          <w:szCs w:val="24"/>
        </w:rPr>
        <w:t xml:space="preserve">as </w:t>
      </w:r>
      <w:r>
        <w:rPr>
          <w:sz w:val="24"/>
          <w:szCs w:val="24"/>
        </w:rPr>
        <w:t>identified in</w:t>
      </w:r>
      <w:r w:rsidR="006C68FC">
        <w:rPr>
          <w:sz w:val="24"/>
          <w:szCs w:val="24"/>
        </w:rPr>
        <w:t xml:space="preserve"> literature </w:t>
      </w:r>
      <w:r w:rsidR="006C68FC">
        <w:rPr>
          <w:sz w:val="24"/>
          <w:szCs w:val="24"/>
        </w:rPr>
        <w:fldChar w:fldCharType="begin" w:fldLock="1"/>
      </w:r>
      <w:r w:rsidR="005828AF">
        <w:rPr>
          <w:sz w:val="24"/>
          <w:szCs w:val="24"/>
        </w:rPr>
        <w:instrText>ADDIN CSL_CITATION {"citationItems":[{"id":"ITEM-1","itemData":{"DOI":"10.1016/j.lmot.2017.03.010","ISSN":"00239690","abstract":"A variety of behavioral tests have been developed to assess skilled forelimb function in the rat, including tests that assess use of a single limb in reaching for food and placing it in the mouth for eating. The present study describes bilateral hand use in string-pulling to obtain a food reward. The movement consists of alternating forelimb movements in which a limb is advanced to grasp a string and withdraw it toward the body in order to retrieve a food reward. The movements of aim, advance, grasp, pull and push are associated with hand shape changes including collect, overgrasp, grasp and release. The topography and kinematics of limb and hand movement are assessed by digitizing methods that derive trajectory, distance, and velocity measures. The task is acquired by a rat within a few days of training, features few missed grasps, shows improvements with practice, and yields dozens of independent reaches by each hand in a single test session. The present analysis provides simple methods for describing each independent forelimb and hand movement and its topographic and kinematic properties. The similarities between string-pulling and other rat forelimb movements are discussed in relation to the idea that rat forelimb movements are conserved in tasks such as string-pulling, walking, reaching for food and grid walking. The task is also discussed with respect to its potential to investigate neural and cognitive bases of fine motor control.","author":[{"dropping-particle":"","family":"Blackwell","given":"Ashley A.","non-dropping-particle":"","parse-names":false,"suffix":""},{"dropping-particle":"","family":"Köppen","given":"Jenny R.","non-dropping-particle":"","parse-names":false,"suffix":""},{"dropping-particle":"","family":"Whishaw","given":"Ian Q.","non-dropping-particle":"","parse-names":false,"suffix":""},{"dropping-particle":"","family":"Wallace","given":"Douglas G.","non-dropping-particle":"","parse-names":false,"suffix":""}],"container-title":"Learning and Motivation","id":"ITEM-1","issue":"April 2017","issued":{"date-parts":[["2018"]]},"page":"63-73","publisher":"Elsevier","title":"String-pulling for food by the rat: Assessment of movement, topography and kinematics of a bilaterally skilled forelimb act","type":"article-journal","volume":"61"},"uris":["http://www.mendeley.com/documents/?uuid=067e98ef-4604-4a77-952e-2060c5997ca4"]}],"mendeley":{"formattedCitation":"(Blackwell, Köppen, et al., 2018)","plainTextFormattedCitation":"(Blackwell, Köppen, et al., 2018)","previouslyFormattedCitation":"(Blackwell, Köppen, et al., 2018)"},"properties":{"noteIndex":0},"schema":"https://github.com/citation-style-language/schema/raw/master/csl-citation.json"}</w:instrText>
      </w:r>
      <w:r w:rsidR="006C68FC">
        <w:rPr>
          <w:sz w:val="24"/>
          <w:szCs w:val="24"/>
        </w:rPr>
        <w:fldChar w:fldCharType="separate"/>
      </w:r>
      <w:r w:rsidR="006C68FC" w:rsidRPr="006C68FC">
        <w:rPr>
          <w:noProof/>
          <w:sz w:val="24"/>
          <w:szCs w:val="24"/>
        </w:rPr>
        <w:t>(Blackwell, Köppen, et al., 2018)</w:t>
      </w:r>
      <w:r w:rsidR="006C68FC">
        <w:rPr>
          <w:sz w:val="24"/>
          <w:szCs w:val="24"/>
        </w:rPr>
        <w:fldChar w:fldCharType="end"/>
      </w:r>
      <w:r>
        <w:rPr>
          <w:sz w:val="24"/>
          <w:szCs w:val="24"/>
        </w:rPr>
        <w:t xml:space="preserve">. Segmentation accuracy was determined visually; videos of each segment were </w:t>
      </w:r>
      <w:r w:rsidR="00223CE5">
        <w:rPr>
          <w:sz w:val="24"/>
          <w:szCs w:val="24"/>
        </w:rPr>
        <w:t>created,</w:t>
      </w:r>
      <w:r>
        <w:rPr>
          <w:sz w:val="24"/>
          <w:szCs w:val="24"/>
        </w:rPr>
        <w:t xml:space="preserve"> and movements of the entire arm were compared to the hallmarks of each segment </w:t>
      </w:r>
      <w:r w:rsidR="00223CE5">
        <w:rPr>
          <w:sz w:val="24"/>
          <w:szCs w:val="24"/>
        </w:rPr>
        <w:t>as described in</w:t>
      </w:r>
      <w:r w:rsidR="005828AF">
        <w:rPr>
          <w:sz w:val="24"/>
          <w:szCs w:val="24"/>
        </w:rPr>
        <w:t xml:space="preserve"> literature </w:t>
      </w:r>
      <w:r w:rsidR="005828AF">
        <w:rPr>
          <w:sz w:val="24"/>
          <w:szCs w:val="24"/>
        </w:rPr>
        <w:fldChar w:fldCharType="begin" w:fldLock="1"/>
      </w:r>
      <w:r w:rsidR="005828AF">
        <w:rPr>
          <w:sz w:val="24"/>
          <w:szCs w:val="24"/>
        </w:rPr>
        <w:instrText>ADDIN CSL_CITATION {"citationItems":[{"id":"ITEM-1","itemData":{"DOI":"10.1016/j.lmot.2017.03.010","ISSN":"00239690","abstract":"A variety of behavioral tests have been developed to assess skilled forelimb function in the rat, including tests that assess use of a single limb in reaching for food and placing it in the mouth for eating. The present study describes bilateral hand use in string-pulling to obtain a food reward. The movement consists of alternating forelimb movements in which a limb is advanced to grasp a string and withdraw it toward the body in order to retrieve a food reward. The movements of aim, advance, grasp, pull and push are associated with hand shape changes including collect, overgrasp, grasp and release. The topography and kinematics of limb and hand movement are assessed by digitizing methods that derive trajectory, distance, and velocity measures. The task is acquired by a rat within a few days of training, features few missed grasps, shows improvements with practice, and yields dozens of independent reaches by each hand in a single test session. The present analysis provides simple methods for describing each independent forelimb and hand movement and its topographic and kinematic properties. The similarities between string-pulling and other rat forelimb movements are discussed in relation to the idea that rat forelimb movements are conserved in tasks such as string-pulling, walking, reaching for food and grid walking. The task is also discussed with respect to its potential to investigate neural and cognitive bases of fine motor control.","author":[{"dropping-particle":"","family":"Blackwell","given":"Ashley A.","non-dropping-particle":"","parse-names":false,"suffix":""},{"dropping-particle":"","family":"Köppen","given":"Jenny R.","non-dropping-particle":"","parse-names":false,"suffix":""},{"dropping-particle":"","family":"Whishaw","given":"Ian Q.","non-dropping-particle":"","parse-names":false,"suffix":""},{"dropping-particle":"","family":"Wallace","given":"Douglas G.","non-dropping-particle":"","parse-names":false,"suffix":""}],"container-title":"Learning and Motivation","id":"ITEM-1","issue":"April 2017","issued":{"date-parts":[["2018"]]},"page":"63-73","publisher":"Elsevier","title":"String-pulling for food by the rat: Assessment of movement, topography and kinematics of a bilaterally skilled forelimb act","type":"article-journal","volume":"61"},"uris":["http://www.mendeley.com/documents/?uuid=067e98ef-4604-4a77-952e-2060c5997ca4"]}],"mendeley":{"formattedCitation":"(Blackwell, Köppen, et al., 2018)","plainTextFormattedCitation":"(Blackwell, Köppen, et al., 2018)"},"properties":{"noteIndex":0},"schema":"https://github.com/citation-style-language/schema/raw/master/csl-citation.json"}</w:instrText>
      </w:r>
      <w:r w:rsidR="005828AF">
        <w:rPr>
          <w:sz w:val="24"/>
          <w:szCs w:val="24"/>
        </w:rPr>
        <w:fldChar w:fldCharType="separate"/>
      </w:r>
      <w:r w:rsidR="005828AF" w:rsidRPr="005828AF">
        <w:rPr>
          <w:noProof/>
          <w:sz w:val="24"/>
          <w:szCs w:val="24"/>
        </w:rPr>
        <w:t>(Blackwell, Köppen, et al., 2018)</w:t>
      </w:r>
      <w:r w:rsidR="005828AF">
        <w:rPr>
          <w:sz w:val="24"/>
          <w:szCs w:val="24"/>
        </w:rPr>
        <w:fldChar w:fldCharType="end"/>
      </w:r>
      <w:r>
        <w:rPr>
          <w:sz w:val="24"/>
          <w:szCs w:val="24"/>
        </w:rPr>
        <w:t xml:space="preserve">. </w:t>
      </w:r>
      <w:r w:rsidR="00F30187" w:rsidRPr="00F30187">
        <w:rPr>
          <w:b/>
          <w:sz w:val="24"/>
          <w:szCs w:val="24"/>
        </w:rPr>
        <w:t>Figure 4</w:t>
      </w:r>
      <w:r>
        <w:rPr>
          <w:sz w:val="24"/>
          <w:szCs w:val="24"/>
        </w:rPr>
        <w:t xml:space="preserve"> show</w:t>
      </w:r>
      <w:r w:rsidR="00921D08">
        <w:rPr>
          <w:sz w:val="24"/>
          <w:szCs w:val="24"/>
        </w:rPr>
        <w:t xml:space="preserve">s the trajectories </w:t>
      </w:r>
      <w:r w:rsidR="00951AE9">
        <w:rPr>
          <w:sz w:val="24"/>
          <w:szCs w:val="24"/>
        </w:rPr>
        <w:t xml:space="preserve">of </w:t>
      </w:r>
      <w:r w:rsidR="00921D08">
        <w:rPr>
          <w:sz w:val="24"/>
          <w:szCs w:val="24"/>
        </w:rPr>
        <w:t>the reach and withdraw phases of a control and lesioned animal with segments identified by color</w:t>
      </w:r>
      <w:r>
        <w:rPr>
          <w:sz w:val="24"/>
          <w:szCs w:val="24"/>
        </w:rPr>
        <w:t>.</w:t>
      </w:r>
    </w:p>
    <w:p w14:paraId="3BF11193" w14:textId="5443638B" w:rsidR="00D571CE" w:rsidRDefault="006B281A">
      <w:pPr>
        <w:spacing w:line="480" w:lineRule="auto"/>
        <w:rPr>
          <w:sz w:val="24"/>
          <w:szCs w:val="24"/>
        </w:rPr>
      </w:pPr>
      <w:r>
        <w:rPr>
          <w:sz w:val="24"/>
          <w:szCs w:val="24"/>
        </w:rPr>
        <w:tab/>
        <w:t xml:space="preserve">Segment start and end points were identified using paw coordinates and velocities as well. Lift, Advance, and Grasp segments were segmented from periods of upward motion previously identified. The lift segment began at the start of upward motion and ended when the paw reached its maximum x coordinate away from the </w:t>
      </w:r>
      <w:r w:rsidR="00951AE9">
        <w:rPr>
          <w:noProof/>
          <w:sz w:val="24"/>
          <w:szCs w:val="24"/>
        </w:rPr>
        <w:lastRenderedPageBreak/>
        <mc:AlternateContent>
          <mc:Choice Requires="wps">
            <w:drawing>
              <wp:anchor distT="0" distB="0" distL="114300" distR="114300" simplePos="0" relativeHeight="251657216" behindDoc="1" locked="0" layoutInCell="1" allowOverlap="1" wp14:anchorId="511B3F08" wp14:editId="28F9FADC">
                <wp:simplePos x="0" y="0"/>
                <wp:positionH relativeFrom="margin">
                  <wp:align>center</wp:align>
                </wp:positionH>
                <wp:positionV relativeFrom="paragraph">
                  <wp:posOffset>444500</wp:posOffset>
                </wp:positionV>
                <wp:extent cx="6800850" cy="778192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6800850" cy="7781925"/>
                        </a:xfrm>
                        <a:prstGeom prst="rect">
                          <a:avLst/>
                        </a:prstGeom>
                        <a:noFill/>
                        <a:ln>
                          <a:noFill/>
                        </a:ln>
                      </wps:spPr>
                      <wps:txbx>
                        <w:txbxContent>
                          <w:p w14:paraId="728D777F" w14:textId="144733CD" w:rsidR="00EE4B8A" w:rsidRDefault="004809B3" w:rsidP="000E0D0F">
                            <w:pPr>
                              <w:spacing w:line="240" w:lineRule="auto"/>
                              <w:ind w:left="720"/>
                              <w:textDirection w:val="btLr"/>
                              <w:rPr>
                                <w:b/>
                                <w:bCs/>
                                <w:color w:val="000000"/>
                                <w:sz w:val="24"/>
                              </w:rPr>
                            </w:pPr>
                            <w:r>
                              <w:rPr>
                                <w:noProof/>
                              </w:rPr>
                              <w:drawing>
                                <wp:inline distT="0" distB="0" distL="0" distR="0" wp14:anchorId="0A9AF0EE" wp14:editId="057B1427">
                                  <wp:extent cx="5962448" cy="6092825"/>
                                  <wp:effectExtent l="0" t="0" r="635"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760" t="776" r="15154"/>
                                          <a:stretch/>
                                        </pic:blipFill>
                                        <pic:spPr bwMode="auto">
                                          <a:xfrm>
                                            <a:off x="0" y="0"/>
                                            <a:ext cx="5975610" cy="6106275"/>
                                          </a:xfrm>
                                          <a:prstGeom prst="rect">
                                            <a:avLst/>
                                          </a:prstGeom>
                                          <a:ln>
                                            <a:noFill/>
                                          </a:ln>
                                          <a:extLst>
                                            <a:ext uri="{53640926-AAD7-44D8-BBD7-CCE9431645EC}">
                                              <a14:shadowObscured xmlns:a14="http://schemas.microsoft.com/office/drawing/2010/main"/>
                                            </a:ext>
                                          </a:extLst>
                                        </pic:spPr>
                                      </pic:pic>
                                    </a:graphicData>
                                  </a:graphic>
                                </wp:inline>
                              </w:drawing>
                            </w:r>
                          </w:p>
                          <w:p w14:paraId="7D8F89D3" w14:textId="77777777" w:rsidR="00EE4B8A" w:rsidRPr="00EE4B8A" w:rsidRDefault="00EE4B8A" w:rsidP="00EE4B8A">
                            <w:pPr>
                              <w:spacing w:line="240" w:lineRule="auto"/>
                              <w:ind w:left="720"/>
                              <w:textDirection w:val="btLr"/>
                              <w:rPr>
                                <w:sz w:val="24"/>
                                <w:szCs w:val="24"/>
                                <w:lang w:val="en-US"/>
                              </w:rPr>
                            </w:pPr>
                            <w:r w:rsidRPr="00EE4B8A">
                              <w:rPr>
                                <w:b/>
                                <w:bCs/>
                                <w:sz w:val="24"/>
                                <w:szCs w:val="24"/>
                                <w:lang w:val="en-US"/>
                              </w:rPr>
                              <w:t>Figure 4</w:t>
                            </w:r>
                            <w:r w:rsidRPr="00DA7A63">
                              <w:rPr>
                                <w:b/>
                                <w:bCs/>
                                <w:sz w:val="24"/>
                                <w:szCs w:val="24"/>
                                <w:lang w:val="en-US"/>
                              </w:rPr>
                              <w:t>:</w:t>
                            </w:r>
                            <w:r w:rsidRPr="00EE4B8A">
                              <w:rPr>
                                <w:sz w:val="24"/>
                                <w:szCs w:val="24"/>
                                <w:lang w:val="en-US"/>
                              </w:rPr>
                              <w:t xml:space="preserve"> Left paw trajectories for the Left paw of a control animal (</w:t>
                            </w:r>
                            <w:r w:rsidRPr="00EE4B8A">
                              <w:rPr>
                                <w:b/>
                                <w:bCs/>
                                <w:sz w:val="24"/>
                                <w:szCs w:val="24"/>
                                <w:lang w:val="en-US"/>
                              </w:rPr>
                              <w:t>A&amp;C</w:t>
                            </w:r>
                            <w:r w:rsidRPr="00EE4B8A">
                              <w:rPr>
                                <w:sz w:val="24"/>
                                <w:szCs w:val="24"/>
                                <w:lang w:val="en-US"/>
                              </w:rPr>
                              <w:t>) and a hemi-lesioned PD model animal with a right hemisphere lesion (</w:t>
                            </w:r>
                            <w:r w:rsidRPr="00EE4B8A">
                              <w:rPr>
                                <w:b/>
                                <w:bCs/>
                                <w:sz w:val="24"/>
                                <w:szCs w:val="24"/>
                                <w:lang w:val="en-US"/>
                              </w:rPr>
                              <w:t>B&amp;D</w:t>
                            </w:r>
                            <w:r w:rsidRPr="00EE4B8A">
                              <w:rPr>
                                <w:sz w:val="24"/>
                                <w:szCs w:val="24"/>
                                <w:lang w:val="en-US"/>
                              </w:rPr>
                              <w:t>) over the reach (</w:t>
                            </w:r>
                            <w:r w:rsidRPr="00EE4B8A">
                              <w:rPr>
                                <w:b/>
                                <w:bCs/>
                                <w:sz w:val="24"/>
                                <w:szCs w:val="24"/>
                                <w:lang w:val="en-US"/>
                              </w:rPr>
                              <w:t>A&amp;B</w:t>
                            </w:r>
                            <w:r w:rsidRPr="00EE4B8A">
                              <w:rPr>
                                <w:sz w:val="24"/>
                                <w:szCs w:val="24"/>
                                <w:lang w:val="en-US"/>
                              </w:rPr>
                              <w:t>) and withdraw (</w:t>
                            </w:r>
                            <w:r w:rsidRPr="00EE4B8A">
                              <w:rPr>
                                <w:b/>
                                <w:bCs/>
                                <w:sz w:val="24"/>
                                <w:szCs w:val="24"/>
                                <w:lang w:val="en-US"/>
                              </w:rPr>
                              <w:t>C&amp;D</w:t>
                            </w:r>
                            <w:r w:rsidRPr="00EE4B8A">
                              <w:rPr>
                                <w:sz w:val="24"/>
                                <w:szCs w:val="24"/>
                                <w:lang w:val="en-US"/>
                              </w:rPr>
                              <w:t xml:space="preserve">) phases of pulling from a single session. Reach and withdraw phases are subdivided into 5 segments identified by color. Segment start and end points were determined by looking at the paw speeds in the x and y directions along with the horizontal paw position over the period of the appropriate phase. The paths of the lesioned animal’s affected paw appear to be shorter in both </w:t>
                            </w:r>
                            <w:proofErr w:type="gramStart"/>
                            <w:r w:rsidRPr="00EE4B8A">
                              <w:rPr>
                                <w:sz w:val="24"/>
                                <w:szCs w:val="24"/>
                                <w:lang w:val="en-US"/>
                              </w:rPr>
                              <w:t>phases, and</w:t>
                            </w:r>
                            <w:proofErr w:type="gramEnd"/>
                            <w:r w:rsidRPr="00EE4B8A">
                              <w:rPr>
                                <w:sz w:val="24"/>
                                <w:szCs w:val="24"/>
                                <w:lang w:val="en-US"/>
                              </w:rPr>
                              <w:t xml:space="preserve"> have less range in the x direction as well.</w:t>
                            </w:r>
                          </w:p>
                          <w:p w14:paraId="5199CB4C" w14:textId="40AD02CC" w:rsidR="00D571CE" w:rsidRDefault="00D571CE" w:rsidP="000E0D0F">
                            <w:pPr>
                              <w:spacing w:line="240" w:lineRule="auto"/>
                              <w:ind w:left="720"/>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 w14:anchorId="511B3F08" id="Text Box 3" o:spid="_x0000_s1033" type="#_x0000_t202" style="position:absolute;margin-left:0;margin-top:35pt;width:535.5pt;height:612.7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" filled="f" stroked="f">
                <v:textbox inset="2.53958mm,2.53958mm,2.53958mm,2.53958mm">
                  <w:txbxContent>
                    <w:p w14:paraId="728D777F" w14:textId="144733CD" w:rsidR="00EE4B8A" w:rsidRDefault="004809B3" w:rsidP="000E0D0F">
                      <w:pPr>
                        <w:spacing w:line="240" w:lineRule="auto"/>
                        <w:ind w:left="720"/>
                        <w:textDirection w:val="btLr"/>
                        <w:rPr>
                          <w:b/>
                          <w:bCs/>
                          <w:color w:val="000000"/>
                          <w:sz w:val="24"/>
                        </w:rPr>
                      </w:pPr>
                      <w:r>
                        <w:rPr>
                          <w:noProof/>
                        </w:rPr>
                        <w:drawing>
                          <wp:inline distT="0" distB="0" distL="0" distR="0" wp14:anchorId="0A9AF0EE" wp14:editId="057B1427">
                            <wp:extent cx="5962448" cy="6092825"/>
                            <wp:effectExtent l="0" t="0" r="635"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760" t="776" r="15154"/>
                                    <a:stretch/>
                                  </pic:blipFill>
                                  <pic:spPr bwMode="auto">
                                    <a:xfrm>
                                      <a:off x="0" y="0"/>
                                      <a:ext cx="5975610" cy="6106275"/>
                                    </a:xfrm>
                                    <a:prstGeom prst="rect">
                                      <a:avLst/>
                                    </a:prstGeom>
                                    <a:ln>
                                      <a:noFill/>
                                    </a:ln>
                                    <a:extLst>
                                      <a:ext uri="{53640926-AAD7-44D8-BBD7-CCE9431645EC}">
                                        <a14:shadowObscured xmlns:a14="http://schemas.microsoft.com/office/drawing/2010/main"/>
                                      </a:ext>
                                    </a:extLst>
                                  </pic:spPr>
                                </pic:pic>
                              </a:graphicData>
                            </a:graphic>
                          </wp:inline>
                        </w:drawing>
                      </w:r>
                    </w:p>
                    <w:p w14:paraId="7D8F89D3" w14:textId="77777777" w:rsidR="00EE4B8A" w:rsidRPr="00EE4B8A" w:rsidRDefault="00EE4B8A" w:rsidP="00EE4B8A">
                      <w:pPr>
                        <w:spacing w:line="240" w:lineRule="auto"/>
                        <w:ind w:left="720"/>
                        <w:textDirection w:val="btLr"/>
                        <w:rPr>
                          <w:sz w:val="24"/>
                          <w:szCs w:val="24"/>
                          <w:lang w:val="en-US"/>
                        </w:rPr>
                      </w:pPr>
                      <w:r w:rsidRPr="00EE4B8A">
                        <w:rPr>
                          <w:b/>
                          <w:bCs/>
                          <w:sz w:val="24"/>
                          <w:szCs w:val="24"/>
                          <w:lang w:val="en-US"/>
                        </w:rPr>
                        <w:t>Figure 4</w:t>
                      </w:r>
                      <w:r w:rsidRPr="00DA7A63">
                        <w:rPr>
                          <w:b/>
                          <w:bCs/>
                          <w:sz w:val="24"/>
                          <w:szCs w:val="24"/>
                          <w:lang w:val="en-US"/>
                        </w:rPr>
                        <w:t>:</w:t>
                      </w:r>
                      <w:r w:rsidRPr="00EE4B8A">
                        <w:rPr>
                          <w:sz w:val="24"/>
                          <w:szCs w:val="24"/>
                          <w:lang w:val="en-US"/>
                        </w:rPr>
                        <w:t xml:space="preserve"> Left paw trajectories for the Left paw of a control animal (</w:t>
                      </w:r>
                      <w:r w:rsidRPr="00EE4B8A">
                        <w:rPr>
                          <w:b/>
                          <w:bCs/>
                          <w:sz w:val="24"/>
                          <w:szCs w:val="24"/>
                          <w:lang w:val="en-US"/>
                        </w:rPr>
                        <w:t>A&amp;C</w:t>
                      </w:r>
                      <w:r w:rsidRPr="00EE4B8A">
                        <w:rPr>
                          <w:sz w:val="24"/>
                          <w:szCs w:val="24"/>
                          <w:lang w:val="en-US"/>
                        </w:rPr>
                        <w:t>) and a hemi-lesioned PD model animal with a right hemisphere lesion (</w:t>
                      </w:r>
                      <w:r w:rsidRPr="00EE4B8A">
                        <w:rPr>
                          <w:b/>
                          <w:bCs/>
                          <w:sz w:val="24"/>
                          <w:szCs w:val="24"/>
                          <w:lang w:val="en-US"/>
                        </w:rPr>
                        <w:t>B&amp;D</w:t>
                      </w:r>
                      <w:r w:rsidRPr="00EE4B8A">
                        <w:rPr>
                          <w:sz w:val="24"/>
                          <w:szCs w:val="24"/>
                          <w:lang w:val="en-US"/>
                        </w:rPr>
                        <w:t>) over the reach (</w:t>
                      </w:r>
                      <w:r w:rsidRPr="00EE4B8A">
                        <w:rPr>
                          <w:b/>
                          <w:bCs/>
                          <w:sz w:val="24"/>
                          <w:szCs w:val="24"/>
                          <w:lang w:val="en-US"/>
                        </w:rPr>
                        <w:t>A&amp;B</w:t>
                      </w:r>
                      <w:r w:rsidRPr="00EE4B8A">
                        <w:rPr>
                          <w:sz w:val="24"/>
                          <w:szCs w:val="24"/>
                          <w:lang w:val="en-US"/>
                        </w:rPr>
                        <w:t>) and withdraw (</w:t>
                      </w:r>
                      <w:r w:rsidRPr="00EE4B8A">
                        <w:rPr>
                          <w:b/>
                          <w:bCs/>
                          <w:sz w:val="24"/>
                          <w:szCs w:val="24"/>
                          <w:lang w:val="en-US"/>
                        </w:rPr>
                        <w:t>C&amp;D</w:t>
                      </w:r>
                      <w:r w:rsidRPr="00EE4B8A">
                        <w:rPr>
                          <w:sz w:val="24"/>
                          <w:szCs w:val="24"/>
                          <w:lang w:val="en-US"/>
                        </w:rPr>
                        <w:t xml:space="preserve">) phases of pulling from a single session. Reach and withdraw phases are subdivided into 5 segments identified by color. Segment start and end points were determined by looking at the paw speeds in the x and y directions along with the horizontal paw position over the period of the appropriate phase. The paths of the lesioned animal’s affected paw appear to be shorter in both </w:t>
                      </w:r>
                      <w:proofErr w:type="gramStart"/>
                      <w:r w:rsidRPr="00EE4B8A">
                        <w:rPr>
                          <w:sz w:val="24"/>
                          <w:szCs w:val="24"/>
                          <w:lang w:val="en-US"/>
                        </w:rPr>
                        <w:t>phases, and</w:t>
                      </w:r>
                      <w:proofErr w:type="gramEnd"/>
                      <w:r w:rsidRPr="00EE4B8A">
                        <w:rPr>
                          <w:sz w:val="24"/>
                          <w:szCs w:val="24"/>
                          <w:lang w:val="en-US"/>
                        </w:rPr>
                        <w:t xml:space="preserve"> have less range in the x direction as well.</w:t>
                      </w:r>
                    </w:p>
                    <w:p w14:paraId="5199CB4C" w14:textId="40AD02CC" w:rsidR="00D571CE" w:rsidRDefault="00D571CE" w:rsidP="000E0D0F">
                      <w:pPr>
                        <w:spacing w:line="240" w:lineRule="auto"/>
                        <w:ind w:left="720"/>
                        <w:textDirection w:val="btLr"/>
                      </w:pPr>
                    </w:p>
                  </w:txbxContent>
                </v:textbox>
                <w10:wrap type="square" anchorx="margin"/>
              </v:shape>
            </w:pict>
          </mc:Fallback>
        </mc:AlternateContent>
      </w:r>
      <w:r>
        <w:rPr>
          <w:sz w:val="24"/>
          <w:szCs w:val="24"/>
        </w:rPr>
        <w:t xml:space="preserve">center of the body. At this point, the advance segment began. This segment is </w:t>
      </w:r>
      <w:r>
        <w:rPr>
          <w:sz w:val="24"/>
          <w:szCs w:val="24"/>
        </w:rPr>
        <w:lastRenderedPageBreak/>
        <w:t xml:space="preserve">characterized by the “raising of the upper arm at the shoulder with a slight adduct </w:t>
      </w:r>
    </w:p>
    <w:p w14:paraId="2A3C143D" w14:textId="3CFDF9F8" w:rsidR="00D571CE" w:rsidRDefault="006B281A">
      <w:pPr>
        <w:spacing w:line="480" w:lineRule="auto"/>
        <w:rPr>
          <w:sz w:val="24"/>
          <w:szCs w:val="24"/>
        </w:rPr>
      </w:pPr>
      <w:r>
        <w:rPr>
          <w:sz w:val="24"/>
          <w:szCs w:val="24"/>
        </w:rPr>
        <w:t xml:space="preserve">movement” followed by an “extension of the lower arm.” After the advance phase ends, the grasp begins. The beginning of the grasp segment is characterized by medial movement of the arm with respect to the body. The transition point from advance to grasp was defined as the point when the velocity in the y direction is 0.5 standard deviations less than the mean velocity from the end of lift to the end of the upward motion. </w:t>
      </w:r>
    </w:p>
    <w:p w14:paraId="5DE127D9" w14:textId="6C6AEE0F" w:rsidR="00D571CE" w:rsidRDefault="006B281A">
      <w:pPr>
        <w:spacing w:line="480" w:lineRule="auto"/>
        <w:ind w:firstLine="720"/>
        <w:rPr>
          <w:sz w:val="24"/>
          <w:szCs w:val="24"/>
        </w:rPr>
      </w:pPr>
      <w:r>
        <w:rPr>
          <w:sz w:val="24"/>
          <w:szCs w:val="24"/>
        </w:rPr>
        <w:t>Pull and Push segments were identified from the downward motion previously separated. The Pull segment began when downward motion began and is characterized by the upper arm being lowered slightly at the shoulder and the lower arm being flexed by closing at the elbow. The end point, which is “at about the middle of the chest, the rat’s center of mass” was identified in coordinates as the peak x coordinate away from the rat’s center of body. Videos were used to verify that this point corresponded to the</w:t>
      </w:r>
      <w:r w:rsidR="00A8065C">
        <w:rPr>
          <w:sz w:val="24"/>
          <w:szCs w:val="24"/>
        </w:rPr>
        <w:t xml:space="preserve"> </w:t>
      </w:r>
      <w:r>
        <w:rPr>
          <w:sz w:val="24"/>
          <w:szCs w:val="24"/>
        </w:rPr>
        <w:t>center of</w:t>
      </w:r>
      <w:r w:rsidR="00A8065C">
        <w:rPr>
          <w:sz w:val="24"/>
          <w:szCs w:val="24"/>
        </w:rPr>
        <w:t xml:space="preserve"> the rat’s chest</w:t>
      </w:r>
      <w:r>
        <w:rPr>
          <w:sz w:val="24"/>
          <w:szCs w:val="24"/>
        </w:rPr>
        <w:t>. The Push segment was the remaining portion of the identified downward motion and is characterized by “the upper arm [continuing] to be lowered and the lower arm [extending] by opening at the elbow.”</w:t>
      </w:r>
    </w:p>
    <w:p w14:paraId="21C298CF" w14:textId="2CBBB5A8" w:rsidR="00D571CE" w:rsidRDefault="006B281A">
      <w:pPr>
        <w:spacing w:line="480" w:lineRule="auto"/>
        <w:ind w:firstLine="720"/>
        <w:rPr>
          <w:sz w:val="24"/>
          <w:szCs w:val="24"/>
        </w:rPr>
      </w:pPr>
      <w:r>
        <w:rPr>
          <w:sz w:val="24"/>
          <w:szCs w:val="24"/>
        </w:rPr>
        <w:t xml:space="preserve">The beginnings and ends of each segment were identified by video frame number and from this point, segments could be studied individually along with single unit and ensemble activity and yield kinematic information for each paw such as speed, peak speed, </w:t>
      </w:r>
      <w:r w:rsidR="005554BC">
        <w:rPr>
          <w:sz w:val="24"/>
          <w:szCs w:val="24"/>
        </w:rPr>
        <w:t>Euclidean</w:t>
      </w:r>
      <w:r>
        <w:rPr>
          <w:sz w:val="24"/>
          <w:szCs w:val="24"/>
        </w:rPr>
        <w:t xml:space="preserve"> distance traveled, total distance traveled, elapsed time, and path circuity </w:t>
      </w:r>
      <w:r w:rsidR="00BA0237">
        <w:rPr>
          <w:sz w:val="24"/>
          <w:szCs w:val="24"/>
        </w:rPr>
        <w:fldChar w:fldCharType="begin" w:fldLock="1"/>
      </w:r>
      <w:r w:rsidR="00BA0237">
        <w:rPr>
          <w:sz w:val="24"/>
          <w:szCs w:val="24"/>
        </w:rPr>
        <w:instrText>ADDIN CSL_CITATION {"citationItems":[{"id":"ITEM-1","itemData":{"DOI":"10.1016/j.bbr.2017.10.014","ISSN":"18727549","abstract":"String-pulling by the rat is a bimanual act, in which an upright animal retrieves a piece of food attached to the end of the string by downward hand-over-hand movements. The present study compared the movements of string-pulling, using topographic and kinematic measures of hand movement, in control rats and rats with unilateral sensorimotor motor cortex lesion produced by removal of the pia matter. In the first week following devascularization, the rhythmicity and accuracy of string-pulling movements decomposed; however, thereafter the rhythm of bilateral alternation was restored. Over 70 days of testing, distance traveled decreased for both hands in the control and lesion groups, suggesting that both groups displayed an increase in string-pulling efficiency. Nevertheless, the lesion group exhibited more missed string contacts with the (contralateral-to-lesion) hand and more grasps in which the string was hooked between the digits with both hands. In addition, an increase in mouth grasps was observed in the lesion group. Motion capture analyses revealed that the lesion group exhibited longer reach and withdraw movements and these movements were longer for the ipsilateral-to-lesion vs contralateral-to-lesion hand. Thus, although rhythmicity of string-pulling behavior recovers after sensorimotor cortex devascularization, the contralateral-to-lesion hand contributed less to string pulling and requires mouth grasps to stabilize the string for grasping. The results are discussed in relation to contemporary theories of the contributions of the forelimb motor cortex to skilled movement and the potential use of string-pulling as a therapy for brain injury.","author":[{"dropping-particle":"","family":"Blackwell","given":"Ashley A.","non-dropping-particle":"","parse-names":false,"suffix":""},{"dropping-particle":"","family":"Widick","given":"William L.","non-dropping-particle":"","parse-names":false,"suffix":""},{"dropping-particle":"","family":"Cheatwood","given":"Joseph L.","non-dropping-particle":"","parse-names":false,"suffix":""},{"dropping-particle":"","family":"Whishaw","given":"Ian Q.","non-dropping-particle":"","parse-names":false,"suffix":""},{"dropping-particle":"","family":"Wallace","given":"Douglas G.","non-dropping-particle":"","parse-names":false,"suffix":""}],"container-title":"Behavioural Brain Research","id":"ITEM-1","issue":"July 2017","issued":{"date-parts":[["2018"]]},"page":"88-100","publisher":"Elsevier","title":"Unilateral forelimb sensorimotor cortex devascularization disrupts the topographic and kinematic characteristics of hand movements while string-pulling for food in the rat","type":"article-journal","volume":"338"},"uris":["http://www.mendeley.com/documents/?uuid=81392fb1-7c50-43eb-9126-13e6eba87a10"]}],"mendeley":{"formattedCitation":"(Blackwell, Widick, et al., 2018)","plainTextFormattedCitation":"(Blackwell, Widick, et al., 2018)","previouslyFormattedCitation":"(Blackwell, Widick, et al., 2018)"},"properties":{"noteIndex":0},"schema":"https://github.com/citation-style-language/schema/raw/master/csl-citation.json"}</w:instrText>
      </w:r>
      <w:r w:rsidR="00BA0237">
        <w:rPr>
          <w:sz w:val="24"/>
          <w:szCs w:val="24"/>
        </w:rPr>
        <w:fldChar w:fldCharType="separate"/>
      </w:r>
      <w:r w:rsidR="00BA0237" w:rsidRPr="00BA0237">
        <w:rPr>
          <w:noProof/>
          <w:sz w:val="24"/>
          <w:szCs w:val="24"/>
        </w:rPr>
        <w:t>(Blackwell, Widick, et al., 2018)</w:t>
      </w:r>
      <w:r w:rsidR="00BA0237">
        <w:rPr>
          <w:sz w:val="24"/>
          <w:szCs w:val="24"/>
        </w:rPr>
        <w:fldChar w:fldCharType="end"/>
      </w:r>
      <w:r w:rsidR="00BA0237">
        <w:rPr>
          <w:sz w:val="24"/>
          <w:szCs w:val="24"/>
        </w:rPr>
        <w:t xml:space="preserve"> </w:t>
      </w:r>
      <w:r>
        <w:rPr>
          <w:sz w:val="24"/>
          <w:szCs w:val="24"/>
        </w:rPr>
        <w:t>specific to each segment of a pulling cycle.</w:t>
      </w:r>
    </w:p>
    <w:p w14:paraId="416D0308" w14:textId="3E024F80" w:rsidR="00D571CE" w:rsidRDefault="006B281A">
      <w:pPr>
        <w:pStyle w:val="Heading2"/>
        <w:spacing w:line="480" w:lineRule="auto"/>
        <w:rPr>
          <w:b/>
          <w:sz w:val="24"/>
          <w:szCs w:val="24"/>
        </w:rPr>
      </w:pPr>
      <w:bookmarkStart w:id="28" w:name="_cf0nlcbkpu45" w:colFirst="0" w:colLast="0"/>
      <w:bookmarkStart w:id="29" w:name="_Toc71553529"/>
      <w:bookmarkStart w:id="30" w:name="_Toc72237191"/>
      <w:bookmarkEnd w:id="28"/>
      <w:r>
        <w:rPr>
          <w:b/>
          <w:sz w:val="24"/>
          <w:szCs w:val="24"/>
        </w:rPr>
        <w:lastRenderedPageBreak/>
        <w:t>2.2 Animals</w:t>
      </w:r>
      <w:bookmarkEnd w:id="29"/>
      <w:bookmarkEnd w:id="30"/>
    </w:p>
    <w:p w14:paraId="0E1A2ED7" w14:textId="71139F50" w:rsidR="00D571CE" w:rsidRDefault="006D7369">
      <w:pPr>
        <w:spacing w:line="480" w:lineRule="auto"/>
        <w:ind w:firstLine="720"/>
        <w:rPr>
          <w:sz w:val="24"/>
          <w:szCs w:val="24"/>
        </w:rPr>
      </w:pPr>
      <w:r>
        <w:rPr>
          <w:sz w:val="24"/>
          <w:szCs w:val="24"/>
        </w:rPr>
        <w:t>M</w:t>
      </w:r>
      <w:r w:rsidR="006B281A">
        <w:rPr>
          <w:sz w:val="24"/>
          <w:szCs w:val="24"/>
        </w:rPr>
        <w:t>ale</w:t>
      </w:r>
      <w:r w:rsidR="004F34F9">
        <w:rPr>
          <w:sz w:val="24"/>
          <w:szCs w:val="24"/>
        </w:rPr>
        <w:t>, Sprague-Dawley</w:t>
      </w:r>
      <w:r w:rsidR="006B281A">
        <w:rPr>
          <w:sz w:val="24"/>
          <w:szCs w:val="24"/>
        </w:rPr>
        <w:t xml:space="preserve"> rat</w:t>
      </w:r>
      <w:r>
        <w:rPr>
          <w:sz w:val="24"/>
          <w:szCs w:val="24"/>
        </w:rPr>
        <w:t>s</w:t>
      </w:r>
      <w:r w:rsidR="006B281A">
        <w:rPr>
          <w:sz w:val="24"/>
          <w:szCs w:val="24"/>
        </w:rPr>
        <w:t xml:space="preserve"> (</w:t>
      </w:r>
      <w:r w:rsidR="006B281A" w:rsidRPr="008205DE">
        <w:rPr>
          <w:i/>
          <w:sz w:val="24"/>
        </w:rPr>
        <w:t>n</w:t>
      </w:r>
      <w:r w:rsidR="006B281A">
        <w:rPr>
          <w:sz w:val="24"/>
          <w:szCs w:val="24"/>
        </w:rPr>
        <w:t>=</w:t>
      </w:r>
      <w:r w:rsidR="009E7C1E">
        <w:rPr>
          <w:sz w:val="24"/>
          <w:szCs w:val="24"/>
        </w:rPr>
        <w:t>2</w:t>
      </w:r>
      <w:r w:rsidR="006B281A">
        <w:rPr>
          <w:sz w:val="24"/>
          <w:szCs w:val="24"/>
        </w:rPr>
        <w:t xml:space="preserve">, </w:t>
      </w:r>
      <w:r w:rsidR="004F34F9">
        <w:rPr>
          <w:sz w:val="24"/>
          <w:szCs w:val="24"/>
        </w:rPr>
        <w:t>~275</w:t>
      </w:r>
      <w:r w:rsidR="00EC3620">
        <w:rPr>
          <w:sz w:val="24"/>
          <w:szCs w:val="24"/>
        </w:rPr>
        <w:t>-350</w:t>
      </w:r>
      <w:r w:rsidR="004F34F9">
        <w:rPr>
          <w:sz w:val="24"/>
          <w:szCs w:val="24"/>
        </w:rPr>
        <w:t xml:space="preserve"> g at time of arrival; </w:t>
      </w:r>
      <w:proofErr w:type="spellStart"/>
      <w:r w:rsidR="004F34F9">
        <w:rPr>
          <w:sz w:val="24"/>
          <w:szCs w:val="24"/>
        </w:rPr>
        <w:t>Envigo</w:t>
      </w:r>
      <w:proofErr w:type="spellEnd"/>
      <w:r w:rsidR="004F34F9">
        <w:rPr>
          <w:sz w:val="24"/>
          <w:szCs w:val="24"/>
        </w:rPr>
        <w:t xml:space="preserve"> RMC Inc., Indianapolis, IN</w:t>
      </w:r>
      <w:r w:rsidR="006B281A">
        <w:rPr>
          <w:sz w:val="24"/>
          <w:szCs w:val="24"/>
        </w:rPr>
        <w:t>) w</w:t>
      </w:r>
      <w:r>
        <w:rPr>
          <w:sz w:val="24"/>
          <w:szCs w:val="24"/>
        </w:rPr>
        <w:t>ere</w:t>
      </w:r>
      <w:r w:rsidR="006B281A">
        <w:rPr>
          <w:sz w:val="24"/>
          <w:szCs w:val="24"/>
        </w:rPr>
        <w:t xml:space="preserve"> single housed </w:t>
      </w:r>
      <w:r w:rsidR="004F34F9">
        <w:rPr>
          <w:sz w:val="24"/>
          <w:szCs w:val="24"/>
        </w:rPr>
        <w:t xml:space="preserve">in a temperature and humidity-controlled room </w:t>
      </w:r>
      <w:r w:rsidR="006B281A">
        <w:rPr>
          <w:sz w:val="24"/>
          <w:szCs w:val="24"/>
        </w:rPr>
        <w:t xml:space="preserve">on a 12-hr </w:t>
      </w:r>
      <w:r w:rsidR="004F34F9">
        <w:rPr>
          <w:sz w:val="24"/>
          <w:szCs w:val="24"/>
        </w:rPr>
        <w:t xml:space="preserve">reverse </w:t>
      </w:r>
      <w:r w:rsidR="006B281A">
        <w:rPr>
          <w:sz w:val="24"/>
          <w:szCs w:val="24"/>
        </w:rPr>
        <w:t>light</w:t>
      </w:r>
      <w:r w:rsidR="004F34F9">
        <w:rPr>
          <w:sz w:val="24"/>
          <w:szCs w:val="24"/>
        </w:rPr>
        <w:t>/</w:t>
      </w:r>
      <w:r w:rsidR="006B281A">
        <w:rPr>
          <w:sz w:val="24"/>
          <w:szCs w:val="24"/>
        </w:rPr>
        <w:t>dark cycle</w:t>
      </w:r>
      <w:r w:rsidR="004F34F9">
        <w:rPr>
          <w:sz w:val="24"/>
          <w:szCs w:val="24"/>
        </w:rPr>
        <w:t>.</w:t>
      </w:r>
      <w:r w:rsidR="006B281A">
        <w:rPr>
          <w:sz w:val="24"/>
          <w:szCs w:val="24"/>
        </w:rPr>
        <w:t xml:space="preserve"> </w:t>
      </w:r>
      <w:r w:rsidR="004F34F9">
        <w:rPr>
          <w:sz w:val="24"/>
          <w:szCs w:val="24"/>
        </w:rPr>
        <w:t>Fo</w:t>
      </w:r>
      <w:r w:rsidR="006B281A">
        <w:rPr>
          <w:sz w:val="24"/>
          <w:szCs w:val="24"/>
        </w:rPr>
        <w:t xml:space="preserve">od and water </w:t>
      </w:r>
      <w:r w:rsidR="004F34F9">
        <w:rPr>
          <w:sz w:val="24"/>
          <w:szCs w:val="24"/>
        </w:rPr>
        <w:t>were provided</w:t>
      </w:r>
      <w:r w:rsidR="006B281A">
        <w:rPr>
          <w:sz w:val="24"/>
          <w:szCs w:val="24"/>
        </w:rPr>
        <w:t xml:space="preserve"> </w:t>
      </w:r>
      <w:r w:rsidR="006B281A">
        <w:rPr>
          <w:i/>
          <w:sz w:val="24"/>
          <w:szCs w:val="24"/>
        </w:rPr>
        <w:t>ad libitum</w:t>
      </w:r>
      <w:r w:rsidR="006B281A">
        <w:rPr>
          <w:sz w:val="24"/>
          <w:szCs w:val="24"/>
        </w:rPr>
        <w:t xml:space="preserve"> for the duration of the habituation period. When training began the </w:t>
      </w:r>
      <w:r w:rsidR="009E7C1E">
        <w:rPr>
          <w:sz w:val="24"/>
          <w:szCs w:val="24"/>
        </w:rPr>
        <w:t>rats were</w:t>
      </w:r>
      <w:r w:rsidR="006B281A">
        <w:rPr>
          <w:sz w:val="24"/>
          <w:szCs w:val="24"/>
        </w:rPr>
        <w:t xml:space="preserve"> food restricted</w:t>
      </w:r>
      <w:r w:rsidR="004F34F9">
        <w:rPr>
          <w:sz w:val="24"/>
          <w:szCs w:val="24"/>
        </w:rPr>
        <w:t xml:space="preserve"> to 85% of their body weight</w:t>
      </w:r>
      <w:r w:rsidR="006B281A">
        <w:rPr>
          <w:sz w:val="24"/>
          <w:szCs w:val="24"/>
        </w:rPr>
        <w:t xml:space="preserve">. </w:t>
      </w:r>
      <w:r w:rsidR="004F34F9">
        <w:rPr>
          <w:sz w:val="24"/>
          <w:szCs w:val="24"/>
        </w:rPr>
        <w:t>All animal</w:t>
      </w:r>
      <w:r w:rsidR="006B281A">
        <w:rPr>
          <w:sz w:val="24"/>
          <w:szCs w:val="24"/>
        </w:rPr>
        <w:t xml:space="preserve"> procedures were </w:t>
      </w:r>
      <w:r w:rsidR="004F34F9">
        <w:rPr>
          <w:sz w:val="24"/>
          <w:szCs w:val="24"/>
        </w:rPr>
        <w:t>done</w:t>
      </w:r>
      <w:r w:rsidR="006B281A">
        <w:rPr>
          <w:sz w:val="24"/>
          <w:szCs w:val="24"/>
        </w:rPr>
        <w:t xml:space="preserve"> in accordance with NIH guidelines for the Care and Use of Laboratory Animals and approved by </w:t>
      </w:r>
      <w:r w:rsidR="004F34F9">
        <w:rPr>
          <w:sz w:val="24"/>
          <w:szCs w:val="24"/>
        </w:rPr>
        <w:t>the Institutional Animal Care and Use Committee</w:t>
      </w:r>
      <w:r w:rsidR="006B281A">
        <w:rPr>
          <w:sz w:val="24"/>
          <w:szCs w:val="24"/>
        </w:rPr>
        <w:t xml:space="preserve"> </w:t>
      </w:r>
      <w:r w:rsidR="004F34F9">
        <w:rPr>
          <w:sz w:val="24"/>
          <w:szCs w:val="24"/>
        </w:rPr>
        <w:t>(</w:t>
      </w:r>
      <w:r w:rsidR="006B281A">
        <w:rPr>
          <w:sz w:val="24"/>
          <w:szCs w:val="24"/>
        </w:rPr>
        <w:t>IACUC</w:t>
      </w:r>
      <w:r w:rsidR="004F34F9">
        <w:rPr>
          <w:sz w:val="24"/>
          <w:szCs w:val="24"/>
        </w:rPr>
        <w:t>)</w:t>
      </w:r>
      <w:r w:rsidR="006B281A">
        <w:rPr>
          <w:sz w:val="24"/>
          <w:szCs w:val="24"/>
        </w:rPr>
        <w:t xml:space="preserve"> at </w:t>
      </w:r>
      <w:r w:rsidR="004F34F9">
        <w:rPr>
          <w:sz w:val="24"/>
          <w:szCs w:val="24"/>
        </w:rPr>
        <w:t>T</w:t>
      </w:r>
      <w:r w:rsidR="006B281A">
        <w:rPr>
          <w:sz w:val="24"/>
          <w:szCs w:val="24"/>
        </w:rPr>
        <w:t>he University of Arizona.</w:t>
      </w:r>
    </w:p>
    <w:p w14:paraId="1D8394EC" w14:textId="7739DE06" w:rsidR="00D571CE" w:rsidRDefault="006B281A">
      <w:pPr>
        <w:pStyle w:val="Heading2"/>
        <w:spacing w:line="480" w:lineRule="auto"/>
        <w:rPr>
          <w:b/>
          <w:sz w:val="24"/>
          <w:szCs w:val="24"/>
        </w:rPr>
      </w:pPr>
      <w:bookmarkStart w:id="31" w:name="_wlcf45v9gcbj" w:colFirst="0" w:colLast="0"/>
      <w:bookmarkStart w:id="32" w:name="_Toc71553530"/>
      <w:bookmarkStart w:id="33" w:name="_Toc72237192"/>
      <w:bookmarkEnd w:id="31"/>
      <w:r>
        <w:rPr>
          <w:b/>
          <w:sz w:val="24"/>
          <w:szCs w:val="24"/>
        </w:rPr>
        <w:t>2.3 Stereotaxic Surgeries</w:t>
      </w:r>
      <w:bookmarkEnd w:id="32"/>
      <w:bookmarkEnd w:id="33"/>
    </w:p>
    <w:p w14:paraId="5B288457" w14:textId="7649460D" w:rsidR="00D571CE" w:rsidRDefault="004F34F9" w:rsidP="0059688C">
      <w:pPr>
        <w:spacing w:line="480" w:lineRule="auto"/>
        <w:ind w:firstLine="720"/>
        <w:rPr>
          <w:sz w:val="24"/>
          <w:szCs w:val="24"/>
        </w:rPr>
      </w:pPr>
      <w:r>
        <w:rPr>
          <w:sz w:val="24"/>
          <w:szCs w:val="24"/>
        </w:rPr>
        <w:t xml:space="preserve">Anesthesia for each surgical procedure was administered by isoflurane (1.5-2.0%; </w:t>
      </w:r>
      <w:proofErr w:type="spellStart"/>
      <w:r>
        <w:rPr>
          <w:sz w:val="24"/>
          <w:szCs w:val="24"/>
        </w:rPr>
        <w:t>VetOne</w:t>
      </w:r>
      <w:proofErr w:type="spellEnd"/>
      <w:r>
        <w:rPr>
          <w:sz w:val="24"/>
          <w:szCs w:val="24"/>
        </w:rPr>
        <w:t>, Boise, ID, United States) mixed in a vaporizer (JD Medical, Phoenix, AZ, United States) with 1.5 L of oxygen per minute.</w:t>
      </w:r>
    </w:p>
    <w:p w14:paraId="08892DC9" w14:textId="77777777" w:rsidR="0059688C" w:rsidRDefault="0059688C" w:rsidP="001A6CA3">
      <w:pPr>
        <w:spacing w:line="480" w:lineRule="auto"/>
        <w:rPr>
          <w:sz w:val="24"/>
          <w:szCs w:val="24"/>
        </w:rPr>
      </w:pPr>
    </w:p>
    <w:p w14:paraId="3C69D93E" w14:textId="75796C2D" w:rsidR="00D571CE" w:rsidRDefault="00921D08">
      <w:pPr>
        <w:spacing w:line="480" w:lineRule="auto"/>
        <w:rPr>
          <w:sz w:val="24"/>
          <w:szCs w:val="24"/>
        </w:rPr>
      </w:pPr>
      <w:r>
        <w:rPr>
          <w:sz w:val="24"/>
          <w:szCs w:val="24"/>
        </w:rPr>
        <w:t>Na</w:t>
      </w:r>
      <w:r w:rsidRPr="00921D08">
        <w:rPr>
          <w:sz w:val="24"/>
          <w:szCs w:val="24"/>
        </w:rPr>
        <w:t>ïv</w:t>
      </w:r>
      <w:r>
        <w:rPr>
          <w:sz w:val="24"/>
          <w:szCs w:val="24"/>
        </w:rPr>
        <w:t xml:space="preserve">e - </w:t>
      </w:r>
      <w:r w:rsidR="006B281A">
        <w:rPr>
          <w:sz w:val="24"/>
          <w:szCs w:val="24"/>
        </w:rPr>
        <w:t xml:space="preserve">Rat 315 </w:t>
      </w:r>
    </w:p>
    <w:p w14:paraId="43BFFEFB" w14:textId="588F838D" w:rsidR="00D571CE" w:rsidRDefault="006B281A">
      <w:pPr>
        <w:spacing w:line="480" w:lineRule="auto"/>
        <w:ind w:firstLine="720"/>
        <w:rPr>
          <w:sz w:val="24"/>
          <w:szCs w:val="24"/>
        </w:rPr>
      </w:pPr>
      <w:r>
        <w:rPr>
          <w:sz w:val="24"/>
          <w:szCs w:val="24"/>
        </w:rPr>
        <w:t xml:space="preserve">Behavioral and neural measurements were obtained from a </w:t>
      </w:r>
      <w:r w:rsidR="004F34F9">
        <w:rPr>
          <w:sz w:val="24"/>
          <w:szCs w:val="24"/>
        </w:rPr>
        <w:t xml:space="preserve">naïve </w:t>
      </w:r>
      <w:r>
        <w:rPr>
          <w:sz w:val="24"/>
          <w:szCs w:val="24"/>
        </w:rPr>
        <w:t xml:space="preserve">rat </w:t>
      </w:r>
      <w:r w:rsidR="004F34F9">
        <w:rPr>
          <w:sz w:val="24"/>
          <w:szCs w:val="24"/>
        </w:rPr>
        <w:t>(</w:t>
      </w:r>
      <w:r w:rsidR="00EC3620">
        <w:rPr>
          <w:sz w:val="24"/>
          <w:szCs w:val="24"/>
        </w:rPr>
        <w:t>421</w:t>
      </w:r>
      <w:r w:rsidR="004F34F9">
        <w:rPr>
          <w:sz w:val="24"/>
          <w:szCs w:val="24"/>
        </w:rPr>
        <w:t xml:space="preserve"> grams upon </w:t>
      </w:r>
      <w:r w:rsidR="001A2051">
        <w:rPr>
          <w:sz w:val="24"/>
          <w:szCs w:val="24"/>
        </w:rPr>
        <w:t>implantation</w:t>
      </w:r>
      <w:r w:rsidR="004F34F9">
        <w:rPr>
          <w:sz w:val="24"/>
          <w:szCs w:val="24"/>
        </w:rPr>
        <w:t>)</w:t>
      </w:r>
      <w:r>
        <w:rPr>
          <w:sz w:val="24"/>
          <w:szCs w:val="24"/>
        </w:rPr>
        <w:t xml:space="preserve"> implanted with a dual-bundle </w:t>
      </w:r>
      <w:proofErr w:type="spellStart"/>
      <w:r>
        <w:rPr>
          <w:sz w:val="24"/>
          <w:szCs w:val="24"/>
        </w:rPr>
        <w:t>microdrive</w:t>
      </w:r>
      <w:proofErr w:type="spellEnd"/>
      <w:r>
        <w:rPr>
          <w:sz w:val="24"/>
          <w:szCs w:val="24"/>
        </w:rPr>
        <w:t xml:space="preserve"> containing 16 independently-adjustable tetrode recording probes targeting the primary motor cortex (M1) and striatum (STR) of both hemispheres of the brain at anterior-posterior (AP) 1.5 and medial-lateral (ML) 2.1. Tetrodes were constructed of Polyamide-insulated Nickel Chromium Steel wire with a diameter of 12-13 µm and were driven to an initial depth of 200 µm at surgery. Tetrodes were lowered to record extracellular spikes from M1 neurons and later from STR neurons. </w:t>
      </w:r>
      <w:r w:rsidR="004F34F9">
        <w:rPr>
          <w:sz w:val="24"/>
          <w:szCs w:val="24"/>
        </w:rPr>
        <w:t>Two</w:t>
      </w:r>
      <w:r>
        <w:rPr>
          <w:sz w:val="24"/>
          <w:szCs w:val="24"/>
        </w:rPr>
        <w:t xml:space="preserve"> additional tetrodes whose wires had been </w:t>
      </w:r>
      <w:r>
        <w:rPr>
          <w:sz w:val="24"/>
          <w:szCs w:val="24"/>
        </w:rPr>
        <w:lastRenderedPageBreak/>
        <w:t>shorted together acted as ground. A ground screw and all wires were secured to the skull using dental acrylic.</w:t>
      </w:r>
    </w:p>
    <w:p w14:paraId="6DB77FEF" w14:textId="77777777" w:rsidR="001A6CA3" w:rsidRDefault="001A6CA3" w:rsidP="00C43623">
      <w:pPr>
        <w:spacing w:line="480" w:lineRule="auto"/>
        <w:rPr>
          <w:sz w:val="24"/>
          <w:szCs w:val="24"/>
        </w:rPr>
      </w:pPr>
    </w:p>
    <w:p w14:paraId="61473992" w14:textId="1173C5D3" w:rsidR="004F34F9" w:rsidRPr="004F34F9" w:rsidRDefault="00921D08" w:rsidP="004F34F9">
      <w:pPr>
        <w:spacing w:line="480" w:lineRule="auto"/>
        <w:rPr>
          <w:sz w:val="24"/>
          <w:szCs w:val="24"/>
        </w:rPr>
      </w:pPr>
      <w:r>
        <w:rPr>
          <w:sz w:val="24"/>
          <w:szCs w:val="24"/>
        </w:rPr>
        <w:t xml:space="preserve">6-OHDA - </w:t>
      </w:r>
      <w:r w:rsidR="00C43623">
        <w:rPr>
          <w:sz w:val="24"/>
          <w:szCs w:val="24"/>
        </w:rPr>
        <w:t>Rat 330</w:t>
      </w:r>
    </w:p>
    <w:p w14:paraId="65E44E2A" w14:textId="16CDD062" w:rsidR="004F34F9" w:rsidRDefault="004F34F9" w:rsidP="001A6CA3">
      <w:pPr>
        <w:spacing w:line="480" w:lineRule="auto"/>
        <w:ind w:firstLine="720"/>
        <w:rPr>
          <w:sz w:val="24"/>
          <w:szCs w:val="24"/>
        </w:rPr>
      </w:pPr>
      <w:r w:rsidRPr="004F34F9">
        <w:rPr>
          <w:sz w:val="24"/>
          <w:szCs w:val="24"/>
        </w:rPr>
        <w:t xml:space="preserve">Behavioral measurements were obtained from a 6-hydroxydopamine hydrochloride (6-OHDA) lesion model of PD. The surgical procedure was based on that previously described in the literature </w:t>
      </w:r>
      <w:r w:rsidRPr="004F34F9">
        <w:rPr>
          <w:sz w:val="24"/>
          <w:szCs w:val="24"/>
        </w:rPr>
        <w:fldChar w:fldCharType="begin" w:fldLock="1"/>
      </w:r>
      <w:r w:rsidRPr="004F34F9">
        <w:rPr>
          <w:sz w:val="24"/>
          <w:szCs w:val="24"/>
        </w:rPr>
        <w:instrText>ADDIN CSL_CITATION {"citationItems":[{"id":"ITEM-1","itemData":{"DOI":"10.1016/j.neulet.2015.11.047","ISSN":"18727972","PMID":"26644333","abstract":"Low-dose sub-anesthetic ketamine infusion treatment has led to a long-term reduction of treatment-resistant depression and posttraumatic stress disorder (PTSD) symptom severity, as well as reduction of chronic pain states, including migraine headaches. Ketamine also is known to change oscillatory electric brain activity. One commonality between migraine headaches, depression, PTSD, Parkinson's disease (PD) and L-DOPA-induced dyskinesias (LID) is hypersynchrony of electric activity in the brain, including the basal ganglia. Therefore, we investigated the use of low-dose sub-anesthetic ketamine in the treatment of LID. In a preclinical rodent model of LID, ketamine (5-20. mg/kg) led to long-term dose-dependent reduction of abnormal involuntary movements, only when low-dose ketamine was given for 10. h continuously (5× i.p. injections two hours apart) and not after a single acute low-dose ketamine i.p. injection. Pharmacokinetic analysis of plasma levels showed ketamine and its major metabolites were not detectable any more at time points when a lasting anti-dyskinetic effect was seen, indicating a plastic change in the brain. This novel use of low-dose sub-anesthetic ketamine infusion could lead to fast clinical translation, and since depression and comorbid pain states are critical problems for many PD patients could open up the road to a new dual therapy for patients with LID.","author":[{"dropping-particle":"","family":"Bartlett","given":"Mitchell J.","non-dropping-particle":"","parse-names":false,"suffix":""},{"dropping-particle":"","family":"Joseph","given":"Ria M.","non-dropping-particle":"","parse-names":false,"suffix":""},{"dropping-particle":"","family":"LePoidevin","given":"Lindsey M.","non-dropping-particle":"","parse-names":false,"suffix":""},{"dropping-particle":"","family":"Parent","given":"Kate L.","non-dropping-particle":"","parse-names":false,"suffix":""},{"dropping-particle":"","family":"Laude","given":"Nicholas D.","non-dropping-particle":"","parse-names":false,"suffix":""},{"dropping-particle":"","family":"Lazarus","given":"Levi B.","non-dropping-particle":"","parse-names":false,"suffix":""},{"dropping-particle":"","family":"Heien","given":"Michael L.","non-dropping-particle":"","parse-names":false,"suffix":""},{"dropping-particle":"","family":"Estevez","given":"Miguel","non-dropping-particle":"","parse-names":false,"suffix":""},{"dropping-particle":"","family":"Sherman","given":"Scott J.","non-dropping-particle":"","parse-names":false,"suffix":""},{"dropping-particle":"","family":"Falk","given":"Torsten","non-dropping-particle":"","parse-names":false,"suffix":""}],"container-title":"Neuroscience Letters","id":"ITEM-1","issued":{"date-parts":[["2016"]]},"page":"121-125","publisher":"Elsevier Ireland Ltd","title":"Long-term effect of sub-anesthetic ketamine in reducing L-DOPA-induced dyskinesias in a preclinical model","type":"article-journal","volume":"612"},"uris":["http://www.mendeley.com/documents/?uuid=78b5d663-417f-4a73-9ea7-c3b2f3f95586"]}],"mendeley":{"formattedCitation":"(Bartlett et al., 2016)","plainTextFormattedCitation":"(Bartlett et al., 2016)","previouslyFormattedCitation":"(Bartlett et al., 2016)"},"properties":{"noteIndex":0},"schema":"https://github.com/citation-style-language/schema/raw/master/csl-citation.json"}</w:instrText>
      </w:r>
      <w:r w:rsidRPr="008205DE">
        <w:rPr>
          <w:sz w:val="24"/>
          <w:szCs w:val="24"/>
        </w:rPr>
        <w:fldChar w:fldCharType="separate"/>
      </w:r>
      <w:r w:rsidRPr="004F34F9">
        <w:rPr>
          <w:noProof/>
          <w:sz w:val="24"/>
          <w:szCs w:val="24"/>
        </w:rPr>
        <w:t>(Bartlett et al., 2016)</w:t>
      </w:r>
      <w:r w:rsidRPr="004F34F9">
        <w:rPr>
          <w:sz w:val="24"/>
          <w:szCs w:val="24"/>
        </w:rPr>
        <w:fldChar w:fldCharType="end"/>
      </w:r>
      <w:r w:rsidRPr="004F34F9">
        <w:rPr>
          <w:sz w:val="24"/>
          <w:szCs w:val="24"/>
        </w:rPr>
        <w:t>, unless noted below. Rat 330 (315 grams at surgery) was pretreated with desipramine hydrochloride (12.5mg/kg; Sigma-Aldrich, St. Louis, Missouri, United States) administered intraperitoneally (</w:t>
      </w:r>
      <w:proofErr w:type="spellStart"/>
      <w:r w:rsidRPr="004F34F9">
        <w:rPr>
          <w:i/>
          <w:iCs/>
          <w:sz w:val="24"/>
          <w:szCs w:val="24"/>
        </w:rPr>
        <w:t>i.p.</w:t>
      </w:r>
      <w:proofErr w:type="spellEnd"/>
      <w:r w:rsidRPr="004F34F9">
        <w:rPr>
          <w:sz w:val="24"/>
          <w:szCs w:val="24"/>
        </w:rPr>
        <w:t>) 30 minutes prior to 6-OHDA injection to prevent damage to noradrenergic neurons. The rat was then given two unilateral microinjections of 6-OHDA (5.0µg/µl in 0.9% sterile saline with 0.02% ascorbic acid) in the medial forebrain bundle (MFB): AP = -1.8 mm, ML= +2.0 mm, DV= -8.2 mm, and AP = -2.8 mm, ML= +1.8 mm, DV = -8.2 mm. A volume of 2.5 µL of 6-OHDA was microinjected at each site (12.5 µg/coordinate) for a total of 25</w:t>
      </w:r>
      <w:r>
        <w:rPr>
          <w:sz w:val="24"/>
          <w:szCs w:val="24"/>
        </w:rPr>
        <w:t xml:space="preserve"> </w:t>
      </w:r>
      <w:r w:rsidRPr="004F34F9">
        <w:rPr>
          <w:sz w:val="24"/>
          <w:szCs w:val="24"/>
        </w:rPr>
        <w:t>µg at a rate of 0.5µl</w:t>
      </w:r>
      <w:r>
        <w:rPr>
          <w:sz w:val="24"/>
          <w:szCs w:val="24"/>
        </w:rPr>
        <w:t xml:space="preserve"> per </w:t>
      </w:r>
      <w:r w:rsidRPr="004F34F9">
        <w:rPr>
          <w:sz w:val="24"/>
          <w:szCs w:val="24"/>
        </w:rPr>
        <w:t xml:space="preserve">minute using a </w:t>
      </w:r>
      <w:proofErr w:type="spellStart"/>
      <w:r w:rsidRPr="004F34F9">
        <w:rPr>
          <w:sz w:val="24"/>
          <w:szCs w:val="24"/>
        </w:rPr>
        <w:t>Stoelting</w:t>
      </w:r>
      <w:proofErr w:type="spellEnd"/>
      <w:r w:rsidRPr="004F34F9">
        <w:rPr>
          <w:sz w:val="24"/>
          <w:szCs w:val="24"/>
        </w:rPr>
        <w:t xml:space="preserve"> microinjector (</w:t>
      </w:r>
      <w:proofErr w:type="spellStart"/>
      <w:r w:rsidRPr="004F34F9">
        <w:rPr>
          <w:sz w:val="24"/>
          <w:szCs w:val="24"/>
        </w:rPr>
        <w:t>Stoelting</w:t>
      </w:r>
      <w:proofErr w:type="spellEnd"/>
      <w:r w:rsidRPr="004F34F9">
        <w:rPr>
          <w:sz w:val="24"/>
          <w:szCs w:val="24"/>
        </w:rPr>
        <w:t xml:space="preserve"> Co., Wood Dale Illinois, United States). Three weeks following 6-OHDA administration, the severity of</w:t>
      </w:r>
      <w:r>
        <w:rPr>
          <w:sz w:val="24"/>
          <w:szCs w:val="24"/>
        </w:rPr>
        <w:t xml:space="preserve"> </w:t>
      </w:r>
      <w:r w:rsidRPr="004F34F9">
        <w:rPr>
          <w:sz w:val="24"/>
          <w:szCs w:val="24"/>
        </w:rPr>
        <w:t xml:space="preserve">the lesion was assessed using the amphetamine-induced rotation test. Dextro-amphetamine (5 mg/kg in sterile 0.9% normal saline, </w:t>
      </w:r>
      <w:proofErr w:type="spellStart"/>
      <w:r w:rsidRPr="004F34F9">
        <w:rPr>
          <w:i/>
          <w:iCs/>
          <w:sz w:val="24"/>
          <w:szCs w:val="24"/>
        </w:rPr>
        <w:t>i.p.</w:t>
      </w:r>
      <w:proofErr w:type="spellEnd"/>
      <w:r w:rsidRPr="004F34F9">
        <w:rPr>
          <w:sz w:val="24"/>
          <w:szCs w:val="24"/>
        </w:rPr>
        <w:t>; Sigma-Aldrich) was injected and the rat was placed in a plexiglass cylinder (</w:t>
      </w:r>
      <w:r w:rsidR="00186172">
        <w:rPr>
          <w:sz w:val="24"/>
          <w:szCs w:val="24"/>
        </w:rPr>
        <w:t>22.8</w:t>
      </w:r>
      <w:r w:rsidRPr="004F34F9">
        <w:rPr>
          <w:sz w:val="24"/>
          <w:szCs w:val="24"/>
        </w:rPr>
        <w:t xml:space="preserve"> cm diameter x </w:t>
      </w:r>
      <w:r w:rsidR="00186172">
        <w:rPr>
          <w:sz w:val="24"/>
          <w:szCs w:val="24"/>
        </w:rPr>
        <w:t>30.6</w:t>
      </w:r>
      <w:r w:rsidRPr="004F34F9">
        <w:rPr>
          <w:sz w:val="24"/>
          <w:szCs w:val="24"/>
        </w:rPr>
        <w:t xml:space="preserve"> cm height). The mean (</w:t>
      </w:r>
      <w:r w:rsidR="001A2051">
        <w:rPr>
          <w:sz w:val="24"/>
          <w:szCs w:val="24"/>
        </w:rPr>
        <w:t>6.11</w:t>
      </w:r>
      <w:r w:rsidRPr="004F34F9">
        <w:rPr>
          <w:sz w:val="24"/>
          <w:szCs w:val="24"/>
        </w:rPr>
        <w:t xml:space="preserve">) net ipsilateral rotations </w:t>
      </w:r>
      <w:r>
        <w:rPr>
          <w:sz w:val="24"/>
          <w:szCs w:val="24"/>
        </w:rPr>
        <w:t xml:space="preserve">per minute </w:t>
      </w:r>
      <w:r w:rsidRPr="004F34F9">
        <w:rPr>
          <w:sz w:val="24"/>
          <w:szCs w:val="24"/>
        </w:rPr>
        <w:t>were counted</w:t>
      </w:r>
      <w:r>
        <w:rPr>
          <w:sz w:val="24"/>
          <w:szCs w:val="24"/>
        </w:rPr>
        <w:t xml:space="preserve"> as previously established </w:t>
      </w:r>
      <w:r w:rsidRPr="004F34F9">
        <w:rPr>
          <w:sz w:val="24"/>
          <w:szCs w:val="24"/>
        </w:rPr>
        <w:fldChar w:fldCharType="begin" w:fldLock="1"/>
      </w:r>
      <w:r w:rsidRPr="00234D8C">
        <w:rPr>
          <w:sz w:val="24"/>
          <w:szCs w:val="24"/>
        </w:rPr>
        <w:instrText>ADDIN CSL_CITATION {"citationItems":[{"id":"ITEM-1","itemData":{"DOI":"10.1016/j.neulet.2015.11.047","ISSN":"18727972","PMID":"26644333","abstract":"Low-dose sub-anesthetic ketamine infusion treatment has led to a long-term reduction of treatment-resistant depression and posttraumatic stress disorder (PTSD) symptom severity, as well as reduction of chronic pain states, including migraine headaches. Ketamine also is known to change oscillatory electric brain activity. One commonality between migraine headaches, depression, PTSD, Parkinson's disease (PD) and L-DOPA-induced dyskinesias (LID) is hypersynchrony of electric activity in the brain, including the basal ganglia. Therefore, we investigated the use of low-dose sub-anesthetic ketamine in the treatment of LID. In a preclinical rodent model of LID, ketamine (5-20. mg/kg) led to long-term dose-dependent reduction of abnormal involuntary movements, only when low-dose ketamine was given for 10. h continuously (5× i.p. injections two hours apart) and not after a single acute low-dose ketamine i.p. injection. Pharmacokinetic analysis of plasma levels showed ketamine and its major metabolites were not detectable any more at time points when a lasting anti-dyskinetic effect was seen, indicating a plastic change in the brain. This novel use of low-dose sub-anesthetic ketamine infusion could lead to fast clinical translation, and since depression and comorbid pain states are critical problems for many PD patients could open up the road to a new dual therapy for patients with LID.","author":[{"dropping-particle":"","family":"Bartlett","given":"Mitchell J.","non-dropping-particle":"","parse-names":false,"suffix":""},{"dropping-particle":"","family":"Joseph","given":"Ria M.","non-dropping-particle":"","parse-names":false,"suffix":""},{"dropping-particle":"","family":"LePoidevin","given":"Lindsey M.","non-dropping-particle":"","parse-names":false,"suffix":""},{"dropping-particle":"","family":"Parent","given":"Kate L.","non-dropping-particle":"","parse-names":false,"suffix":""},{"dropping-particle":"","family":"Laude","given":"Nicholas D.","non-dropping-particle":"","parse-names":false,"suffix":""},{"dropping-particle":"","family":"Lazarus","given":"Levi B.","non-dropping-particle":"","parse-names":false,"suffix":""},{"dropping-particle":"","family":"Heien","given":"Michael L.","non-dropping-particle":"","parse-names":false,"suffix":""},{"dropping-particle":"","family":"Estevez","given":"Miguel","non-dropping-particle":"","parse-names":false,"suffix":""},{"dropping-particle":"","family":"Sherman","given":"Scott J.","non-dropping-particle":"","parse-names":false,"suffix":""},{"dropping-particle":"","family":"Falk","given":"Torsten","non-dropping-particle":"","parse-names":false,"suffix":""}],"container-title":"Neuroscience Letters","id":"ITEM-1","issued":{"date-parts":[["2016"]]},"page":"121-125","publisher":"Elsevier Ireland Ltd","title":"Long-term effect of sub-anesthetic ketamine in reducing L-DOPA-induced dyskinesias in a preclinical model","type":"article-journal","volume":"612"},"uris":["http://www.mendeley.com/documents/?uuid=78b5d663-417f-4a73-9ea7-c3b2f3f95586"]}],"mendeley":{"formattedCitation":"(Bartlett et al., 2016)","plainTextFormattedCitation":"(Bartlett et al., 2016)","previouslyFormattedCitation":"(Bartlett et al., 2016)"},"properties":{"noteIndex":0},"schema":"https://github.com/citation-style-language/schema/raw/master/csl-citation.json"}</w:instrText>
      </w:r>
      <w:r w:rsidRPr="004F34F9">
        <w:rPr>
          <w:sz w:val="24"/>
          <w:szCs w:val="24"/>
        </w:rPr>
        <w:fldChar w:fldCharType="separate"/>
      </w:r>
      <w:r w:rsidRPr="004F34F9">
        <w:rPr>
          <w:noProof/>
          <w:sz w:val="24"/>
          <w:szCs w:val="24"/>
        </w:rPr>
        <w:t>(Bartlett et al., 2016)</w:t>
      </w:r>
      <w:r w:rsidRPr="004F34F9">
        <w:rPr>
          <w:sz w:val="24"/>
          <w:szCs w:val="24"/>
        </w:rPr>
        <w:fldChar w:fldCharType="end"/>
      </w:r>
      <w:r w:rsidRPr="004F34F9">
        <w:rPr>
          <w:sz w:val="24"/>
          <w:szCs w:val="24"/>
        </w:rPr>
        <w:t xml:space="preserve">. In our laboratory, </w:t>
      </w:r>
      <w:r w:rsidRPr="004F34F9">
        <w:rPr>
          <w:sz w:val="24"/>
          <w:szCs w:val="24"/>
        </w:rPr>
        <w:sym w:font="Symbol" w:char="F0B3"/>
      </w:r>
      <w:r w:rsidRPr="004F34F9">
        <w:rPr>
          <w:sz w:val="24"/>
          <w:szCs w:val="24"/>
        </w:rPr>
        <w:t xml:space="preserve">4 </w:t>
      </w:r>
      <w:r>
        <w:rPr>
          <w:sz w:val="24"/>
          <w:szCs w:val="24"/>
        </w:rPr>
        <w:t xml:space="preserve">ipsilateral </w:t>
      </w:r>
      <w:r w:rsidRPr="004F34F9">
        <w:rPr>
          <w:sz w:val="24"/>
          <w:szCs w:val="24"/>
        </w:rPr>
        <w:t xml:space="preserve">rotations per minute correlates to a greater than 90% loss of dopaminergic neurons. </w:t>
      </w:r>
      <w:r w:rsidR="009E7C1E">
        <w:rPr>
          <w:sz w:val="24"/>
          <w:szCs w:val="24"/>
        </w:rPr>
        <w:t>hydroxy-dopamine</w:t>
      </w:r>
    </w:p>
    <w:p w14:paraId="37A5CCC2" w14:textId="57D1A18A" w:rsidR="00D571CE" w:rsidRDefault="006B281A" w:rsidP="008205DE">
      <w:pPr>
        <w:pStyle w:val="Heading2"/>
      </w:pPr>
      <w:bookmarkStart w:id="34" w:name="_f8nmwlhwuhbg" w:colFirst="0" w:colLast="0"/>
      <w:bookmarkStart w:id="35" w:name="_Toc71553531"/>
      <w:bookmarkStart w:id="36" w:name="_Toc72237193"/>
      <w:bookmarkEnd w:id="34"/>
      <w:r w:rsidRPr="008205DE">
        <w:rPr>
          <w:b/>
          <w:sz w:val="24"/>
        </w:rPr>
        <w:lastRenderedPageBreak/>
        <w:t>2.4 Animal Training</w:t>
      </w:r>
      <w:bookmarkEnd w:id="35"/>
      <w:bookmarkEnd w:id="36"/>
    </w:p>
    <w:p w14:paraId="6EAD05B1" w14:textId="26034D8D" w:rsidR="00D571CE" w:rsidRDefault="006B281A">
      <w:pPr>
        <w:spacing w:line="480" w:lineRule="auto"/>
        <w:ind w:firstLine="720"/>
        <w:rPr>
          <w:sz w:val="24"/>
          <w:szCs w:val="24"/>
        </w:rPr>
      </w:pPr>
      <w:r>
        <w:rPr>
          <w:sz w:val="24"/>
          <w:szCs w:val="24"/>
        </w:rPr>
        <w:t xml:space="preserve">The </w:t>
      </w:r>
      <w:r w:rsidR="009E7C1E">
        <w:rPr>
          <w:sz w:val="24"/>
          <w:szCs w:val="24"/>
        </w:rPr>
        <w:t>rats were</w:t>
      </w:r>
      <w:r>
        <w:rPr>
          <w:sz w:val="24"/>
          <w:szCs w:val="24"/>
        </w:rPr>
        <w:t xml:space="preserve"> handled for 30 minute increments over a period of 1-2 weeks to become accustomed to the experimenters. At the onset of training, the </w:t>
      </w:r>
      <w:r w:rsidR="009E7C1E">
        <w:rPr>
          <w:sz w:val="24"/>
          <w:szCs w:val="24"/>
        </w:rPr>
        <w:t>rats were</w:t>
      </w:r>
      <w:r>
        <w:rPr>
          <w:sz w:val="24"/>
          <w:szCs w:val="24"/>
        </w:rPr>
        <w:t xml:space="preserve"> food-restricted according to the IACUC guidelines. The </w:t>
      </w:r>
      <w:r w:rsidR="009E7C1E">
        <w:rPr>
          <w:sz w:val="24"/>
          <w:szCs w:val="24"/>
        </w:rPr>
        <w:t>rats were</w:t>
      </w:r>
      <w:r>
        <w:rPr>
          <w:sz w:val="24"/>
          <w:szCs w:val="24"/>
        </w:rPr>
        <w:t xml:space="preserve"> weighed after each training session. Food was provided to keep the animals above 85% of their free-feeding weight. String pulling training was based off of previously published string pulling literature </w:t>
      </w:r>
      <w:r w:rsidR="00BA0237">
        <w:rPr>
          <w:sz w:val="24"/>
          <w:szCs w:val="24"/>
        </w:rPr>
        <w:fldChar w:fldCharType="begin" w:fldLock="1"/>
      </w:r>
      <w:r w:rsidR="00514043">
        <w:rPr>
          <w:sz w:val="24"/>
          <w:szCs w:val="24"/>
        </w:rPr>
        <w:instrText>ADDIN CSL_CITATION {"citationItems":[{"id":"ITEM-1","itemData":{"DOI":"10.1016/j.lmot.2017.03.010","ISSN":"00239690","abstract":"A variety of behavioral tests have been developed to assess skilled forelimb function in the rat, including tests that assess use of a single limb in reaching for food and placing it in the mouth for eating. The present study describes bilateral hand use in string-pulling to obtain a food reward. The movement consists of alternating forelimb movements in which a limb is advanced to grasp a string and withdraw it toward the body in order to retrieve a food reward. The movements of aim, advance, grasp, pull and push are associated with hand shape changes including collect, overgrasp, grasp and release. The topography and kinematics of limb and hand movement are assessed by digitizing methods that derive trajectory, distance, and velocity measures. The task is acquired by a rat within a few days of training, features few missed grasps, shows improvements with practice, and yields dozens of independent reaches by each hand in a single test session. The present analysis provides simple methods for describing each independent forelimb and hand movement and its topographic and kinematic properties. The similarities between string-pulling and other rat forelimb movements are discussed in relation to the idea that rat forelimb movements are conserved in tasks such as string-pulling, walking, reaching for food and grid walking. The task is also discussed with respect to its potential to investigate neural and cognitive bases of fine motor control.","author":[{"dropping-particle":"","family":"Blackwell","given":"Ashley A.","non-dropping-particle":"","parse-names":false,"suffix":""},{"dropping-particle":"","family":"Köppen","given":"Jenny R.","non-dropping-particle":"","parse-names":false,"suffix":""},{"dropping-particle":"","family":"Whishaw","given":"Ian Q.","non-dropping-particle":"","parse-names":false,"suffix":""},{"dropping-particle":"","family":"Wallace","given":"Douglas G.","non-dropping-particle":"","parse-names":false,"suffix":""}],"container-title":"Learning and Motivation","id":"ITEM-1","issue":"April 2017","issued":{"date-parts":[["2018"]]},"page":"63-73","publisher":"Elsevier","title":"String-pulling for food by the rat: Assessment of movement, topography and kinematics of a bilaterally skilled forelimb act","type":"article-journal","volume":"61"},"uris":["http://www.mendeley.com/documents/?uuid=067e98ef-4604-4a77-952e-2060c5997ca4"]}],"mendeley":{"formattedCitation":"(Blackwell, Köppen, et al., 2018)","plainTextFormattedCitation":"(Blackwell, Köppen, et al., 2018)","previouslyFormattedCitation":"(Blackwell, Köppen, et al., 2018)"},"properties":{"noteIndex":0},"schema":"https://github.com/citation-style-language/schema/raw/master/csl-citation.json"}</w:instrText>
      </w:r>
      <w:r w:rsidR="00BA0237">
        <w:rPr>
          <w:sz w:val="24"/>
          <w:szCs w:val="24"/>
        </w:rPr>
        <w:fldChar w:fldCharType="separate"/>
      </w:r>
      <w:r w:rsidR="00BA0237" w:rsidRPr="00BA0237">
        <w:rPr>
          <w:noProof/>
          <w:sz w:val="24"/>
          <w:szCs w:val="24"/>
        </w:rPr>
        <w:t>(Blackwell, Köppen, et al., 2018)</w:t>
      </w:r>
      <w:r w:rsidR="00BA0237">
        <w:rPr>
          <w:sz w:val="24"/>
          <w:szCs w:val="24"/>
        </w:rPr>
        <w:fldChar w:fldCharType="end"/>
      </w:r>
      <w:r w:rsidR="00BA0237">
        <w:rPr>
          <w:sz w:val="24"/>
          <w:szCs w:val="24"/>
        </w:rPr>
        <w:t>.</w:t>
      </w:r>
    </w:p>
    <w:p w14:paraId="7EC0419F" w14:textId="67C2EE24" w:rsidR="00D571CE" w:rsidRDefault="006B281A">
      <w:pPr>
        <w:spacing w:line="480" w:lineRule="auto"/>
        <w:ind w:firstLine="720"/>
        <w:rPr>
          <w:sz w:val="24"/>
          <w:szCs w:val="24"/>
        </w:rPr>
      </w:pPr>
      <w:r>
        <w:rPr>
          <w:sz w:val="24"/>
          <w:szCs w:val="24"/>
        </w:rPr>
        <w:t>The animal</w:t>
      </w:r>
      <w:r w:rsidR="00093ECA">
        <w:rPr>
          <w:sz w:val="24"/>
          <w:szCs w:val="24"/>
        </w:rPr>
        <w:t>s</w:t>
      </w:r>
      <w:r>
        <w:rPr>
          <w:sz w:val="24"/>
          <w:szCs w:val="24"/>
        </w:rPr>
        <w:t xml:space="preserve"> were trained in the string pulling behavior in incremental steps. Animals were initially habituated in a walled arena with 20 strings of lengths 30-100</w:t>
      </w:r>
      <w:r w:rsidR="006E45B4">
        <w:rPr>
          <w:sz w:val="24"/>
          <w:szCs w:val="24"/>
        </w:rPr>
        <w:t xml:space="preserve"> </w:t>
      </w:r>
      <w:r>
        <w:rPr>
          <w:sz w:val="24"/>
          <w:szCs w:val="24"/>
        </w:rPr>
        <w:t xml:space="preserve">cm draped over the edge. Half of these strings were baited with a Cheerio. The </w:t>
      </w:r>
      <w:r w:rsidR="009E7C1E">
        <w:rPr>
          <w:sz w:val="24"/>
          <w:szCs w:val="24"/>
        </w:rPr>
        <w:t xml:space="preserve">rats </w:t>
      </w:r>
      <w:proofErr w:type="gramStart"/>
      <w:r w:rsidR="009E7C1E">
        <w:rPr>
          <w:sz w:val="24"/>
          <w:szCs w:val="24"/>
        </w:rPr>
        <w:t>were</w:t>
      </w:r>
      <w:r>
        <w:rPr>
          <w:sz w:val="24"/>
          <w:szCs w:val="24"/>
        </w:rPr>
        <w:t xml:space="preserve"> allowed to</w:t>
      </w:r>
      <w:proofErr w:type="gramEnd"/>
      <w:r>
        <w:rPr>
          <w:sz w:val="24"/>
          <w:szCs w:val="24"/>
        </w:rPr>
        <w:t xml:space="preserve"> interact with and pull the string to receive the reward. Initially animals were encouraged to pull by receiving a half Cheerio reward for a partial pull of the string. The </w:t>
      </w:r>
      <w:r w:rsidR="009E7C1E">
        <w:rPr>
          <w:sz w:val="24"/>
          <w:szCs w:val="24"/>
        </w:rPr>
        <w:t>rats were</w:t>
      </w:r>
      <w:r>
        <w:rPr>
          <w:sz w:val="24"/>
          <w:szCs w:val="24"/>
        </w:rPr>
        <w:t xml:space="preserve"> left in the arena for one hour or until all strings had been pulled completely inside. After which, the </w:t>
      </w:r>
      <w:r w:rsidR="009E7C1E">
        <w:rPr>
          <w:sz w:val="24"/>
          <w:szCs w:val="24"/>
        </w:rPr>
        <w:t>rats were</w:t>
      </w:r>
      <w:r>
        <w:rPr>
          <w:sz w:val="24"/>
          <w:szCs w:val="24"/>
        </w:rPr>
        <w:t xml:space="preserve"> removed from the training area and placed back in their home cage. This continued for two sessions. If necessary, the rat received an additional habituation day if performance on the infinite loop was unsatisfactory, as described later. This concluded the habituation phase.</w:t>
      </w:r>
    </w:p>
    <w:p w14:paraId="05E4B03E" w14:textId="750D4B45" w:rsidR="00921D08" w:rsidRDefault="00EE004A" w:rsidP="00921D08">
      <w:pPr>
        <w:spacing w:line="480" w:lineRule="auto"/>
        <w:ind w:firstLine="720"/>
        <w:rPr>
          <w:sz w:val="24"/>
          <w:szCs w:val="24"/>
        </w:rPr>
      </w:pPr>
      <w:r>
        <w:rPr>
          <w:noProof/>
        </w:rPr>
        <w:lastRenderedPageBreak/>
        <mc:AlternateContent>
          <mc:Choice Requires="wpg">
            <w:drawing>
              <wp:anchor distT="114300" distB="114300" distL="114300" distR="114300" simplePos="0" relativeHeight="251658240" behindDoc="0" locked="0" layoutInCell="1" hidden="0" allowOverlap="1" wp14:anchorId="35B84C07" wp14:editId="2AFAB21D">
                <wp:simplePos x="0" y="0"/>
                <wp:positionH relativeFrom="margin">
                  <wp:posOffset>1199913</wp:posOffset>
                </wp:positionH>
                <wp:positionV relativeFrom="paragraph">
                  <wp:posOffset>331069</wp:posOffset>
                </wp:positionV>
                <wp:extent cx="4742815" cy="4255135"/>
                <wp:effectExtent l="0" t="0" r="635" b="0"/>
                <wp:wrapSquare wrapText="bothSides" distT="114300" distB="114300" distL="114300" distR="114300"/>
                <wp:docPr id="4" name="Group 4"/>
                <wp:cNvGraphicFramePr/>
                <a:graphic xmlns:a="http://schemas.openxmlformats.org/drawingml/2006/main">
                  <a:graphicData uri="http://schemas.microsoft.com/office/word/2010/wordprocessingGroup">
                    <wpg:wgp>
                      <wpg:cNvGrpSpPr/>
                      <wpg:grpSpPr>
                        <a:xfrm>
                          <a:off x="0" y="0"/>
                          <a:ext cx="4742815" cy="4255135"/>
                          <a:chOff x="331175" y="-85125"/>
                          <a:chExt cx="9107401" cy="7337969"/>
                        </a:xfrm>
                      </wpg:grpSpPr>
                      <wps:wsp>
                        <wps:cNvPr id="7" name="Text Box 7"/>
                        <wps:cNvSpPr txBox="1"/>
                        <wps:spPr>
                          <a:xfrm>
                            <a:off x="331175" y="5454084"/>
                            <a:ext cx="9106946" cy="1798760"/>
                          </a:xfrm>
                          <a:prstGeom prst="rect">
                            <a:avLst/>
                          </a:prstGeom>
                          <a:noFill/>
                          <a:ln>
                            <a:noFill/>
                          </a:ln>
                        </wps:spPr>
                        <wps:txbx>
                          <w:txbxContent>
                            <w:p w14:paraId="20A77646" w14:textId="5C121E6B" w:rsidR="00D571CE" w:rsidRDefault="00F30187" w:rsidP="004A2588">
                              <w:pPr>
                                <w:spacing w:line="240" w:lineRule="auto"/>
                                <w:ind w:left="720"/>
                                <w:textDirection w:val="btLr"/>
                              </w:pPr>
                              <w:r w:rsidRPr="00F30187">
                                <w:rPr>
                                  <w:b/>
                                  <w:bCs/>
                                  <w:color w:val="000000"/>
                                  <w:sz w:val="24"/>
                                </w:rPr>
                                <w:t>Figure 5</w:t>
                              </w:r>
                              <w:r w:rsidR="006B281A" w:rsidRPr="00DA7A63">
                                <w:rPr>
                                  <w:b/>
                                  <w:bCs/>
                                  <w:color w:val="000000"/>
                                  <w:sz w:val="24"/>
                                </w:rPr>
                                <w:t>:</w:t>
                              </w:r>
                              <w:r w:rsidR="006B281A">
                                <w:rPr>
                                  <w:color w:val="000000"/>
                                  <w:sz w:val="24"/>
                                </w:rPr>
                                <w:t xml:space="preserve"> Maximum distance pulled in meters by rat 315 on each of the first 14 days of training following the initial habituation. The switch from single strings to the infinite loop occurred between training days 3 and 4 and is denoted by the vertical black bar.</w:t>
                              </w:r>
                            </w:p>
                          </w:txbxContent>
                        </wps:txbx>
                        <wps:bodyPr spcFirstLastPara="1" wrap="square" lIns="91425" tIns="91425" rIns="91425" bIns="91425" anchor="t" anchorCtr="0">
                          <a:noAutofit/>
                        </wps:bodyPr>
                      </wps:wsp>
                      <pic:pic xmlns:pic="http://schemas.openxmlformats.org/drawingml/2006/picture">
                        <pic:nvPicPr>
                          <pic:cNvPr id="9" name="Shape 5"/>
                          <pic:cNvPicPr preferRelativeResize="0"/>
                        </pic:nvPicPr>
                        <pic:blipFill rotWithShape="1">
                          <a:blip r:embed="rId16">
                            <a:alphaModFix/>
                          </a:blip>
                          <a:srcRect l="5043" r="3255"/>
                          <a:stretch/>
                        </pic:blipFill>
                        <pic:spPr>
                          <a:xfrm>
                            <a:off x="331175" y="-85125"/>
                            <a:ext cx="9107401" cy="55860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5B84C07" id="Group 4" o:spid="_x0000_s1034" style="position:absolute;left:0;text-align:left;margin-left:94.5pt;margin-top:26.05pt;width:373.45pt;height:335.05pt;z-index:251658240;mso-wrap-distance-top:9pt;mso-wrap-distance-bottom:9pt;mso-position-horizontal-relative:margin;mso-width-relative:margin;mso-height-relative:margin" coordorigin="3311,-851" coordsize="91074,7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&#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">
                <v:shape id="Text Box 7" o:spid="_x0000_s1035" type="#_x0000_t202" style="position:absolute;left:3311;top:54540;width:91070;height:17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" filled="f" stroked="f">
                  <v:textbox inset="2.53958mm,2.53958mm,2.53958mm,2.53958mm">
                    <w:txbxContent>
                      <w:p w14:paraId="20A77646" w14:textId="5C121E6B" w:rsidR="00D571CE" w:rsidRDefault="00F30187" w:rsidP="004A2588">
                        <w:pPr>
                          <w:spacing w:line="240" w:lineRule="auto"/>
                          <w:ind w:left="720"/>
                          <w:textDirection w:val="btLr"/>
                        </w:pPr>
                        <w:r w:rsidRPr="00F30187">
                          <w:rPr>
                            <w:b/>
                            <w:bCs/>
                            <w:color w:val="000000"/>
                            <w:sz w:val="24"/>
                          </w:rPr>
                          <w:t>Figure 5</w:t>
                        </w:r>
                        <w:r w:rsidR="006B281A" w:rsidRPr="00DA7A63">
                          <w:rPr>
                            <w:b/>
                            <w:bCs/>
                            <w:color w:val="000000"/>
                            <w:sz w:val="24"/>
                          </w:rPr>
                          <w:t>:</w:t>
                        </w:r>
                        <w:r w:rsidR="006B281A">
                          <w:rPr>
                            <w:color w:val="000000"/>
                            <w:sz w:val="24"/>
                          </w:rPr>
                          <w:t xml:space="preserve"> Maximum distance pulled in meters by rat 315 on each of the first 14 days of training following the initial habituation. The switch from single strings to the infinite loop occurred between training days 3 and 4 and is denoted by the vertical black bar.</w:t>
                        </w:r>
                      </w:p>
                    </w:txbxContent>
                  </v:textbox>
                </v:shape>
                <v:shape id="Shape 5" o:spid="_x0000_s1036" type="#_x0000_t75" style="position:absolute;left:3311;top:-851;width:91074;height:5586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">
                  <v:imagedata r:id="rId17" o:title="" cropleft="3305f" cropright="2133f"/>
                </v:shape>
                <w10:wrap type="square" anchorx="margin"/>
              </v:group>
            </w:pict>
          </mc:Fallback>
        </mc:AlternateContent>
      </w:r>
      <w:r w:rsidR="006B281A">
        <w:rPr>
          <w:sz w:val="24"/>
          <w:szCs w:val="24"/>
        </w:rPr>
        <w:t xml:space="preserve">To begin training, the </w:t>
      </w:r>
      <w:r w:rsidR="009E7C1E">
        <w:rPr>
          <w:sz w:val="24"/>
          <w:szCs w:val="24"/>
        </w:rPr>
        <w:t>rats were</w:t>
      </w:r>
      <w:r w:rsidR="006B281A">
        <w:rPr>
          <w:sz w:val="24"/>
          <w:szCs w:val="24"/>
        </w:rPr>
        <w:t xml:space="preserve"> trained on single 1 meter, 2 meter, and 3 meter strings in the arena until they pulled each length 3-4 times. Cheerios at this stage were manually given upon completion of pulling the entire string. The </w:t>
      </w:r>
      <w:r w:rsidR="009E7C1E">
        <w:rPr>
          <w:sz w:val="24"/>
          <w:szCs w:val="24"/>
        </w:rPr>
        <w:t>rats were</w:t>
      </w:r>
      <w:r w:rsidR="006B281A">
        <w:rPr>
          <w:sz w:val="24"/>
          <w:szCs w:val="24"/>
        </w:rPr>
        <w:t xml:space="preserve"> then trained on an infinite-pulley system and would receive a half or quarter cheerio reward after a bout: a period of sustained pulling. This training was done on a raised platform without walls. The </w:t>
      </w:r>
      <w:r w:rsidR="009E7C1E">
        <w:rPr>
          <w:sz w:val="24"/>
          <w:szCs w:val="24"/>
        </w:rPr>
        <w:t>rats were</w:t>
      </w:r>
      <w:r w:rsidR="006B281A">
        <w:rPr>
          <w:sz w:val="24"/>
          <w:szCs w:val="24"/>
        </w:rPr>
        <w:t xml:space="preserve"> encouraged to pull for longer bouts by gradually restricting rewards for shorter bouts. The maximum distance pulled in a single pulling bout for rat 315 during the first 14 days of training after habituation is illustrated in </w:t>
      </w:r>
      <w:r w:rsidR="00F30187" w:rsidRPr="00F30187">
        <w:rPr>
          <w:b/>
          <w:sz w:val="24"/>
        </w:rPr>
        <w:t>Figure 5</w:t>
      </w:r>
      <w:r w:rsidR="006B281A">
        <w:rPr>
          <w:sz w:val="24"/>
          <w:szCs w:val="24"/>
        </w:rPr>
        <w:t xml:space="preserve">. The switch from using single strings to the infinite loop system occurred between days 3 and 4. Using the infinite loop instead of precut strings allowed us to better understand the limits of how far the </w:t>
      </w:r>
      <w:r w:rsidR="009E7C1E">
        <w:rPr>
          <w:sz w:val="24"/>
          <w:szCs w:val="24"/>
        </w:rPr>
        <w:t>rats were</w:t>
      </w:r>
      <w:r w:rsidR="006B281A">
        <w:rPr>
          <w:sz w:val="24"/>
          <w:szCs w:val="24"/>
        </w:rPr>
        <w:t xml:space="preserve"> willing to pull, as they could pull indefinitely. During its 60 minute sessions, rat 315 pulled a total of 0.5 meters on the first day of training, a total of 431 </w:t>
      </w:r>
      <w:r w:rsidR="006B281A">
        <w:rPr>
          <w:sz w:val="24"/>
          <w:szCs w:val="24"/>
        </w:rPr>
        <w:lastRenderedPageBreak/>
        <w:t xml:space="preserve">meters on day 14, and had the highest total distance during the first 14 days of training on day 12 with 713 meters pulled. Initially, if the </w:t>
      </w:r>
      <w:r w:rsidR="009E7C1E">
        <w:rPr>
          <w:sz w:val="24"/>
          <w:szCs w:val="24"/>
        </w:rPr>
        <w:t>rats were</w:t>
      </w:r>
      <w:r w:rsidR="006B281A">
        <w:rPr>
          <w:sz w:val="24"/>
          <w:szCs w:val="24"/>
        </w:rPr>
        <w:t xml:space="preserve"> unwilling to interact with the string in this system, </w:t>
      </w:r>
      <w:r w:rsidR="00951AE9">
        <w:rPr>
          <w:sz w:val="24"/>
          <w:szCs w:val="24"/>
        </w:rPr>
        <w:t>they</w:t>
      </w:r>
      <w:r w:rsidR="006B281A">
        <w:rPr>
          <w:sz w:val="24"/>
          <w:szCs w:val="24"/>
        </w:rPr>
        <w:t xml:space="preserve"> received an additional training session in the original cage and setup. Pulling sessions continued for one hour periods or until prolonged (&gt;10 min) periods of no string-pulling activity.</w:t>
      </w:r>
      <w:bookmarkStart w:id="37" w:name="_qse9vv9sjvvr" w:colFirst="0" w:colLast="0"/>
      <w:bookmarkStart w:id="38" w:name="_Toc71553532"/>
      <w:bookmarkEnd w:id="37"/>
    </w:p>
    <w:p w14:paraId="62B2392F" w14:textId="29F13589" w:rsidR="00951AE9" w:rsidRDefault="00951AE9" w:rsidP="00921D08">
      <w:pPr>
        <w:spacing w:line="480" w:lineRule="auto"/>
        <w:ind w:firstLine="720"/>
        <w:rPr>
          <w:b/>
          <w:sz w:val="24"/>
          <w:szCs w:val="24"/>
        </w:rPr>
      </w:pPr>
      <w:r>
        <w:rPr>
          <w:noProof/>
          <w:lang w:val="en-US"/>
        </w:rPr>
        <mc:AlternateContent>
          <mc:Choice Requires="wps">
            <w:drawing>
              <wp:anchor distT="0" distB="0" distL="114300" distR="114300" simplePos="0" relativeHeight="251660288" behindDoc="0" locked="0" layoutInCell="1" allowOverlap="1" wp14:anchorId="1D1CFC65" wp14:editId="5D2F1AB7">
                <wp:simplePos x="0" y="0"/>
                <wp:positionH relativeFrom="margin">
                  <wp:align>center</wp:align>
                </wp:positionH>
                <wp:positionV relativeFrom="paragraph">
                  <wp:posOffset>419100</wp:posOffset>
                </wp:positionV>
                <wp:extent cx="6543675" cy="589597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6543675" cy="5895975"/>
                        </a:xfrm>
                        <a:prstGeom prst="rect">
                          <a:avLst/>
                        </a:prstGeom>
                        <a:noFill/>
                        <a:ln>
                          <a:noFill/>
                        </a:ln>
                      </wps:spPr>
                      <wps:txbx>
                        <w:txbxContent>
                          <w:p w14:paraId="136AEF7E" w14:textId="54455D1F" w:rsidR="00131DEF" w:rsidRDefault="00131DEF">
                            <w:pPr>
                              <w:spacing w:line="480" w:lineRule="auto"/>
                              <w:textDirection w:val="btLr"/>
                              <w:rPr>
                                <w:b/>
                                <w:bCs/>
                                <w:color w:val="000000"/>
                                <w:sz w:val="24"/>
                              </w:rPr>
                            </w:pPr>
                            <w:r>
                              <w:rPr>
                                <w:noProof/>
                              </w:rPr>
                              <w:drawing>
                                <wp:inline distT="0" distB="0" distL="0" distR="0" wp14:anchorId="04125119" wp14:editId="0AA05CAE">
                                  <wp:extent cx="6606821" cy="3677920"/>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025"/>
                                          <a:stretch/>
                                        </pic:blipFill>
                                        <pic:spPr bwMode="auto">
                                          <a:xfrm>
                                            <a:off x="0" y="0"/>
                                            <a:ext cx="6618554" cy="3684451"/>
                                          </a:xfrm>
                                          <a:prstGeom prst="rect">
                                            <a:avLst/>
                                          </a:prstGeom>
                                          <a:ln>
                                            <a:noFill/>
                                          </a:ln>
                                          <a:extLst>
                                            <a:ext uri="{53640926-AAD7-44D8-BBD7-CCE9431645EC}">
                                              <a14:shadowObscured xmlns:a14="http://schemas.microsoft.com/office/drawing/2010/main"/>
                                            </a:ext>
                                          </a:extLst>
                                        </pic:spPr>
                                      </pic:pic>
                                    </a:graphicData>
                                  </a:graphic>
                                </wp:inline>
                              </w:drawing>
                            </w:r>
                          </w:p>
                          <w:p w14:paraId="01A33327" w14:textId="2D1BC6EF" w:rsidR="00131DEF" w:rsidRPr="00131DEF" w:rsidRDefault="00131DEF" w:rsidP="00131DEF">
                            <w:pPr>
                              <w:spacing w:line="240" w:lineRule="auto"/>
                              <w:textDirection w:val="btLr"/>
                              <w:rPr>
                                <w:sz w:val="24"/>
                                <w:szCs w:val="24"/>
                                <w:lang w:val="en-US"/>
                              </w:rPr>
                            </w:pPr>
                            <w:r w:rsidRPr="00131DEF">
                              <w:rPr>
                                <w:b/>
                                <w:bCs/>
                                <w:sz w:val="24"/>
                                <w:szCs w:val="24"/>
                                <w:lang w:val="en-US"/>
                              </w:rPr>
                              <w:t>Figure 6</w:t>
                            </w:r>
                            <w:r w:rsidRPr="00DA7A63">
                              <w:rPr>
                                <w:b/>
                                <w:bCs/>
                                <w:sz w:val="24"/>
                                <w:szCs w:val="24"/>
                                <w:lang w:val="en-US"/>
                              </w:rPr>
                              <w:t>:</w:t>
                            </w:r>
                            <w:r w:rsidRPr="00131DEF">
                              <w:rPr>
                                <w:sz w:val="24"/>
                                <w:szCs w:val="24"/>
                                <w:lang w:val="en-US"/>
                              </w:rPr>
                              <w:t xml:space="preserve"> Peak speed distributions of the left and right paw of a hemi-lesioned PD model animal with a right hemisphere lesion for each segment and phase over a single session. Lines and stars indicate statistically significant differences (p&lt;0.05) in the distributions of peak speeds of the left and right paws. Though we expected the peak speeds of the limb with the deficit to be lower, the left paw has similar, o</w:t>
                            </w:r>
                            <w:r>
                              <w:rPr>
                                <w:sz w:val="24"/>
                                <w:szCs w:val="24"/>
                                <w:lang w:val="en-US"/>
                              </w:rPr>
                              <w:t xml:space="preserve">r faster </w:t>
                            </w:r>
                            <w:r w:rsidRPr="00131DEF">
                              <w:rPr>
                                <w:sz w:val="24"/>
                                <w:szCs w:val="24"/>
                                <w:lang w:val="en-US"/>
                              </w:rPr>
                              <w:t>distributions of peak speeds when compared to the right paw. This session was the 3</w:t>
                            </w:r>
                            <w:r w:rsidRPr="00131DEF">
                              <w:rPr>
                                <w:sz w:val="24"/>
                                <w:szCs w:val="24"/>
                                <w:vertAlign w:val="superscript"/>
                                <w:lang w:val="en-US"/>
                              </w:rPr>
                              <w:t>rd</w:t>
                            </w:r>
                            <w:r w:rsidRPr="00131DEF">
                              <w:rPr>
                                <w:sz w:val="24"/>
                                <w:szCs w:val="24"/>
                                <w:lang w:val="en-US"/>
                              </w:rPr>
                              <w:t xml:space="preserve"> session</w:t>
                            </w:r>
                            <w:r w:rsidR="0043522A">
                              <w:rPr>
                                <w:sz w:val="24"/>
                                <w:szCs w:val="24"/>
                                <w:lang w:val="en-US"/>
                              </w:rPr>
                              <w:t xml:space="preserve"> </w:t>
                            </w:r>
                            <w:r w:rsidRPr="00131DEF">
                              <w:rPr>
                                <w:sz w:val="24"/>
                                <w:szCs w:val="24"/>
                                <w:lang w:val="en-US"/>
                              </w:rPr>
                              <w:t xml:space="preserve">after the 6-OHDA lesion, so it is likely </w:t>
                            </w:r>
                            <w:r w:rsidR="001A2051">
                              <w:rPr>
                                <w:sz w:val="24"/>
                                <w:szCs w:val="24"/>
                                <w:lang w:val="en-US"/>
                              </w:rPr>
                              <w:t>that while the lesion was at full effect the rat may have still been very motivated to pull</w:t>
                            </w:r>
                            <w:r w:rsidRPr="00131DEF">
                              <w:rPr>
                                <w:sz w:val="24"/>
                                <w:szCs w:val="24"/>
                                <w:lang w:val="en-US"/>
                              </w:rPr>
                              <w:t xml:space="preserve">. It is also possible that this rat had a preferred, or dominant paw that is more efficient at completing pulls in this task. </w:t>
                            </w:r>
                          </w:p>
                          <w:p w14:paraId="37C23900" w14:textId="3A092C50" w:rsidR="00D571CE" w:rsidRDefault="00D571CE">
                            <w:pPr>
                              <w:spacing w:line="480" w:lineRule="auto"/>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 w14:anchorId="1D1CFC65" id="Text Box 12" o:spid="_x0000_s1037" type="#_x0000_t202" style="position:absolute;left:0;text-align:left;margin-left:0;margin-top:33pt;width:515.25pt;height:464.2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" filled="f" stroked="f">
                <v:textbox inset="2.53958mm,2.53958mm,2.53958mm,2.53958mm">
                  <w:txbxContent>
                    <w:p w14:paraId="136AEF7E" w14:textId="54455D1F" w:rsidR="00131DEF" w:rsidRDefault="00131DEF">
                      <w:pPr>
                        <w:spacing w:line="480" w:lineRule="auto"/>
                        <w:textDirection w:val="btLr"/>
                        <w:rPr>
                          <w:b/>
                          <w:bCs/>
                          <w:color w:val="000000"/>
                          <w:sz w:val="24"/>
                        </w:rPr>
                      </w:pPr>
                      <w:r>
                        <w:rPr>
                          <w:noProof/>
                        </w:rPr>
                        <w:drawing>
                          <wp:inline distT="0" distB="0" distL="0" distR="0" wp14:anchorId="04125119" wp14:editId="0AA05CAE">
                            <wp:extent cx="6606821" cy="3677920"/>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025"/>
                                    <a:stretch/>
                                  </pic:blipFill>
                                  <pic:spPr bwMode="auto">
                                    <a:xfrm>
                                      <a:off x="0" y="0"/>
                                      <a:ext cx="6618554" cy="3684451"/>
                                    </a:xfrm>
                                    <a:prstGeom prst="rect">
                                      <a:avLst/>
                                    </a:prstGeom>
                                    <a:ln>
                                      <a:noFill/>
                                    </a:ln>
                                    <a:extLst>
                                      <a:ext uri="{53640926-AAD7-44D8-BBD7-CCE9431645EC}">
                                        <a14:shadowObscured xmlns:a14="http://schemas.microsoft.com/office/drawing/2010/main"/>
                                      </a:ext>
                                    </a:extLst>
                                  </pic:spPr>
                                </pic:pic>
                              </a:graphicData>
                            </a:graphic>
                          </wp:inline>
                        </w:drawing>
                      </w:r>
                    </w:p>
                    <w:p w14:paraId="01A33327" w14:textId="2D1BC6EF" w:rsidR="00131DEF" w:rsidRPr="00131DEF" w:rsidRDefault="00131DEF" w:rsidP="00131DEF">
                      <w:pPr>
                        <w:spacing w:line="240" w:lineRule="auto"/>
                        <w:textDirection w:val="btLr"/>
                        <w:rPr>
                          <w:sz w:val="24"/>
                          <w:szCs w:val="24"/>
                          <w:lang w:val="en-US"/>
                        </w:rPr>
                      </w:pPr>
                      <w:r w:rsidRPr="00131DEF">
                        <w:rPr>
                          <w:b/>
                          <w:bCs/>
                          <w:sz w:val="24"/>
                          <w:szCs w:val="24"/>
                          <w:lang w:val="en-US"/>
                        </w:rPr>
                        <w:t>Figure 6</w:t>
                      </w:r>
                      <w:r w:rsidRPr="00DA7A63">
                        <w:rPr>
                          <w:b/>
                          <w:bCs/>
                          <w:sz w:val="24"/>
                          <w:szCs w:val="24"/>
                          <w:lang w:val="en-US"/>
                        </w:rPr>
                        <w:t>:</w:t>
                      </w:r>
                      <w:r w:rsidRPr="00131DEF">
                        <w:rPr>
                          <w:sz w:val="24"/>
                          <w:szCs w:val="24"/>
                          <w:lang w:val="en-US"/>
                        </w:rPr>
                        <w:t xml:space="preserve"> Peak speed distributions of the left and right paw of a hemi-lesioned PD model animal with a right hemisphere lesion for each segment and phase over a single session. Lines and stars indicate statistically significant differences (p&lt;0.05) in the distributions of peak speeds of the left and right paws. Though we expected the peak speeds of the limb with the deficit to be lower, the left paw has similar, o</w:t>
                      </w:r>
                      <w:r>
                        <w:rPr>
                          <w:sz w:val="24"/>
                          <w:szCs w:val="24"/>
                          <w:lang w:val="en-US"/>
                        </w:rPr>
                        <w:t xml:space="preserve">r faster </w:t>
                      </w:r>
                      <w:r w:rsidRPr="00131DEF">
                        <w:rPr>
                          <w:sz w:val="24"/>
                          <w:szCs w:val="24"/>
                          <w:lang w:val="en-US"/>
                        </w:rPr>
                        <w:t>distributions of peak speeds when compared to the right paw. This session was the 3</w:t>
                      </w:r>
                      <w:r w:rsidRPr="00131DEF">
                        <w:rPr>
                          <w:sz w:val="24"/>
                          <w:szCs w:val="24"/>
                          <w:vertAlign w:val="superscript"/>
                          <w:lang w:val="en-US"/>
                        </w:rPr>
                        <w:t>rd</w:t>
                      </w:r>
                      <w:r w:rsidRPr="00131DEF">
                        <w:rPr>
                          <w:sz w:val="24"/>
                          <w:szCs w:val="24"/>
                          <w:lang w:val="en-US"/>
                        </w:rPr>
                        <w:t xml:space="preserve"> session</w:t>
                      </w:r>
                      <w:r w:rsidR="0043522A">
                        <w:rPr>
                          <w:sz w:val="24"/>
                          <w:szCs w:val="24"/>
                          <w:lang w:val="en-US"/>
                        </w:rPr>
                        <w:t xml:space="preserve"> </w:t>
                      </w:r>
                      <w:r w:rsidRPr="00131DEF">
                        <w:rPr>
                          <w:sz w:val="24"/>
                          <w:szCs w:val="24"/>
                          <w:lang w:val="en-US"/>
                        </w:rPr>
                        <w:t xml:space="preserve">after the 6-OHDA lesion, so it is likely </w:t>
                      </w:r>
                      <w:r w:rsidR="001A2051">
                        <w:rPr>
                          <w:sz w:val="24"/>
                          <w:szCs w:val="24"/>
                          <w:lang w:val="en-US"/>
                        </w:rPr>
                        <w:t>that while the lesion was at full effect the rat may have still been very motivated to pull</w:t>
                      </w:r>
                      <w:r w:rsidRPr="00131DEF">
                        <w:rPr>
                          <w:sz w:val="24"/>
                          <w:szCs w:val="24"/>
                          <w:lang w:val="en-US"/>
                        </w:rPr>
                        <w:t xml:space="preserve">. It is also possible that this rat had a preferred, or dominant paw that is more efficient at completing pulls in this task. </w:t>
                      </w:r>
                    </w:p>
                    <w:p w14:paraId="37C23900" w14:textId="3A092C50" w:rsidR="00D571CE" w:rsidRDefault="00D571CE">
                      <w:pPr>
                        <w:spacing w:line="480" w:lineRule="auto"/>
                        <w:textDirection w:val="btLr"/>
                      </w:pPr>
                    </w:p>
                  </w:txbxContent>
                </v:textbox>
                <w10:wrap type="square" anchorx="margin"/>
              </v:shape>
            </w:pict>
          </mc:Fallback>
        </mc:AlternateContent>
      </w:r>
    </w:p>
    <w:p w14:paraId="294DB85D" w14:textId="79CAAF26" w:rsidR="00D571CE" w:rsidRDefault="006B281A" w:rsidP="00951AE9">
      <w:pPr>
        <w:spacing w:line="480" w:lineRule="auto"/>
        <w:rPr>
          <w:b/>
          <w:sz w:val="24"/>
          <w:szCs w:val="24"/>
        </w:rPr>
      </w:pPr>
      <w:r>
        <w:rPr>
          <w:b/>
          <w:sz w:val="24"/>
          <w:szCs w:val="24"/>
        </w:rPr>
        <w:lastRenderedPageBreak/>
        <w:t>2.5 Data Analysis</w:t>
      </w:r>
      <w:bookmarkEnd w:id="38"/>
    </w:p>
    <w:p w14:paraId="25A68A66" w14:textId="54F15580" w:rsidR="00D571CE" w:rsidRDefault="006B281A">
      <w:pPr>
        <w:spacing w:line="480" w:lineRule="auto"/>
        <w:ind w:firstLine="720"/>
        <w:rPr>
          <w:sz w:val="24"/>
          <w:szCs w:val="24"/>
        </w:rPr>
      </w:pPr>
      <w:r>
        <w:rPr>
          <w:sz w:val="24"/>
          <w:szCs w:val="24"/>
        </w:rPr>
        <w:t>All post-processing, filtering, and statistical analyses were performed using Matlab2019b and Python 3.6.</w:t>
      </w:r>
    </w:p>
    <w:p w14:paraId="011830E4" w14:textId="35164EA7" w:rsidR="00D571CE" w:rsidRDefault="006B281A">
      <w:pPr>
        <w:pStyle w:val="Heading1"/>
        <w:spacing w:line="480" w:lineRule="auto"/>
        <w:rPr>
          <w:b/>
          <w:sz w:val="24"/>
          <w:szCs w:val="24"/>
        </w:rPr>
      </w:pPr>
      <w:bookmarkStart w:id="39" w:name="_r9jdylklt8vy" w:colFirst="0" w:colLast="0"/>
      <w:bookmarkStart w:id="40" w:name="_Toc71553533"/>
      <w:bookmarkStart w:id="41" w:name="_Toc72237194"/>
      <w:bookmarkEnd w:id="39"/>
      <w:r>
        <w:rPr>
          <w:b/>
          <w:sz w:val="24"/>
          <w:szCs w:val="24"/>
        </w:rPr>
        <w:t>3. Results</w:t>
      </w:r>
      <w:bookmarkEnd w:id="40"/>
      <w:bookmarkEnd w:id="41"/>
    </w:p>
    <w:p w14:paraId="18185965" w14:textId="6F0A4163" w:rsidR="00D571CE" w:rsidRDefault="006B281A">
      <w:pPr>
        <w:pStyle w:val="Heading2"/>
        <w:spacing w:line="480" w:lineRule="auto"/>
        <w:rPr>
          <w:b/>
          <w:sz w:val="24"/>
          <w:szCs w:val="24"/>
        </w:rPr>
      </w:pPr>
      <w:bookmarkStart w:id="42" w:name="_xynz3mqq194u" w:colFirst="0" w:colLast="0"/>
      <w:bookmarkStart w:id="43" w:name="_Toc71553534"/>
      <w:bookmarkStart w:id="44" w:name="_Toc72237195"/>
      <w:bookmarkEnd w:id="42"/>
      <w:r>
        <w:rPr>
          <w:b/>
          <w:sz w:val="24"/>
          <w:szCs w:val="24"/>
        </w:rPr>
        <w:t>3.1 Validation of Motion Tracking</w:t>
      </w:r>
      <w:bookmarkEnd w:id="43"/>
      <w:bookmarkEnd w:id="44"/>
    </w:p>
    <w:p w14:paraId="792A44DE" w14:textId="1705CB71" w:rsidR="00D571CE" w:rsidRDefault="006B281A">
      <w:pPr>
        <w:spacing w:line="480" w:lineRule="auto"/>
        <w:rPr>
          <w:sz w:val="24"/>
          <w:szCs w:val="24"/>
        </w:rPr>
      </w:pPr>
      <w:r>
        <w:rPr>
          <w:sz w:val="24"/>
          <w:szCs w:val="24"/>
        </w:rPr>
        <w:tab/>
        <w:t xml:space="preserve">DeepLabCut </w:t>
      </w:r>
      <w:r w:rsidR="00226849">
        <w:rPr>
          <w:sz w:val="24"/>
          <w:szCs w:val="24"/>
        </w:rPr>
        <w:t>provides validation metrics such as</w:t>
      </w:r>
      <w:r>
        <w:rPr>
          <w:sz w:val="24"/>
          <w:szCs w:val="24"/>
        </w:rPr>
        <w:t xml:space="preserve"> distance in pixels of the estimated feature positions from the manually labeled positions</w:t>
      </w:r>
      <w:r w:rsidR="00226849">
        <w:rPr>
          <w:sz w:val="24"/>
          <w:szCs w:val="24"/>
        </w:rPr>
        <w:t>. Analyses of these data</w:t>
      </w:r>
      <w:r>
        <w:rPr>
          <w:sz w:val="24"/>
          <w:szCs w:val="24"/>
        </w:rPr>
        <w:t xml:space="preserve"> showed a 1.04 pixel (~0.027 cm) error for the training split images and a 4.33 pixel (~0.105 cm) error for the test images. For our video recording configuration, rat paws were found to have widths (~35 px or ~0.92 cm), which was approximately </w:t>
      </w:r>
      <w:r w:rsidR="004A2588">
        <w:rPr>
          <w:sz w:val="24"/>
          <w:szCs w:val="24"/>
        </w:rPr>
        <w:t>9-</w:t>
      </w:r>
      <w:r>
        <w:rPr>
          <w:sz w:val="24"/>
          <w:szCs w:val="24"/>
        </w:rPr>
        <w:t xml:space="preserve">fold wider than our test error (4.33 px or ~0.105 cm). Given the difference between the paw width and the detection error of the network, we find this level of tracking accuracy acceptable. </w:t>
      </w:r>
    </w:p>
    <w:p w14:paraId="65A0E16F" w14:textId="4DCCCD87" w:rsidR="00D571CE" w:rsidRDefault="006B281A">
      <w:pPr>
        <w:pStyle w:val="Heading2"/>
        <w:spacing w:line="480" w:lineRule="auto"/>
        <w:rPr>
          <w:sz w:val="24"/>
          <w:szCs w:val="24"/>
        </w:rPr>
      </w:pPr>
      <w:bookmarkStart w:id="45" w:name="_koky6sxe1n6d" w:colFirst="0" w:colLast="0"/>
      <w:bookmarkStart w:id="46" w:name="_Toc71553535"/>
      <w:bookmarkStart w:id="47" w:name="_Toc72237196"/>
      <w:bookmarkEnd w:id="45"/>
      <w:r>
        <w:rPr>
          <w:b/>
          <w:sz w:val="24"/>
          <w:szCs w:val="24"/>
        </w:rPr>
        <w:t>3.2 Paw Kinematics</w:t>
      </w:r>
      <w:bookmarkEnd w:id="46"/>
      <w:bookmarkEnd w:id="47"/>
      <w:r>
        <w:rPr>
          <w:sz w:val="24"/>
          <w:szCs w:val="24"/>
        </w:rPr>
        <w:tab/>
      </w:r>
    </w:p>
    <w:p w14:paraId="02BAC02C" w14:textId="3408983E" w:rsidR="00D571CE" w:rsidRDefault="006B281A" w:rsidP="00951AE9">
      <w:pPr>
        <w:spacing w:line="480" w:lineRule="auto"/>
        <w:ind w:firstLine="720"/>
        <w:rPr>
          <w:sz w:val="24"/>
          <w:szCs w:val="24"/>
        </w:rPr>
      </w:pPr>
      <w:r>
        <w:rPr>
          <w:sz w:val="24"/>
          <w:szCs w:val="24"/>
        </w:rPr>
        <w:t>Our method of behavior tracking and quantification also yields paw kinematic information similar to those provided with existing methods</w:t>
      </w:r>
      <w:r w:rsidR="00CD342E">
        <w:rPr>
          <w:sz w:val="24"/>
          <w:szCs w:val="24"/>
        </w:rPr>
        <w:t xml:space="preserve"> </w:t>
      </w:r>
      <w:r w:rsidR="00514043">
        <w:rPr>
          <w:sz w:val="24"/>
          <w:szCs w:val="24"/>
        </w:rPr>
        <w:fldChar w:fldCharType="begin" w:fldLock="1"/>
      </w:r>
      <w:r w:rsidR="00514043">
        <w:rPr>
          <w:sz w:val="24"/>
          <w:szCs w:val="24"/>
        </w:rPr>
        <w:instrText>ADDIN CSL_CITATION {"citationItems":[{"id":"ITEM-1","itemData":{"DOI":"10.1016/j.lmot.2017.03.010","ISSN":"00239690","abstract":"A variety of behavioral tests have been developed to assess skilled forelimb function in the rat, including tests that assess use of a single limb in reaching for food and placing it in the mouth for eating. The present study describes bilateral hand use in string-pulling to obtain a food reward. The movement consists of alternating forelimb movements in which a limb is advanced to grasp a string and withdraw it toward the body in order to retrieve a food reward. The movements of aim, advance, grasp, pull and push are associated with hand shape changes including collect, overgrasp, grasp and release. The topography and kinematics of limb and hand movement are assessed by digitizing methods that derive trajectory, distance, and velocity measures. The task is acquired by a rat within a few days of training, features few missed grasps, shows improvements with practice, and yields dozens of independent reaches by each hand in a single test session. The present analysis provides simple methods for describing each independent forelimb and hand movement and its topographic and kinematic properties. The similarities between string-pulling and other rat forelimb movements are discussed in relation to the idea that rat forelimb movements are conserved in tasks such as string-pulling, walking, reaching for food and grid walking. The task is also discussed with respect to its potential to investigate neural and cognitive bases of fine motor control.","author":[{"dropping-particle":"","family":"Blackwell","given":"Ashley A.","non-dropping-particle":"","parse-names":false,"suffix":""},{"dropping-particle":"","family":"Köppen","given":"Jenny R.","non-dropping-particle":"","parse-names":false,"suffix":""},{"dropping-particle":"","family":"Whishaw","given":"Ian Q.","non-dropping-particle":"","parse-names":false,"suffix":""},{"dropping-particle":"","family":"Wallace","given":"Douglas G.","non-dropping-particle":"","parse-names":false,"suffix":""}],"container-title":"Learning and Motivation","id":"ITEM-1","issue":"April 2017","issued":{"date-parts":[["2018"]]},"page":"63-73","publisher":"Elsevier","title":"String-pulling for food by the rat: Assessment of movement, topography and kinematics of a bilaterally skilled forelimb act","type":"article-journal","volume":"61"},"uris":["http://www.mendeley.com/documents/?uuid=067e98ef-4604-4a77-952e-2060c5997ca4"]},{"id":"ITEM-2","itemData":{"DOI":"10.7554/eLife.54540","ISSN":"2050084X","PMID":"32589141","abstract":"String-pulling by rodents is a behavior in which animals make rhythmical body, head, and bilateral forearm as well as skilled hand movements to spontaneously reel in a string. Typical analysis includes kinematic assessment of hand movements done by manually annotating frames. Here, we describe a Matlab-based software that allows whole-body motion characterization using optical flow estimation, descriptive statistics, principal component, and independent component analyses as well as temporal measures of Fano factor, entropy, and Higuchi fractal dimension. Based on image-segmentation and heuristic algorithms for object tracking, the software also allows tracking of body, ears, nose, and forehands for estimation of kinematic parameters such as body length, body angle, head roll, head yaw, head pitch, and path and speed of hand movements. The utility of the task and software is demonstrated by characterizing postural and hand kinematic differences in string-pulling behavior of two strains of mice, C57BL/6 and Swiss Webster.","author":[{"dropping-particle":"","family":"Inayat","given":"Samsoon","non-dropping-particle":"","parse-names":false,"suffix":""},{"dropping-particle":"","family":"Singh","given":"Surjeet","non-dropping-particle":"","parse-names":false,"suffix":""},{"dropping-particle":"","family":"Ghasroddashti","given":"Arashk","non-dropping-particle":"","parse-names":false,"suffix":""},{"dropping-particle":"","family":"Qandeel","given":"","non-dropping-particle":"","parse-names":false,"suffix":""},{"dropping-particle":"","family":"Egodage","given":"Pramuka","non-dropping-particle":"","parse-names":false,"suffix":""},{"dropping-particle":"","family":"Whishaw","given":"Ian Q.","non-dropping-particle":"","parse-names":false,"suffix":""},{"dropping-particle":"","family":"Mohajerani","given":"Majid H.","non-dropping-particle":"","parse-names":false,"suffix":""}],"container-title":"eLife","id":"ITEM-2","issued":{"date-parts":[["2020"]]},"page":"1-31","title":"A matlab-based toolbox for characterizing behavior of rodents engaged in string-pulling","type":"article-journal","volume":"9"},"uris":["http://www.mendeley.com/documents/?uuid=294fc83c-6e85-4e68-9e01-f629d87dadc9"]}],"mendeley":{"formattedCitation":"(Blackwell, Köppen, et al., 2018; Inayat et al., 2020)","plainTextFormattedCitation":"(Blackwell, Köppen, et al., 2018; Inayat et al., 2020)","previouslyFormattedCitation":"(Blackwell, Köppen, et al., 2018; Inayat et al., 2020)"},"properties":{"noteIndex":0},"schema":"https://github.com/citation-style-language/schema/raw/master/csl-citation.json"}</w:instrText>
      </w:r>
      <w:r w:rsidR="00514043">
        <w:rPr>
          <w:sz w:val="24"/>
          <w:szCs w:val="24"/>
        </w:rPr>
        <w:fldChar w:fldCharType="separate"/>
      </w:r>
      <w:r w:rsidR="00514043" w:rsidRPr="00514043">
        <w:rPr>
          <w:noProof/>
          <w:sz w:val="24"/>
          <w:szCs w:val="24"/>
        </w:rPr>
        <w:t>(Blackwell, Köppen, et al., 2018; Inayat et al., 2020)</w:t>
      </w:r>
      <w:r w:rsidR="00514043">
        <w:rPr>
          <w:sz w:val="24"/>
          <w:szCs w:val="24"/>
        </w:rPr>
        <w:fldChar w:fldCharType="end"/>
      </w:r>
      <w:r w:rsidR="00514043">
        <w:rPr>
          <w:sz w:val="24"/>
          <w:szCs w:val="24"/>
        </w:rPr>
        <w:t xml:space="preserve">. </w:t>
      </w:r>
      <w:r>
        <w:rPr>
          <w:sz w:val="24"/>
          <w:szCs w:val="24"/>
        </w:rPr>
        <w:t xml:space="preserve">Measures such as average speed, peak speed, total distance traveled, displacement, elapsed time, and path circuity can be calculated easily from the time stamped paw coordinates. </w:t>
      </w:r>
      <w:r w:rsidR="00CD342E">
        <w:rPr>
          <w:sz w:val="24"/>
          <w:szCs w:val="24"/>
        </w:rPr>
        <w:t xml:space="preserve">Violin plots of the peak paw speeds over each segment and phase </w:t>
      </w:r>
      <w:r w:rsidR="00857DAD">
        <w:rPr>
          <w:sz w:val="24"/>
          <w:szCs w:val="24"/>
        </w:rPr>
        <w:t xml:space="preserve">for a lesioned animal </w:t>
      </w:r>
      <w:r w:rsidR="00CD342E">
        <w:rPr>
          <w:sz w:val="24"/>
          <w:szCs w:val="24"/>
        </w:rPr>
        <w:t xml:space="preserve">are presented in </w:t>
      </w:r>
      <w:r w:rsidR="00F30187" w:rsidRPr="00F30187">
        <w:rPr>
          <w:b/>
          <w:sz w:val="24"/>
        </w:rPr>
        <w:t>Figure 6</w:t>
      </w:r>
      <w:r w:rsidR="00CD342E">
        <w:rPr>
          <w:sz w:val="24"/>
          <w:szCs w:val="24"/>
        </w:rPr>
        <w:t xml:space="preserve">. </w:t>
      </w:r>
      <w:r>
        <w:rPr>
          <w:sz w:val="24"/>
          <w:szCs w:val="24"/>
        </w:rPr>
        <w:t xml:space="preserve">These metrics can be studied on a segment level as well as over an entire reach or withdraw phase. The </w:t>
      </w:r>
      <w:r w:rsidR="00951AE9">
        <w:rPr>
          <w:noProof/>
        </w:rPr>
        <w:lastRenderedPageBreak/>
        <mc:AlternateContent>
          <mc:Choice Requires="wpg">
            <w:drawing>
              <wp:anchor distT="114300" distB="114300" distL="114300" distR="114300" simplePos="0" relativeHeight="251661312" behindDoc="0" locked="0" layoutInCell="1" hidden="0" allowOverlap="1" wp14:anchorId="1961B614" wp14:editId="3D1E09F5">
                <wp:simplePos x="0" y="0"/>
                <wp:positionH relativeFrom="margin">
                  <wp:posOffset>152400</wp:posOffset>
                </wp:positionH>
                <wp:positionV relativeFrom="paragraph">
                  <wp:posOffset>0</wp:posOffset>
                </wp:positionV>
                <wp:extent cx="5961380" cy="8029576"/>
                <wp:effectExtent l="0" t="0" r="1270" b="0"/>
                <wp:wrapSquare wrapText="bothSides" distT="114300" distB="114300" distL="114300" distR="114300"/>
                <wp:docPr id="15" name="Group 15"/>
                <wp:cNvGraphicFramePr/>
                <a:graphic xmlns:a="http://schemas.openxmlformats.org/drawingml/2006/main">
                  <a:graphicData uri="http://schemas.microsoft.com/office/word/2010/wordprocessingGroup">
                    <wpg:wgp>
                      <wpg:cNvGrpSpPr/>
                      <wpg:grpSpPr>
                        <a:xfrm>
                          <a:off x="0" y="0"/>
                          <a:ext cx="5961380" cy="8029576"/>
                          <a:chOff x="2097975" y="175100"/>
                          <a:chExt cx="5563477" cy="6971782"/>
                        </a:xfrm>
                      </wpg:grpSpPr>
                      <wps:wsp>
                        <wps:cNvPr id="17" name="Text Box 17"/>
                        <wps:cNvSpPr txBox="1"/>
                        <wps:spPr>
                          <a:xfrm>
                            <a:off x="2097975" y="5937136"/>
                            <a:ext cx="5563477" cy="1209746"/>
                          </a:xfrm>
                          <a:prstGeom prst="rect">
                            <a:avLst/>
                          </a:prstGeom>
                          <a:noFill/>
                          <a:ln>
                            <a:noFill/>
                          </a:ln>
                        </wps:spPr>
                        <wps:txbx>
                          <w:txbxContent>
                            <w:p w14:paraId="07B33606" w14:textId="5EA764A7" w:rsidR="00D571CE" w:rsidRDefault="00F30187">
                              <w:pPr>
                                <w:spacing w:line="240" w:lineRule="auto"/>
                                <w:textDirection w:val="btLr"/>
                              </w:pPr>
                              <w:r w:rsidRPr="00F30187">
                                <w:rPr>
                                  <w:b/>
                                  <w:bCs/>
                                  <w:color w:val="000000"/>
                                  <w:sz w:val="24"/>
                                </w:rPr>
                                <w:t>Figure 7</w:t>
                              </w:r>
                              <w:r w:rsidR="006B281A" w:rsidRPr="00DA7A63">
                                <w:rPr>
                                  <w:b/>
                                  <w:bCs/>
                                  <w:color w:val="000000"/>
                                  <w:sz w:val="24"/>
                                </w:rPr>
                                <w:t>:</w:t>
                              </w:r>
                              <w:r w:rsidR="006B281A">
                                <w:rPr>
                                  <w:color w:val="000000"/>
                                  <w:sz w:val="24"/>
                                </w:rPr>
                                <w:t xml:space="preserve"> Motor cortex single unit response to pull phase (</w:t>
                              </w:r>
                              <w:r w:rsidR="006B281A" w:rsidRPr="00275707">
                                <w:rPr>
                                  <w:b/>
                                  <w:bCs/>
                                  <w:color w:val="000000"/>
                                  <w:sz w:val="24"/>
                                </w:rPr>
                                <w:t>A</w:t>
                              </w:r>
                              <w:r w:rsidR="006B281A">
                                <w:rPr>
                                  <w:color w:val="000000"/>
                                  <w:sz w:val="24"/>
                                </w:rPr>
                                <w:t>) and right paw position (</w:t>
                              </w:r>
                              <w:r w:rsidR="006B281A" w:rsidRPr="00275707">
                                <w:rPr>
                                  <w:b/>
                                  <w:bCs/>
                                  <w:color w:val="000000"/>
                                  <w:sz w:val="24"/>
                                </w:rPr>
                                <w:t>B</w:t>
                              </w:r>
                              <w:r w:rsidR="006B281A">
                                <w:rPr>
                                  <w:color w:val="000000"/>
                                  <w:sz w:val="24"/>
                                </w:rPr>
                                <w:t xml:space="preserve">). </w:t>
                              </w:r>
                              <w:r w:rsidR="006B281A" w:rsidRPr="00AB0A7A">
                                <w:rPr>
                                  <w:b/>
                                  <w:bCs/>
                                  <w:color w:val="000000"/>
                                  <w:sz w:val="24"/>
                                </w:rPr>
                                <w:t>A</w:t>
                              </w:r>
                              <w:r w:rsidR="00AB0A7A" w:rsidRPr="00AB0A7A">
                                <w:rPr>
                                  <w:b/>
                                  <w:bCs/>
                                  <w:color w:val="000000"/>
                                  <w:sz w:val="24"/>
                                </w:rPr>
                                <w:t>)</w:t>
                              </w:r>
                              <w:r w:rsidR="006B281A">
                                <w:rPr>
                                  <w:color w:val="000000"/>
                                  <w:sz w:val="24"/>
                                </w:rPr>
                                <w:t xml:space="preserve"> Over the course of a session, the identified neuron fires more during the withdraw phase of the right paw than the reach. The position of the paw when this neuron fired is denoted with blue circles. </w:t>
                              </w:r>
                              <w:r w:rsidR="006B281A" w:rsidRPr="000E0D0F">
                                <w:rPr>
                                  <w:b/>
                                  <w:bCs/>
                                  <w:color w:val="000000"/>
                                  <w:sz w:val="24"/>
                                </w:rPr>
                                <w:t>B</w:t>
                              </w:r>
                              <w:r w:rsidR="000E0D0F" w:rsidRPr="000E0D0F">
                                <w:rPr>
                                  <w:b/>
                                  <w:bCs/>
                                  <w:color w:val="000000"/>
                                  <w:sz w:val="24"/>
                                </w:rPr>
                                <w:t>)</w:t>
                              </w:r>
                              <w:r w:rsidR="006B281A">
                                <w:rPr>
                                  <w:color w:val="000000"/>
                                  <w:sz w:val="24"/>
                                </w:rPr>
                                <w:t xml:space="preserve"> Other neurons also have preferential firing locations for the right paw. These heat maps show firing rates of 4 M1 neurons over the course of a session for different locations of the right paw and have been normalized for paw occupancy.</w:t>
                              </w:r>
                            </w:p>
                          </w:txbxContent>
                        </wps:txbx>
                        <wps:bodyPr spcFirstLastPara="1" wrap="square" lIns="91425" tIns="91425" rIns="91425" bIns="91425" anchor="t" anchorCtr="0">
                          <a:noAutofit/>
                        </wps:bodyPr>
                      </wps:wsp>
                      <pic:pic xmlns:pic="http://schemas.openxmlformats.org/drawingml/2006/picture">
                        <pic:nvPicPr>
                          <pic:cNvPr id="18" name="Shape 7"/>
                          <pic:cNvPicPr preferRelativeResize="0"/>
                        </pic:nvPicPr>
                        <pic:blipFill rotWithShape="1">
                          <a:blip r:embed="rId19">
                            <a:alphaModFix/>
                          </a:blip>
                          <a:srcRect l="25294" r="22129"/>
                          <a:stretch/>
                        </pic:blipFill>
                        <pic:spPr>
                          <a:xfrm>
                            <a:off x="2533837" y="175100"/>
                            <a:ext cx="4755452" cy="5752409"/>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961B614" id="Group 15" o:spid="_x0000_s1038" style="position:absolute;left:0;text-align:left;margin-left:12pt;margin-top:0;width:469.4pt;height:632.25pt;z-index:251661312;mso-wrap-distance-top:9pt;mso-wrap-distance-bottom:9pt;mso-position-horizontal-relative:margin;mso-width-relative:margin;mso-height-relative:margin" coordorigin="20979,1751" coordsize="55634,69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">
                <v:shape id="Text Box 17" o:spid="_x0000_s1039" type="#_x0000_t202" style="position:absolute;left:20979;top:59371;width:55635;height:12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" filled="f" stroked="f">
                  <v:textbox inset="2.53958mm,2.53958mm,2.53958mm,2.53958mm">
                    <w:txbxContent>
                      <w:p w14:paraId="07B33606" w14:textId="5EA764A7" w:rsidR="00D571CE" w:rsidRDefault="00F30187">
                        <w:pPr>
                          <w:spacing w:line="240" w:lineRule="auto"/>
                          <w:textDirection w:val="btLr"/>
                        </w:pPr>
                        <w:r w:rsidRPr="00F30187">
                          <w:rPr>
                            <w:b/>
                            <w:bCs/>
                            <w:color w:val="000000"/>
                            <w:sz w:val="24"/>
                          </w:rPr>
                          <w:t>Figure 7</w:t>
                        </w:r>
                        <w:r w:rsidR="006B281A" w:rsidRPr="00DA7A63">
                          <w:rPr>
                            <w:b/>
                            <w:bCs/>
                            <w:color w:val="000000"/>
                            <w:sz w:val="24"/>
                          </w:rPr>
                          <w:t>:</w:t>
                        </w:r>
                        <w:r w:rsidR="006B281A">
                          <w:rPr>
                            <w:color w:val="000000"/>
                            <w:sz w:val="24"/>
                          </w:rPr>
                          <w:t xml:space="preserve"> Motor cortex single unit response to pull phase (</w:t>
                        </w:r>
                        <w:r w:rsidR="006B281A" w:rsidRPr="00275707">
                          <w:rPr>
                            <w:b/>
                            <w:bCs/>
                            <w:color w:val="000000"/>
                            <w:sz w:val="24"/>
                          </w:rPr>
                          <w:t>A</w:t>
                        </w:r>
                        <w:r w:rsidR="006B281A">
                          <w:rPr>
                            <w:color w:val="000000"/>
                            <w:sz w:val="24"/>
                          </w:rPr>
                          <w:t>) and right paw position (</w:t>
                        </w:r>
                        <w:r w:rsidR="006B281A" w:rsidRPr="00275707">
                          <w:rPr>
                            <w:b/>
                            <w:bCs/>
                            <w:color w:val="000000"/>
                            <w:sz w:val="24"/>
                          </w:rPr>
                          <w:t>B</w:t>
                        </w:r>
                        <w:r w:rsidR="006B281A">
                          <w:rPr>
                            <w:color w:val="000000"/>
                            <w:sz w:val="24"/>
                          </w:rPr>
                          <w:t xml:space="preserve">). </w:t>
                        </w:r>
                        <w:r w:rsidR="006B281A" w:rsidRPr="00AB0A7A">
                          <w:rPr>
                            <w:b/>
                            <w:bCs/>
                            <w:color w:val="000000"/>
                            <w:sz w:val="24"/>
                          </w:rPr>
                          <w:t>A</w:t>
                        </w:r>
                        <w:r w:rsidR="00AB0A7A" w:rsidRPr="00AB0A7A">
                          <w:rPr>
                            <w:b/>
                            <w:bCs/>
                            <w:color w:val="000000"/>
                            <w:sz w:val="24"/>
                          </w:rPr>
                          <w:t>)</w:t>
                        </w:r>
                        <w:r w:rsidR="006B281A">
                          <w:rPr>
                            <w:color w:val="000000"/>
                            <w:sz w:val="24"/>
                          </w:rPr>
                          <w:t xml:space="preserve"> Over the course of a session, the identified neuron fires more during the withdraw phase of the right paw than the reach. The position of the paw when this neuron fired is denoted with blue circles. </w:t>
                        </w:r>
                        <w:r w:rsidR="006B281A" w:rsidRPr="000E0D0F">
                          <w:rPr>
                            <w:b/>
                            <w:bCs/>
                            <w:color w:val="000000"/>
                            <w:sz w:val="24"/>
                          </w:rPr>
                          <w:t>B</w:t>
                        </w:r>
                        <w:r w:rsidR="000E0D0F" w:rsidRPr="000E0D0F">
                          <w:rPr>
                            <w:b/>
                            <w:bCs/>
                            <w:color w:val="000000"/>
                            <w:sz w:val="24"/>
                          </w:rPr>
                          <w:t>)</w:t>
                        </w:r>
                        <w:r w:rsidR="006B281A">
                          <w:rPr>
                            <w:color w:val="000000"/>
                            <w:sz w:val="24"/>
                          </w:rPr>
                          <w:t xml:space="preserve"> Other neurons also have preferential firing locations for the right paw. These heat maps show firing rates of 4 M1 neurons over the course of a session for different locations of the right paw and have been normalized for paw occupancy.</w:t>
                        </w:r>
                      </w:p>
                    </w:txbxContent>
                  </v:textbox>
                </v:shape>
                <v:shape id="Shape 7" o:spid="_x0000_s1040" type="#_x0000_t75" style="position:absolute;left:25338;top:1751;width:47554;height:5752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">
                  <v:imagedata r:id="rId20" o:title="" cropleft="16577f" cropright="14502f"/>
                </v:shape>
                <w10:wrap type="square" anchorx="margin"/>
              </v:group>
            </w:pict>
          </mc:Fallback>
        </mc:AlternateContent>
      </w:r>
      <w:r>
        <w:rPr>
          <w:sz w:val="24"/>
          <w:szCs w:val="24"/>
        </w:rPr>
        <w:t xml:space="preserve">segment-by-segment analysis is also useful for revealing differences between paws that </w:t>
      </w:r>
      <w:r>
        <w:rPr>
          <w:sz w:val="24"/>
          <w:szCs w:val="24"/>
        </w:rPr>
        <w:lastRenderedPageBreak/>
        <w:t xml:space="preserve">may arise from certain motor disorders or injuries and identifying where in the pulling cycle the deficit is the greatest. </w:t>
      </w:r>
      <w:r w:rsidR="00131DEF">
        <w:rPr>
          <w:sz w:val="24"/>
          <w:szCs w:val="24"/>
        </w:rPr>
        <w:t xml:space="preserve">For the session presented in </w:t>
      </w:r>
      <w:r w:rsidR="00131DEF" w:rsidRPr="00275707">
        <w:rPr>
          <w:b/>
          <w:bCs/>
          <w:sz w:val="24"/>
          <w:szCs w:val="24"/>
        </w:rPr>
        <w:t>Figure 6</w:t>
      </w:r>
      <w:r w:rsidR="00131DEF">
        <w:rPr>
          <w:sz w:val="24"/>
          <w:szCs w:val="24"/>
        </w:rPr>
        <w:t xml:space="preserve">, the left paw had similar or faster peak speeds when compared to the right paw. This rat had a right hemisphere 6-OHDA lesion. The faster left paw speeds in </w:t>
      </w:r>
      <w:r w:rsidR="00131DEF" w:rsidRPr="00275707">
        <w:rPr>
          <w:b/>
          <w:bCs/>
          <w:sz w:val="24"/>
          <w:szCs w:val="24"/>
        </w:rPr>
        <w:t>Figure 6</w:t>
      </w:r>
      <w:r w:rsidR="00131DEF">
        <w:rPr>
          <w:sz w:val="24"/>
          <w:szCs w:val="24"/>
        </w:rPr>
        <w:t xml:space="preserve"> could be because that paw may be preferred by the rat for activity in this task</w:t>
      </w:r>
      <w:r w:rsidR="00742C54">
        <w:rPr>
          <w:sz w:val="24"/>
          <w:szCs w:val="24"/>
        </w:rPr>
        <w:t>, or because the rat was still motivated enough to pull vigorously despite the lesion</w:t>
      </w:r>
      <w:r w:rsidR="00131DEF">
        <w:rPr>
          <w:sz w:val="24"/>
          <w:szCs w:val="24"/>
        </w:rPr>
        <w:t>.</w:t>
      </w:r>
    </w:p>
    <w:p w14:paraId="516B059D" w14:textId="6A628C84" w:rsidR="00D571CE" w:rsidRDefault="006B281A">
      <w:pPr>
        <w:pStyle w:val="Heading2"/>
        <w:spacing w:line="480" w:lineRule="auto"/>
        <w:rPr>
          <w:b/>
          <w:sz w:val="24"/>
          <w:szCs w:val="24"/>
        </w:rPr>
      </w:pPr>
      <w:bookmarkStart w:id="48" w:name="_gtjbcuuowkld" w:colFirst="0" w:colLast="0"/>
      <w:bookmarkStart w:id="49" w:name="_Toc71553536"/>
      <w:bookmarkStart w:id="50" w:name="_Toc72237197"/>
      <w:bookmarkEnd w:id="48"/>
      <w:r>
        <w:rPr>
          <w:b/>
          <w:sz w:val="24"/>
          <w:szCs w:val="24"/>
        </w:rPr>
        <w:t>3.3 Single Units with Preferential Firing</w:t>
      </w:r>
      <w:bookmarkEnd w:id="49"/>
      <w:bookmarkEnd w:id="50"/>
    </w:p>
    <w:p w14:paraId="11C349A2" w14:textId="2EE668BA" w:rsidR="00D571CE" w:rsidRDefault="006B281A">
      <w:pPr>
        <w:spacing w:line="480" w:lineRule="auto"/>
        <w:rPr>
          <w:sz w:val="24"/>
          <w:szCs w:val="24"/>
        </w:rPr>
      </w:pPr>
      <w:r>
        <w:rPr>
          <w:sz w:val="24"/>
          <w:szCs w:val="24"/>
        </w:rPr>
        <w:tab/>
        <w:t xml:space="preserve">Motor cortex neuron activity at the single unit level was analyzed in relation to phase of pulling, pulling segment onset or offset, and raw paw or nose location. Examples of neurons identified to have preferential firing in relation </w:t>
      </w:r>
      <w:r w:rsidR="00402702">
        <w:rPr>
          <w:sz w:val="24"/>
          <w:szCs w:val="24"/>
        </w:rPr>
        <w:t xml:space="preserve">to </w:t>
      </w:r>
      <w:r>
        <w:rPr>
          <w:sz w:val="24"/>
          <w:szCs w:val="24"/>
        </w:rPr>
        <w:t xml:space="preserve">pulling phase and paw position are presented in </w:t>
      </w:r>
      <w:r w:rsidR="00F30187" w:rsidRPr="00F30187">
        <w:rPr>
          <w:b/>
          <w:sz w:val="24"/>
        </w:rPr>
        <w:t>Figure 7</w:t>
      </w:r>
      <w:r w:rsidR="00CE317A">
        <w:rPr>
          <w:sz w:val="24"/>
          <w:szCs w:val="24"/>
        </w:rPr>
        <w:t>,</w:t>
      </w:r>
      <w:r>
        <w:rPr>
          <w:sz w:val="24"/>
          <w:szCs w:val="24"/>
        </w:rPr>
        <w:t xml:space="preserve"> and an example of a single unit with modulated firing around the start of a pulling segment is presented in </w:t>
      </w:r>
      <w:r w:rsidR="00F30187" w:rsidRPr="008205DE">
        <w:rPr>
          <w:b/>
          <w:sz w:val="24"/>
        </w:rPr>
        <w:t xml:space="preserve">Figure </w:t>
      </w:r>
      <w:r w:rsidR="00F30187">
        <w:rPr>
          <w:b/>
          <w:sz w:val="24"/>
        </w:rPr>
        <w:t>8</w:t>
      </w:r>
      <w:r>
        <w:rPr>
          <w:sz w:val="24"/>
          <w:szCs w:val="24"/>
        </w:rPr>
        <w:t>. Preferred firing phase was determined by performing a Wilcoxon rank sum test on the distributions of firing rates for each phase. Phases with significantly higher firing rate distributions (p&lt;0.05) were considered preferred.</w:t>
      </w:r>
    </w:p>
    <w:p w14:paraId="1F258EA4" w14:textId="79D8397D" w:rsidR="00F30187" w:rsidRDefault="006B281A" w:rsidP="00F30187">
      <w:pPr>
        <w:spacing w:line="480" w:lineRule="auto"/>
        <w:rPr>
          <w:sz w:val="24"/>
          <w:szCs w:val="24"/>
        </w:rPr>
      </w:pPr>
      <w:r>
        <w:rPr>
          <w:sz w:val="24"/>
          <w:szCs w:val="24"/>
        </w:rPr>
        <w:tab/>
        <w:t xml:space="preserve">Some neurons were found to prefer to fire in either the reach or withdraw phases. </w:t>
      </w:r>
      <w:r w:rsidR="00F30187" w:rsidRPr="00F30187">
        <w:rPr>
          <w:b/>
          <w:sz w:val="24"/>
        </w:rPr>
        <w:t>Figure 7</w:t>
      </w:r>
      <w:r w:rsidRPr="008205DE">
        <w:rPr>
          <w:b/>
          <w:sz w:val="24"/>
        </w:rPr>
        <w:t>A</w:t>
      </w:r>
      <w:r>
        <w:rPr>
          <w:sz w:val="24"/>
          <w:szCs w:val="24"/>
        </w:rPr>
        <w:t xml:space="preserve"> shows </w:t>
      </w:r>
      <w:proofErr w:type="gramStart"/>
      <w:r>
        <w:rPr>
          <w:sz w:val="24"/>
          <w:szCs w:val="24"/>
        </w:rPr>
        <w:t xml:space="preserve">all </w:t>
      </w:r>
      <w:r w:rsidR="00CE317A">
        <w:rPr>
          <w:sz w:val="24"/>
          <w:szCs w:val="24"/>
        </w:rPr>
        <w:t>of</w:t>
      </w:r>
      <w:proofErr w:type="gramEnd"/>
      <w:r w:rsidR="00CE317A">
        <w:rPr>
          <w:sz w:val="24"/>
          <w:szCs w:val="24"/>
        </w:rPr>
        <w:t xml:space="preserve"> </w:t>
      </w:r>
      <w:r>
        <w:rPr>
          <w:sz w:val="24"/>
          <w:szCs w:val="24"/>
        </w:rPr>
        <w:t xml:space="preserve">the reach and withdraw trajectories for one rat from a single session; paw positions at </w:t>
      </w:r>
      <w:r w:rsidR="00CE317A">
        <w:rPr>
          <w:sz w:val="24"/>
          <w:szCs w:val="24"/>
        </w:rPr>
        <w:t>the times of action potentials</w:t>
      </w:r>
      <w:r>
        <w:rPr>
          <w:sz w:val="24"/>
          <w:szCs w:val="24"/>
        </w:rPr>
        <w:t xml:space="preserve"> </w:t>
      </w:r>
      <w:r w:rsidR="003D2204">
        <w:rPr>
          <w:sz w:val="24"/>
          <w:szCs w:val="24"/>
        </w:rPr>
        <w:t xml:space="preserve">of one neuron </w:t>
      </w:r>
      <w:r>
        <w:rPr>
          <w:sz w:val="24"/>
          <w:szCs w:val="24"/>
        </w:rPr>
        <w:t xml:space="preserve">are denoted </w:t>
      </w:r>
      <w:r w:rsidR="00CE317A">
        <w:rPr>
          <w:sz w:val="24"/>
          <w:szCs w:val="24"/>
        </w:rPr>
        <w:t xml:space="preserve">as </w:t>
      </w:r>
      <w:r>
        <w:rPr>
          <w:sz w:val="24"/>
          <w:szCs w:val="24"/>
        </w:rPr>
        <w:t xml:space="preserve">blue circles. Other neurons were found to increase their firing when a paw was at a certain position. To investigate this, the camera field of view was binned in x and y directions and the occupancy of each extremity in each bin was calculated from the position data. Paw positions at neuron firing times were obtained by interpolation. </w:t>
      </w:r>
      <w:r w:rsidR="004C0054">
        <w:rPr>
          <w:sz w:val="24"/>
          <w:szCs w:val="24"/>
        </w:rPr>
        <w:t xml:space="preserve">The firing rate of 4 motor cortex neurons from one session for different positions of the rat’s </w:t>
      </w:r>
      <w:r w:rsidR="004C0054">
        <w:rPr>
          <w:sz w:val="24"/>
          <w:szCs w:val="24"/>
        </w:rPr>
        <w:lastRenderedPageBreak/>
        <w:t xml:space="preserve">right paw are given in </w:t>
      </w:r>
      <w:r w:rsidR="004C0054" w:rsidRPr="00F30187">
        <w:rPr>
          <w:b/>
          <w:sz w:val="24"/>
        </w:rPr>
        <w:t>Figure 7</w:t>
      </w:r>
      <w:r w:rsidR="004C0054" w:rsidRPr="008205DE">
        <w:rPr>
          <w:b/>
          <w:sz w:val="24"/>
        </w:rPr>
        <w:t>B</w:t>
      </w:r>
      <w:r w:rsidR="004C0054">
        <w:rPr>
          <w:sz w:val="24"/>
          <w:szCs w:val="24"/>
        </w:rPr>
        <w:t xml:space="preserve">. Some neurons (4 and 9) increase their firing when the right paw is in the lower left corner of the video frame, the position the right paw typically occupies after completing a downward pull motion. Neuron 13 fires the most when the paw is in the upper portion of the frame, typically when the rat is moving to begin another downward pull. Neuron 14 has the highest firing rate when the right paw is towards the center right of the frame, where paw normally occupies during the downward motion. </w:t>
      </w:r>
      <w:r>
        <w:rPr>
          <w:sz w:val="24"/>
          <w:szCs w:val="24"/>
        </w:rPr>
        <w:t xml:space="preserve">Some neurons were found to have modulated firing in the 500 </w:t>
      </w:r>
      <w:r w:rsidR="004C0054">
        <w:rPr>
          <w:noProof/>
          <w:sz w:val="24"/>
          <w:szCs w:val="24"/>
        </w:rPr>
        <mc:AlternateContent>
          <mc:Choice Requires="wps">
            <w:drawing>
              <wp:anchor distT="0" distB="0" distL="114300" distR="114300" simplePos="0" relativeHeight="251727872" behindDoc="0" locked="0" layoutInCell="1" allowOverlap="1" wp14:anchorId="54235EE5" wp14:editId="14637DEE">
                <wp:simplePos x="0" y="0"/>
                <wp:positionH relativeFrom="margin">
                  <wp:align>center</wp:align>
                </wp:positionH>
                <wp:positionV relativeFrom="paragraph">
                  <wp:posOffset>2875915</wp:posOffset>
                </wp:positionV>
                <wp:extent cx="6781800" cy="5343525"/>
                <wp:effectExtent l="0" t="0" r="0" b="0"/>
                <wp:wrapSquare wrapText="bothSides"/>
                <wp:docPr id="92" name="Text Box 92"/>
                <wp:cNvGraphicFramePr/>
                <a:graphic xmlns:a="http://schemas.openxmlformats.org/drawingml/2006/main">
                  <a:graphicData uri="http://schemas.microsoft.com/office/word/2010/wordprocessingShape">
                    <wps:wsp>
                      <wps:cNvSpPr txBox="1"/>
                      <wps:spPr>
                        <a:xfrm>
                          <a:off x="0" y="0"/>
                          <a:ext cx="6781800" cy="5343525"/>
                        </a:xfrm>
                        <a:prstGeom prst="rect">
                          <a:avLst/>
                        </a:prstGeom>
                        <a:noFill/>
                        <a:ln>
                          <a:noFill/>
                        </a:ln>
                      </wps:spPr>
                      <wps:txbx>
                        <w:txbxContent>
                          <w:p w14:paraId="3C7CCC4E" w14:textId="72E8BB7F" w:rsidR="006D27A9" w:rsidRDefault="006D27A9" w:rsidP="006D27A9">
                            <w:pPr>
                              <w:spacing w:line="240" w:lineRule="auto"/>
                              <w:textDirection w:val="btLr"/>
                              <w:rPr>
                                <w:b/>
                                <w:bCs/>
                                <w:color w:val="000000"/>
                                <w:sz w:val="24"/>
                              </w:rPr>
                            </w:pPr>
                            <w:r>
                              <w:rPr>
                                <w:noProof/>
                              </w:rPr>
                              <w:drawing>
                                <wp:inline distT="0" distB="0" distL="0" distR="0" wp14:anchorId="656DE042" wp14:editId="07339B58">
                                  <wp:extent cx="6799830" cy="4381500"/>
                                  <wp:effectExtent l="0" t="0" r="127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43899" cy="4409896"/>
                                          </a:xfrm>
                                          <a:prstGeom prst="rect">
                                            <a:avLst/>
                                          </a:prstGeom>
                                        </pic:spPr>
                                      </pic:pic>
                                    </a:graphicData>
                                  </a:graphic>
                                </wp:inline>
                              </w:drawing>
                            </w:r>
                          </w:p>
                          <w:p w14:paraId="18DDF92E" w14:textId="4DD1772E" w:rsidR="006D27A9" w:rsidRPr="006D27A9" w:rsidRDefault="006D27A9" w:rsidP="006D27A9">
                            <w:pPr>
                              <w:spacing w:line="240" w:lineRule="auto"/>
                              <w:textDirection w:val="btLr"/>
                              <w:rPr>
                                <w:b/>
                                <w:bCs/>
                                <w:color w:val="000000"/>
                                <w:sz w:val="24"/>
                                <w:lang w:val="en-US"/>
                              </w:rPr>
                            </w:pPr>
                            <w:r w:rsidRPr="006D27A9">
                              <w:rPr>
                                <w:b/>
                                <w:bCs/>
                                <w:color w:val="000000"/>
                                <w:sz w:val="24"/>
                                <w:lang w:val="en-US"/>
                              </w:rPr>
                              <w:t xml:space="preserve">Figure 8: </w:t>
                            </w:r>
                            <w:r w:rsidRPr="006D27A9">
                              <w:rPr>
                                <w:color w:val="000000"/>
                                <w:sz w:val="24"/>
                                <w:lang w:val="en-US"/>
                              </w:rPr>
                              <w:t xml:space="preserve">Individual </w:t>
                            </w:r>
                            <w:r w:rsidR="003D2204">
                              <w:rPr>
                                <w:color w:val="000000"/>
                                <w:sz w:val="24"/>
                                <w:lang w:val="en-US"/>
                              </w:rPr>
                              <w:t>action potentials</w:t>
                            </w:r>
                            <w:r w:rsidRPr="006D27A9">
                              <w:rPr>
                                <w:color w:val="000000"/>
                                <w:sz w:val="24"/>
                                <w:lang w:val="en-US"/>
                              </w:rPr>
                              <w:t xml:space="preserve"> (A) and mean firing rate (B) of neuron 6 (motor cortex) </w:t>
                            </w:r>
                            <w:r>
                              <w:rPr>
                                <w:color w:val="000000"/>
                                <w:sz w:val="24"/>
                                <w:lang w:val="en-US"/>
                              </w:rPr>
                              <w:t xml:space="preserve">of a naïve animal </w:t>
                            </w:r>
                            <w:r w:rsidRPr="006D27A9">
                              <w:rPr>
                                <w:color w:val="000000"/>
                                <w:sz w:val="24"/>
                                <w:lang w:val="en-US"/>
                              </w:rPr>
                              <w:t>in the 500ms before and after the start of every identified “push” segment of the left paw. Data comes from one session of string pulling. Neuron 6 appears to modulate its firing according to the vertical location (C) of the left paw near (±150ms) the onset of the push segment.</w:t>
                            </w:r>
                          </w:p>
                          <w:p w14:paraId="7CD3C199" w14:textId="0BB0CE10" w:rsidR="006D27A9" w:rsidRDefault="006D27A9" w:rsidP="006D27A9">
                            <w:pPr>
                              <w:spacing w:line="240" w:lineRule="auto"/>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 w14:anchorId="54235EE5" id="Text Box 92" o:spid="_x0000_s1041" type="#_x0000_t202" style="position:absolute;margin-left:0;margin-top:226.45pt;width:534pt;height:420.75pt;z-index:2517278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" filled="f" stroked="f">
                <v:textbox inset="2.53958mm,2.53958mm,2.53958mm,2.53958mm">
                  <w:txbxContent>
                    <w:p w14:paraId="3C7CCC4E" w14:textId="72E8BB7F" w:rsidR="006D27A9" w:rsidRDefault="006D27A9" w:rsidP="006D27A9">
                      <w:pPr>
                        <w:spacing w:line="240" w:lineRule="auto"/>
                        <w:textDirection w:val="btLr"/>
                        <w:rPr>
                          <w:b/>
                          <w:bCs/>
                          <w:color w:val="000000"/>
                          <w:sz w:val="24"/>
                        </w:rPr>
                      </w:pPr>
                      <w:r>
                        <w:rPr>
                          <w:noProof/>
                        </w:rPr>
                        <w:drawing>
                          <wp:inline distT="0" distB="0" distL="0" distR="0" wp14:anchorId="656DE042" wp14:editId="07339B58">
                            <wp:extent cx="6799830" cy="4381500"/>
                            <wp:effectExtent l="0" t="0" r="127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43899" cy="4409896"/>
                                    </a:xfrm>
                                    <a:prstGeom prst="rect">
                                      <a:avLst/>
                                    </a:prstGeom>
                                  </pic:spPr>
                                </pic:pic>
                              </a:graphicData>
                            </a:graphic>
                          </wp:inline>
                        </w:drawing>
                      </w:r>
                    </w:p>
                    <w:p w14:paraId="18DDF92E" w14:textId="4DD1772E" w:rsidR="006D27A9" w:rsidRPr="006D27A9" w:rsidRDefault="006D27A9" w:rsidP="006D27A9">
                      <w:pPr>
                        <w:spacing w:line="240" w:lineRule="auto"/>
                        <w:textDirection w:val="btLr"/>
                        <w:rPr>
                          <w:b/>
                          <w:bCs/>
                          <w:color w:val="000000"/>
                          <w:sz w:val="24"/>
                          <w:lang w:val="en-US"/>
                        </w:rPr>
                      </w:pPr>
                      <w:r w:rsidRPr="006D27A9">
                        <w:rPr>
                          <w:b/>
                          <w:bCs/>
                          <w:color w:val="000000"/>
                          <w:sz w:val="24"/>
                          <w:lang w:val="en-US"/>
                        </w:rPr>
                        <w:t xml:space="preserve">Figure 8: </w:t>
                      </w:r>
                      <w:r w:rsidRPr="006D27A9">
                        <w:rPr>
                          <w:color w:val="000000"/>
                          <w:sz w:val="24"/>
                          <w:lang w:val="en-US"/>
                        </w:rPr>
                        <w:t xml:space="preserve">Individual </w:t>
                      </w:r>
                      <w:r w:rsidR="003D2204">
                        <w:rPr>
                          <w:color w:val="000000"/>
                          <w:sz w:val="24"/>
                          <w:lang w:val="en-US"/>
                        </w:rPr>
                        <w:t>action potentials</w:t>
                      </w:r>
                      <w:r w:rsidRPr="006D27A9">
                        <w:rPr>
                          <w:color w:val="000000"/>
                          <w:sz w:val="24"/>
                          <w:lang w:val="en-US"/>
                        </w:rPr>
                        <w:t xml:space="preserve"> (A) and mean firing rate (B) of neuron 6 (motor cortex) </w:t>
                      </w:r>
                      <w:r>
                        <w:rPr>
                          <w:color w:val="000000"/>
                          <w:sz w:val="24"/>
                          <w:lang w:val="en-US"/>
                        </w:rPr>
                        <w:t xml:space="preserve">of a naïve animal </w:t>
                      </w:r>
                      <w:r w:rsidRPr="006D27A9">
                        <w:rPr>
                          <w:color w:val="000000"/>
                          <w:sz w:val="24"/>
                          <w:lang w:val="en-US"/>
                        </w:rPr>
                        <w:t>in the 500ms before and after the start of every identified “push” segment of the left paw. Data comes from one session of string pulling. Neuron 6 appears to modulate its firing according to the vertical location (C) of the left paw near (±150ms) the onset of the push segment.</w:t>
                      </w:r>
                    </w:p>
                    <w:p w14:paraId="7CD3C199" w14:textId="0BB0CE10" w:rsidR="006D27A9" w:rsidRDefault="006D27A9" w:rsidP="006D27A9">
                      <w:pPr>
                        <w:spacing w:line="240" w:lineRule="auto"/>
                        <w:textDirection w:val="btLr"/>
                      </w:pPr>
                    </w:p>
                  </w:txbxContent>
                </v:textbox>
                <w10:wrap type="square" anchorx="margin"/>
              </v:shape>
            </w:pict>
          </mc:Fallback>
        </mc:AlternateContent>
      </w:r>
      <w:r>
        <w:rPr>
          <w:sz w:val="24"/>
          <w:szCs w:val="24"/>
        </w:rPr>
        <w:t xml:space="preserve">milliseconds before or after the onset of a segment or the offset of a phase. One such </w:t>
      </w:r>
      <w:r>
        <w:rPr>
          <w:sz w:val="24"/>
          <w:szCs w:val="24"/>
        </w:rPr>
        <w:lastRenderedPageBreak/>
        <w:t>neuron that was found to modulate its firing before and after the onset of the push segment is shown in the raster and peri</w:t>
      </w:r>
      <w:r w:rsidR="00E42B1B">
        <w:rPr>
          <w:sz w:val="24"/>
          <w:szCs w:val="24"/>
        </w:rPr>
        <w:t>-</w:t>
      </w:r>
      <w:r>
        <w:rPr>
          <w:sz w:val="24"/>
          <w:szCs w:val="24"/>
        </w:rPr>
        <w:t xml:space="preserve">event time histogram in </w:t>
      </w:r>
      <w:r w:rsidR="00F30187" w:rsidRPr="008205DE">
        <w:rPr>
          <w:b/>
          <w:sz w:val="24"/>
        </w:rPr>
        <w:t xml:space="preserve">Figure </w:t>
      </w:r>
      <w:r w:rsidR="00F30187">
        <w:rPr>
          <w:b/>
          <w:sz w:val="24"/>
        </w:rPr>
        <w:t>8</w:t>
      </w:r>
      <w:r w:rsidRPr="008205DE">
        <w:rPr>
          <w:b/>
          <w:sz w:val="24"/>
        </w:rPr>
        <w:t>A and B</w:t>
      </w:r>
      <w:r>
        <w:rPr>
          <w:sz w:val="24"/>
          <w:szCs w:val="24"/>
        </w:rPr>
        <w:t xml:space="preserve">. This neuron appears to be responding to changes in the left paw’s vertical position, which is plotted in </w:t>
      </w:r>
      <w:r w:rsidRPr="008205DE">
        <w:rPr>
          <w:b/>
          <w:sz w:val="24"/>
        </w:rPr>
        <w:t xml:space="preserve">Figure </w:t>
      </w:r>
      <w:r w:rsidR="00F30187">
        <w:rPr>
          <w:b/>
          <w:sz w:val="24"/>
        </w:rPr>
        <w:t>8</w:t>
      </w:r>
      <w:r w:rsidRPr="008205DE">
        <w:rPr>
          <w:b/>
          <w:sz w:val="24"/>
        </w:rPr>
        <w:t>C</w:t>
      </w:r>
      <w:r>
        <w:rPr>
          <w:sz w:val="24"/>
          <w:szCs w:val="24"/>
        </w:rPr>
        <w:t xml:space="preserve">. Over all sessions, the proportions of single units with firing rates significantly different between phases are shown in </w:t>
      </w:r>
      <w:r w:rsidR="00F30187" w:rsidRPr="000E0D0F">
        <w:rPr>
          <w:b/>
          <w:bCs/>
          <w:color w:val="000000"/>
          <w:sz w:val="24"/>
        </w:rPr>
        <w:t xml:space="preserve">Figure </w:t>
      </w:r>
      <w:r w:rsidR="00F30187">
        <w:rPr>
          <w:b/>
          <w:bCs/>
          <w:color w:val="000000"/>
          <w:sz w:val="24"/>
        </w:rPr>
        <w:t>9</w:t>
      </w:r>
      <w:r>
        <w:rPr>
          <w:sz w:val="24"/>
          <w:szCs w:val="24"/>
        </w:rPr>
        <w:t>.</w:t>
      </w:r>
      <w:bookmarkStart w:id="51" w:name="_c0pquc13gbwz" w:colFirst="0" w:colLast="0"/>
      <w:bookmarkEnd w:id="51"/>
    </w:p>
    <w:p w14:paraId="0774C102" w14:textId="17DF828C" w:rsidR="00D571CE" w:rsidRPr="000D691E" w:rsidRDefault="006B281A" w:rsidP="008205DE">
      <w:pPr>
        <w:pStyle w:val="Heading1"/>
        <w:rPr>
          <w:b/>
          <w:bCs/>
          <w:sz w:val="24"/>
          <w:szCs w:val="24"/>
        </w:rPr>
      </w:pPr>
      <w:bookmarkStart w:id="52" w:name="_Toc72237198"/>
      <w:r w:rsidRPr="000D691E">
        <w:rPr>
          <w:b/>
          <w:bCs/>
          <w:sz w:val="24"/>
          <w:szCs w:val="24"/>
        </w:rPr>
        <w:t>4. Discussion</w:t>
      </w:r>
      <w:bookmarkEnd w:id="52"/>
    </w:p>
    <w:p w14:paraId="251D1483" w14:textId="6358533D" w:rsidR="00D571CE" w:rsidRDefault="006B281A">
      <w:pPr>
        <w:pStyle w:val="Heading2"/>
        <w:spacing w:line="480" w:lineRule="auto"/>
        <w:rPr>
          <w:b/>
          <w:sz w:val="24"/>
          <w:szCs w:val="24"/>
        </w:rPr>
      </w:pPr>
      <w:bookmarkStart w:id="53" w:name="_eqqpb826ruv0" w:colFirst="0" w:colLast="0"/>
      <w:bookmarkStart w:id="54" w:name="_Toc71553537"/>
      <w:bookmarkStart w:id="55" w:name="_Toc72237199"/>
      <w:bookmarkEnd w:id="53"/>
      <w:r>
        <w:rPr>
          <w:b/>
          <w:sz w:val="24"/>
          <w:szCs w:val="24"/>
        </w:rPr>
        <w:t>4.1 General Discussion</w:t>
      </w:r>
      <w:bookmarkEnd w:id="54"/>
      <w:bookmarkEnd w:id="55"/>
    </w:p>
    <w:p w14:paraId="67A8B490" w14:textId="02CA12BB" w:rsidR="00D571CE" w:rsidRDefault="006B281A">
      <w:pPr>
        <w:spacing w:line="480" w:lineRule="auto"/>
        <w:rPr>
          <w:sz w:val="24"/>
          <w:szCs w:val="24"/>
        </w:rPr>
      </w:pPr>
      <w:r>
        <w:rPr>
          <w:sz w:val="24"/>
          <w:szCs w:val="24"/>
        </w:rPr>
        <w:tab/>
        <w:t xml:space="preserve">The </w:t>
      </w:r>
      <w:r w:rsidR="009F67D0">
        <w:rPr>
          <w:sz w:val="24"/>
          <w:szCs w:val="24"/>
        </w:rPr>
        <w:t>described system</w:t>
      </w:r>
      <w:r>
        <w:rPr>
          <w:sz w:val="24"/>
          <w:szCs w:val="24"/>
        </w:rPr>
        <w:t xml:space="preserve"> </w:t>
      </w:r>
      <w:r w:rsidR="009F67D0">
        <w:rPr>
          <w:sz w:val="24"/>
          <w:szCs w:val="24"/>
        </w:rPr>
        <w:t xml:space="preserve">allows automated control and quantification of </w:t>
      </w:r>
      <w:r>
        <w:rPr>
          <w:sz w:val="24"/>
          <w:szCs w:val="24"/>
        </w:rPr>
        <w:t xml:space="preserve">behavior in the bimanual string pulling task and </w:t>
      </w:r>
      <w:r w:rsidR="009F67D0">
        <w:rPr>
          <w:sz w:val="24"/>
          <w:szCs w:val="24"/>
        </w:rPr>
        <w:t xml:space="preserve">allows these measures to be synchronized with </w:t>
      </w:r>
      <w:r>
        <w:rPr>
          <w:sz w:val="24"/>
          <w:szCs w:val="24"/>
        </w:rPr>
        <w:t xml:space="preserve">single unit neural activity in rodents. While useful for data collection, our system also permits the automated shaping of animals in this task through the ability to set variable target </w:t>
      </w:r>
      <w:r w:rsidR="009F67D0">
        <w:rPr>
          <w:sz w:val="24"/>
          <w:szCs w:val="24"/>
        </w:rPr>
        <w:t xml:space="preserve">pull </w:t>
      </w:r>
      <w:r>
        <w:rPr>
          <w:sz w:val="24"/>
          <w:szCs w:val="24"/>
        </w:rPr>
        <w:t>distances. Our incorporation of an infinite loop of string also allows for longer individual pull distances and more pull trials over a session</w:t>
      </w:r>
      <w:r w:rsidR="009F67D0">
        <w:rPr>
          <w:sz w:val="24"/>
          <w:szCs w:val="24"/>
        </w:rPr>
        <w:t xml:space="preserve">. For example, </w:t>
      </w:r>
      <w:r>
        <w:rPr>
          <w:sz w:val="24"/>
          <w:szCs w:val="24"/>
        </w:rPr>
        <w:t xml:space="preserve">an individual </w:t>
      </w:r>
      <w:r w:rsidR="006D27A9">
        <w:rPr>
          <w:noProof/>
        </w:rPr>
        <mc:AlternateContent>
          <mc:Choice Requires="wpg">
            <w:drawing>
              <wp:anchor distT="114300" distB="114300" distL="114300" distR="114300" simplePos="0" relativeHeight="251663360" behindDoc="0" locked="0" layoutInCell="1" hidden="0" allowOverlap="1" wp14:anchorId="7596B33C" wp14:editId="760DF69A">
                <wp:simplePos x="0" y="0"/>
                <wp:positionH relativeFrom="page">
                  <wp:align>right</wp:align>
                </wp:positionH>
                <wp:positionV relativeFrom="paragraph">
                  <wp:posOffset>0</wp:posOffset>
                </wp:positionV>
                <wp:extent cx="4436745" cy="3238500"/>
                <wp:effectExtent l="0" t="0" r="0" b="0"/>
                <wp:wrapSquare wrapText="bothSides" distT="114300" distB="114300" distL="114300" distR="114300"/>
                <wp:docPr id="22" name="Group 22"/>
                <wp:cNvGraphicFramePr/>
                <a:graphic xmlns:a="http://schemas.openxmlformats.org/drawingml/2006/main">
                  <a:graphicData uri="http://schemas.microsoft.com/office/word/2010/wordprocessingGroup">
                    <wpg:wgp>
                      <wpg:cNvGrpSpPr/>
                      <wpg:grpSpPr>
                        <a:xfrm>
                          <a:off x="0" y="0"/>
                          <a:ext cx="4436745" cy="3238500"/>
                          <a:chOff x="146100" y="425150"/>
                          <a:chExt cx="9531856" cy="6803012"/>
                        </a:xfrm>
                      </wpg:grpSpPr>
                      <wps:wsp>
                        <wps:cNvPr id="23" name="Text Box 23"/>
                        <wps:cNvSpPr txBox="1"/>
                        <wps:spPr>
                          <a:xfrm>
                            <a:off x="146100" y="5648832"/>
                            <a:ext cx="9531856" cy="1579330"/>
                          </a:xfrm>
                          <a:prstGeom prst="rect">
                            <a:avLst/>
                          </a:prstGeom>
                          <a:noFill/>
                          <a:ln>
                            <a:noFill/>
                          </a:ln>
                        </wps:spPr>
                        <wps:txbx>
                          <w:txbxContent>
                            <w:p w14:paraId="37F02DA4" w14:textId="06337706" w:rsidR="00D571CE" w:rsidRDefault="006B281A" w:rsidP="000E0D0F">
                              <w:pPr>
                                <w:spacing w:line="240" w:lineRule="auto"/>
                                <w:ind w:left="720"/>
                                <w:textDirection w:val="btLr"/>
                              </w:pPr>
                              <w:r w:rsidRPr="000E0D0F">
                                <w:rPr>
                                  <w:b/>
                                  <w:bCs/>
                                  <w:color w:val="000000"/>
                                  <w:sz w:val="24"/>
                                </w:rPr>
                                <w:t xml:space="preserve">Figure </w:t>
                              </w:r>
                              <w:r w:rsidR="00F30187">
                                <w:rPr>
                                  <w:b/>
                                  <w:bCs/>
                                  <w:color w:val="000000"/>
                                  <w:sz w:val="24"/>
                                </w:rPr>
                                <w:t>9</w:t>
                              </w:r>
                              <w:r w:rsidRPr="00DA7A63">
                                <w:rPr>
                                  <w:b/>
                                  <w:bCs/>
                                  <w:color w:val="000000"/>
                                  <w:sz w:val="24"/>
                                </w:rPr>
                                <w:t xml:space="preserve">: </w:t>
                              </w:r>
                              <w:r>
                                <w:rPr>
                                  <w:color w:val="000000"/>
                                  <w:sz w:val="24"/>
                                </w:rPr>
                                <w:t>Proportions of all single units from both the motor cortex and striatum with firing rates significantly modulated by phase.</w:t>
                              </w:r>
                            </w:p>
                          </w:txbxContent>
                        </wps:txbx>
                        <wps:bodyPr spcFirstLastPara="1" wrap="square" lIns="91425" tIns="91425" rIns="91425" bIns="91425" anchor="t" anchorCtr="0">
                          <a:noAutofit/>
                        </wps:bodyPr>
                      </wps:wsp>
                      <pic:pic xmlns:pic="http://schemas.openxmlformats.org/drawingml/2006/picture">
                        <pic:nvPicPr>
                          <pic:cNvPr id="24" name="Shape 9"/>
                          <pic:cNvPicPr preferRelativeResize="0"/>
                        </pic:nvPicPr>
                        <pic:blipFill rotWithShape="1">
                          <a:blip r:embed="rId22">
                            <a:alphaModFix/>
                          </a:blip>
                          <a:srcRect l="1788" r="3063"/>
                          <a:stretch/>
                        </pic:blipFill>
                        <pic:spPr>
                          <a:xfrm>
                            <a:off x="418850" y="425150"/>
                            <a:ext cx="8990577" cy="53149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596B33C" id="Group 22" o:spid="_x0000_s1042" style="position:absolute;margin-left:298.15pt;margin-top:0;width:349.35pt;height:255pt;z-index:251663360;mso-wrap-distance-top:9pt;mso-wrap-distance-bottom:9pt;mso-position-horizontal:right;mso-position-horizontal-relative:page;mso-width-relative:margin;mso-height-relative:margin" coordorigin="1461,4251" coordsize="95318,6803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O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">
                <v:shape id="Text Box 23" o:spid="_x0000_s1043" type="#_x0000_t202" style="position:absolute;left:1461;top:56488;width:95318;height:15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" filled="f" stroked="f">
                  <v:textbox inset="2.53958mm,2.53958mm,2.53958mm,2.53958mm">
                    <w:txbxContent>
                      <w:p w14:paraId="37F02DA4" w14:textId="06337706" w:rsidR="00D571CE" w:rsidRDefault="006B281A" w:rsidP="000E0D0F">
                        <w:pPr>
                          <w:spacing w:line="240" w:lineRule="auto"/>
                          <w:ind w:left="720"/>
                          <w:textDirection w:val="btLr"/>
                        </w:pPr>
                        <w:r w:rsidRPr="000E0D0F">
                          <w:rPr>
                            <w:b/>
                            <w:bCs/>
                            <w:color w:val="000000"/>
                            <w:sz w:val="24"/>
                          </w:rPr>
                          <w:t xml:space="preserve">Figure </w:t>
                        </w:r>
                        <w:r w:rsidR="00F30187">
                          <w:rPr>
                            <w:b/>
                            <w:bCs/>
                            <w:color w:val="000000"/>
                            <w:sz w:val="24"/>
                          </w:rPr>
                          <w:t>9</w:t>
                        </w:r>
                        <w:r w:rsidRPr="00DA7A63">
                          <w:rPr>
                            <w:b/>
                            <w:bCs/>
                            <w:color w:val="000000"/>
                            <w:sz w:val="24"/>
                          </w:rPr>
                          <w:t xml:space="preserve">: </w:t>
                        </w:r>
                        <w:r>
                          <w:rPr>
                            <w:color w:val="000000"/>
                            <w:sz w:val="24"/>
                          </w:rPr>
                          <w:t>Proportions of all single units from both the motor cortex and striatum with firing rates significantly modulated by phase.</w:t>
                        </w:r>
                      </w:p>
                    </w:txbxContent>
                  </v:textbox>
                </v:shape>
                <v:shape id="Shape 9" o:spid="_x0000_s1044" type="#_x0000_t75" style="position:absolute;left:4188;top:4251;width:89906;height:5315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">
                  <v:imagedata r:id="rId23" o:title="" cropleft="1172f" cropright="2007f"/>
                </v:shape>
                <w10:wrap type="square" anchorx="page"/>
              </v:group>
            </w:pict>
          </mc:Fallback>
        </mc:AlternateContent>
      </w:r>
      <w:r>
        <w:rPr>
          <w:sz w:val="24"/>
          <w:szCs w:val="24"/>
        </w:rPr>
        <w:t xml:space="preserve">pull of 16 meters was observed during training and on one day a rat pulled a total of 713 meters </w:t>
      </w:r>
      <w:r w:rsidR="009F67D0">
        <w:rPr>
          <w:sz w:val="24"/>
          <w:szCs w:val="24"/>
        </w:rPr>
        <w:t>in</w:t>
      </w:r>
      <w:r>
        <w:rPr>
          <w:sz w:val="24"/>
          <w:szCs w:val="24"/>
        </w:rPr>
        <w:t xml:space="preserve"> an hour. We have been able to record the position, velocity, and acceleration of a rat’s paws during the task at a high </w:t>
      </w:r>
      <w:r>
        <w:rPr>
          <w:sz w:val="24"/>
          <w:szCs w:val="24"/>
        </w:rPr>
        <w:lastRenderedPageBreak/>
        <w:t>temporal resolution while simultaneously recording single unit neural activity. The motion tracking capabilities were validated with prediction pixel error relative to paw size and videos labeled with paw extremity positions after data filtering. The system relies on easily constructed or purchased components</w:t>
      </w:r>
      <w:r w:rsidR="004C0054">
        <w:rPr>
          <w:sz w:val="24"/>
          <w:szCs w:val="24"/>
        </w:rPr>
        <w:t xml:space="preserve"> (</w:t>
      </w:r>
      <w:r w:rsidR="004C0054" w:rsidRPr="004C0054">
        <w:rPr>
          <w:b/>
          <w:bCs/>
          <w:sz w:val="24"/>
          <w:szCs w:val="24"/>
        </w:rPr>
        <w:t>Table 1</w:t>
      </w:r>
      <w:r w:rsidR="004C0054">
        <w:rPr>
          <w:sz w:val="24"/>
          <w:szCs w:val="24"/>
        </w:rPr>
        <w:t>)</w:t>
      </w:r>
      <w:r>
        <w:rPr>
          <w:sz w:val="24"/>
          <w:szCs w:val="24"/>
        </w:rPr>
        <w:t xml:space="preserve"> and publicly available code. </w:t>
      </w:r>
    </w:p>
    <w:p w14:paraId="4E23E362" w14:textId="4109BD6F" w:rsidR="00D571CE" w:rsidRDefault="006B281A">
      <w:pPr>
        <w:spacing w:line="480" w:lineRule="auto"/>
        <w:ind w:firstLine="720"/>
        <w:rPr>
          <w:sz w:val="24"/>
          <w:szCs w:val="24"/>
        </w:rPr>
      </w:pPr>
      <w:r>
        <w:rPr>
          <w:sz w:val="24"/>
          <w:szCs w:val="24"/>
        </w:rPr>
        <w:t>We were able to identify neurons whose activity was modulated during components of the string pulling task such as phase</w:t>
      </w:r>
      <w:r w:rsidR="004C0054">
        <w:rPr>
          <w:sz w:val="24"/>
          <w:szCs w:val="24"/>
        </w:rPr>
        <w:t xml:space="preserve"> (</w:t>
      </w:r>
      <w:r w:rsidR="004C0054" w:rsidRPr="004C0054">
        <w:rPr>
          <w:b/>
          <w:bCs/>
          <w:sz w:val="24"/>
          <w:szCs w:val="24"/>
        </w:rPr>
        <w:t>Figure 7A</w:t>
      </w:r>
      <w:r w:rsidR="004C0054">
        <w:rPr>
          <w:sz w:val="24"/>
          <w:szCs w:val="24"/>
        </w:rPr>
        <w:t>)</w:t>
      </w:r>
      <w:r>
        <w:rPr>
          <w:sz w:val="24"/>
          <w:szCs w:val="24"/>
        </w:rPr>
        <w:t xml:space="preserve"> as well as identify neurons that had modulated firing around the start or end of the identified pull cycle segments</w:t>
      </w:r>
      <w:r w:rsidR="004C0054">
        <w:rPr>
          <w:sz w:val="24"/>
          <w:szCs w:val="24"/>
        </w:rPr>
        <w:t xml:space="preserve"> (</w:t>
      </w:r>
      <w:r w:rsidR="004C0054" w:rsidRPr="004C0054">
        <w:rPr>
          <w:b/>
          <w:bCs/>
          <w:sz w:val="24"/>
          <w:szCs w:val="24"/>
        </w:rPr>
        <w:t xml:space="preserve">Figure </w:t>
      </w:r>
      <w:r w:rsidR="004C0054">
        <w:rPr>
          <w:b/>
          <w:bCs/>
          <w:sz w:val="24"/>
          <w:szCs w:val="24"/>
        </w:rPr>
        <w:t>8</w:t>
      </w:r>
      <w:r w:rsidR="004C0054">
        <w:rPr>
          <w:sz w:val="24"/>
          <w:szCs w:val="24"/>
        </w:rPr>
        <w:t>)</w:t>
      </w:r>
      <w:r>
        <w:rPr>
          <w:sz w:val="24"/>
          <w:szCs w:val="24"/>
        </w:rPr>
        <w:t>. We were also able to identify neurons that had preferred firing locations for different extremities</w:t>
      </w:r>
      <w:r w:rsidR="004C0054">
        <w:rPr>
          <w:sz w:val="24"/>
          <w:szCs w:val="24"/>
        </w:rPr>
        <w:t xml:space="preserve"> (</w:t>
      </w:r>
      <w:r w:rsidR="004C0054" w:rsidRPr="004C0054">
        <w:rPr>
          <w:b/>
          <w:bCs/>
          <w:sz w:val="24"/>
          <w:szCs w:val="24"/>
        </w:rPr>
        <w:t>Figure 7</w:t>
      </w:r>
      <w:r w:rsidR="004C0054">
        <w:rPr>
          <w:b/>
          <w:bCs/>
          <w:sz w:val="24"/>
          <w:szCs w:val="24"/>
        </w:rPr>
        <w:t>B</w:t>
      </w:r>
      <w:r w:rsidR="004C0054">
        <w:rPr>
          <w:sz w:val="24"/>
          <w:szCs w:val="24"/>
        </w:rPr>
        <w:t>)</w:t>
      </w:r>
      <w:r>
        <w:rPr>
          <w:sz w:val="24"/>
          <w:szCs w:val="24"/>
        </w:rPr>
        <w:t xml:space="preserve">. </w:t>
      </w:r>
    </w:p>
    <w:p w14:paraId="51D71618" w14:textId="706EE8B0" w:rsidR="00D571CE" w:rsidRDefault="00A60726">
      <w:pPr>
        <w:spacing w:line="480" w:lineRule="auto"/>
        <w:ind w:firstLine="720"/>
        <w:rPr>
          <w:sz w:val="24"/>
          <w:szCs w:val="24"/>
        </w:rPr>
      </w:pPr>
      <w:r>
        <w:rPr>
          <w:sz w:val="24"/>
          <w:szCs w:val="24"/>
        </w:rPr>
        <w:t>This</w:t>
      </w:r>
      <w:r w:rsidR="006B281A">
        <w:rPr>
          <w:sz w:val="24"/>
          <w:szCs w:val="24"/>
        </w:rPr>
        <w:t xml:space="preserve"> system yields </w:t>
      </w:r>
      <w:r>
        <w:rPr>
          <w:sz w:val="24"/>
          <w:szCs w:val="24"/>
        </w:rPr>
        <w:t>many of the same</w:t>
      </w:r>
      <w:r w:rsidR="006B281A">
        <w:rPr>
          <w:sz w:val="24"/>
          <w:szCs w:val="24"/>
        </w:rPr>
        <w:t xml:space="preserve"> paw kinematics </w:t>
      </w:r>
      <w:r>
        <w:rPr>
          <w:sz w:val="24"/>
          <w:szCs w:val="24"/>
        </w:rPr>
        <w:t xml:space="preserve">described </w:t>
      </w:r>
      <w:r w:rsidR="006B281A">
        <w:rPr>
          <w:sz w:val="24"/>
          <w:szCs w:val="24"/>
        </w:rPr>
        <w:t>in other published methods for studying string pulling in rodents such as average speed, peak speed, total distance traveled, displacement, elapsed time, and path circuity on a segment-by-segment basis</w:t>
      </w:r>
      <w:r>
        <w:rPr>
          <w:sz w:val="24"/>
          <w:szCs w:val="24"/>
        </w:rPr>
        <w:t xml:space="preserve"> </w:t>
      </w:r>
      <w:r>
        <w:rPr>
          <w:sz w:val="24"/>
          <w:szCs w:val="24"/>
        </w:rPr>
        <w:fldChar w:fldCharType="begin" w:fldLock="1"/>
      </w:r>
      <w:r>
        <w:rPr>
          <w:sz w:val="24"/>
          <w:szCs w:val="24"/>
        </w:rPr>
        <w:instrText>ADDIN CSL_CITATION {"citationItems":[{"id":"ITEM-1","itemData":{"DOI":"10.1016/j.bbr.2017.10.014","ISSN":"18727549","abstract":"String-pulling by the rat is a bimanual act, in which an upright animal retrieves a piece of food attached to the end of the string by downward hand-over-hand movements. The present study compared the movements of string-pulling, using topographic and kinematic measures of hand movement, in control rats and rats with unilateral sensorimotor motor cortex lesion produced by removal of the pia matter. In the first week following devascularization, the rhythmicity and accuracy of string-pulling movements decomposed; however, thereafter the rhythm of bilateral alternation was restored. Over 70 days of testing, distance traveled decreased for both hands in the control and lesion groups, suggesting that both groups displayed an increase in string-pulling efficiency. Nevertheless, the lesion group exhibited more missed string contacts with the (contralateral-to-lesion) hand and more grasps in which the string was hooked between the digits with both hands. In addition, an increase in mouth grasps was observed in the lesion group. Motion capture analyses revealed that the lesion group exhibited longer reach and withdraw movements and these movements were longer for the ipsilateral-to-lesion vs contralateral-to-lesion hand. Thus, although rhythmicity of string-pulling behavior recovers after sensorimotor cortex devascularization, the contralateral-to-lesion hand contributed less to string pulling and requires mouth grasps to stabilize the string for grasping. The results are discussed in relation to contemporary theories of the contributions of the forelimb motor cortex to skilled movement and the potential use of string-pulling as a therapy for brain injury.","author":[{"dropping-particle":"","family":"Blackwell","given":"Ashley A.","non-dropping-particle":"","parse-names":false,"suffix":""},{"dropping-particle":"","family":"Widick","given":"William L.","non-dropping-particle":"","parse-names":false,"suffix":""},{"dropping-particle":"","family":"Cheatwood","given":"Joseph L.","non-dropping-particle":"","parse-names":false,"suffix":""},{"dropping-particle":"","family":"Whishaw","given":"Ian Q.","non-dropping-particle":"","parse-names":false,"suffix":""},{"dropping-particle":"","family":"Wallace","given":"Douglas G.","non-dropping-particle":"","parse-names":false,"suffix":""}],"container-title":"Behavioural Brain Research","id":"ITEM-1","issue":"July 2017","issued":{"date-parts":[["2018"]]},"page":"88-100","publisher":"Elsevier","title":"Unilateral forelimb sensorimotor cortex devascularization disrupts the topographic and kinematic characteristics of hand movements while string-pulling for food in the rat","type":"article-journal","volume":"338"},"uris":["http://www.mendeley.com/documents/?uuid=81392fb1-7c50-43eb-9126-13e6eba87a10"]},{"id":"ITEM-2","itemData":{"DOI":"10.7554/eLife.54540","ISSN":"2050084X","PMID":"32589141","abstract":"String-pulling by rodents is a behavior in which animals make rhythmical body, head, and bilateral forearm as well as skilled hand movements to spontaneously reel in a string. Typical analysis includes kinematic assessment of hand movements done by manually annotating frames. Here, we describe a Matlab-based software that allows whole-body motion characterization using optical flow estimation, descriptive statistics, principal component, and independent component analyses as well as temporal measures of Fano factor, entropy, and Higuchi fractal dimension. Based on image-segmentation and heuristic algorithms for object tracking, the software also allows tracking of body, ears, nose, and forehands for estimation of kinematic parameters such as body length, body angle, head roll, head yaw, head pitch, and path and speed of hand movements. The utility of the task and software is demonstrated by characterizing postural and hand kinematic differences in string-pulling behavior of two strains of mice, C57BL/6 and Swiss Webster.","author":[{"dropping-particle":"","family":"Inayat","given":"Samsoon","non-dropping-particle":"","parse-names":false,"suffix":""},{"dropping-particle":"","family":"Singh","given":"Surjeet","non-dropping-particle":"","parse-names":false,"suffix":""},{"dropping-particle":"","family":"Ghasroddashti","given":"Arashk","non-dropping-particle":"","parse-names":false,"suffix":""},{"dropping-particle":"","family":"Qandeel","given":"","non-dropping-particle":"","parse-names":false,"suffix":""},{"dropping-particle":"","family":"Egodage","given":"Pramuka","non-dropping-particle":"","parse-names":false,"suffix":""},{"dropping-particle":"","family":"Whishaw","given":"Ian Q.","non-dropping-particle":"","parse-names":false,"suffix":""},{"dropping-particle":"","family":"Mohajerani","given":"Majid H.","non-dropping-particle":"","parse-names":false,"suffix":""}],"container-title":"eLife","id":"ITEM-2","issued":{"date-parts":[["2020"]]},"page":"1-31","title":"A matlab-based toolbox for characterizing behavior of rodents engaged in string-pulling","type":"article-journal","volume":"9"},"uris":["http://www.mendeley.com/documents/?uuid=294fc83c-6e85-4e68-9e01-f629d87dadc9"]}],"mendeley":{"formattedCitation":"(Blackwell, Widick, et al., 2018; Inayat et al., 2020)","plainTextFormattedCitation":"(Blackwell, Widick, et al., 2018; Inayat et al., 2020)","previouslyFormattedCitation":"(Blackwell, Widick, et al., 2018; Inayat et al., 2020)"},"properties":{"noteIndex":0},"schema":"https://github.com/citation-style-language/schema/raw/master/csl-citation.json"}</w:instrText>
      </w:r>
      <w:r>
        <w:rPr>
          <w:sz w:val="24"/>
          <w:szCs w:val="24"/>
        </w:rPr>
        <w:fldChar w:fldCharType="separate"/>
      </w:r>
      <w:r w:rsidRPr="00514043">
        <w:rPr>
          <w:noProof/>
          <w:sz w:val="24"/>
          <w:szCs w:val="24"/>
        </w:rPr>
        <w:t>(Blackwell, Widick, et al., 2018; Inayat et al., 2020)</w:t>
      </w:r>
      <w:r>
        <w:rPr>
          <w:sz w:val="24"/>
          <w:szCs w:val="24"/>
        </w:rPr>
        <w:fldChar w:fldCharType="end"/>
      </w:r>
      <w:r w:rsidR="006B281A">
        <w:rPr>
          <w:sz w:val="24"/>
          <w:szCs w:val="24"/>
        </w:rPr>
        <w:t>. In addition, our system provides the added benefits of using open source and reproducible tools and being compatible with neural recording systems.</w:t>
      </w:r>
    </w:p>
    <w:p w14:paraId="59C3DCFF" w14:textId="746106CD" w:rsidR="00D571CE" w:rsidRDefault="006B281A">
      <w:pPr>
        <w:pStyle w:val="Heading2"/>
        <w:spacing w:line="480" w:lineRule="auto"/>
        <w:rPr>
          <w:b/>
          <w:sz w:val="24"/>
          <w:szCs w:val="24"/>
        </w:rPr>
      </w:pPr>
      <w:bookmarkStart w:id="56" w:name="_wppnw911rq1a" w:colFirst="0" w:colLast="0"/>
      <w:bookmarkStart w:id="57" w:name="_Toc71553538"/>
      <w:bookmarkStart w:id="58" w:name="_Toc72237200"/>
      <w:bookmarkEnd w:id="56"/>
      <w:r>
        <w:rPr>
          <w:b/>
          <w:sz w:val="24"/>
          <w:szCs w:val="24"/>
        </w:rPr>
        <w:t>4.2 Applications</w:t>
      </w:r>
      <w:bookmarkEnd w:id="57"/>
      <w:bookmarkEnd w:id="58"/>
    </w:p>
    <w:p w14:paraId="4A021068" w14:textId="77777777" w:rsidR="00D571CE" w:rsidRDefault="006B281A">
      <w:pPr>
        <w:spacing w:line="480" w:lineRule="auto"/>
        <w:rPr>
          <w:sz w:val="24"/>
          <w:szCs w:val="24"/>
        </w:rPr>
      </w:pPr>
      <w:r>
        <w:rPr>
          <w:sz w:val="24"/>
          <w:szCs w:val="24"/>
        </w:rPr>
        <w:tab/>
        <w:t xml:space="preserve">The proposed system is useful in behavior analysis during the string pulling task as it results in more movement information along with synchronized neural information. Behavioral performance between animals and movement differences between paws can be easily identified and quantified with our system. Paw location, speed, and acceleration can all be analyzed alongside neural activity to identify sets of neurons that respond to different components of the task. Paw kinematics and neural responses specific to individual segments or phases of the pull cycle can also be studied. This can </w:t>
      </w:r>
      <w:r>
        <w:rPr>
          <w:sz w:val="24"/>
          <w:szCs w:val="24"/>
        </w:rPr>
        <w:lastRenderedPageBreak/>
        <w:t>be useful for future studies seeking to identify the neural states involved with reaching behavior or motor control in general. Implanting animals with dual hemisphere drives targeting the motor cortex of both hemispheres would allow for much more detailed study of how individual neurons and neural ensembles are involved in bimanual movements.</w:t>
      </w:r>
    </w:p>
    <w:p w14:paraId="4C3C4397" w14:textId="275D8642" w:rsidR="00D571CE" w:rsidRDefault="006B281A">
      <w:pPr>
        <w:spacing w:line="480" w:lineRule="auto"/>
        <w:rPr>
          <w:sz w:val="24"/>
          <w:szCs w:val="24"/>
        </w:rPr>
      </w:pPr>
      <w:r>
        <w:rPr>
          <w:sz w:val="24"/>
          <w:szCs w:val="24"/>
        </w:rPr>
        <w:tab/>
        <w:t xml:space="preserve">Previous studies have explored the effects of unilateral forelimb sensorimotor cortex devascularization on rodent performance in the string pulling task </w:t>
      </w:r>
      <w:r w:rsidR="00514043">
        <w:rPr>
          <w:sz w:val="24"/>
          <w:szCs w:val="24"/>
        </w:rPr>
        <w:fldChar w:fldCharType="begin" w:fldLock="1"/>
      </w:r>
      <w:r w:rsidR="00514043">
        <w:rPr>
          <w:sz w:val="24"/>
          <w:szCs w:val="24"/>
        </w:rPr>
        <w:instrText>ADDIN CSL_CITATION {"citationItems":[{"id":"ITEM-1","itemData":{"DOI":"10.1016/j.bbr.2017.10.014","ISSN":"18727549","abstract":"String-pulling by the rat is a bimanual act, in which an upright animal retrieves a piece of food attached to the end of the string by downward hand-over-hand movements. The present study compared the movements of string-pulling, using topographic and kinematic measures of hand movement, in control rats and rats with unilateral sensorimotor motor cortex lesion produced by removal of the pia matter. In the first week following devascularization, the rhythmicity and accuracy of string-pulling movements decomposed; however, thereafter the rhythm of bilateral alternation was restored. Over 70 days of testing, distance traveled decreased for both hands in the control and lesion groups, suggesting that both groups displayed an increase in string-pulling efficiency. Nevertheless, the lesion group exhibited more missed string contacts with the (contralateral-to-lesion) hand and more grasps in which the string was hooked between the digits with both hands. In addition, an increase in mouth grasps was observed in the lesion group. Motion capture analyses revealed that the lesion group exhibited longer reach and withdraw movements and these movements were longer for the ipsilateral-to-lesion vs contralateral-to-lesion hand. Thus, although rhythmicity of string-pulling behavior recovers after sensorimotor cortex devascularization, the contralateral-to-lesion hand contributed less to string pulling and requires mouth grasps to stabilize the string for grasping. The results are discussed in relation to contemporary theories of the contributions of the forelimb motor cortex to skilled movement and the potential use of string-pulling as a therapy for brain injury.","author":[{"dropping-particle":"","family":"Blackwell","given":"Ashley A.","non-dropping-particle":"","parse-names":false,"suffix":""},{"dropping-particle":"","family":"Widick","given":"William L.","non-dropping-particle":"","parse-names":false,"suffix":""},{"dropping-particle":"","family":"Cheatwood","given":"Joseph L.","non-dropping-particle":"","parse-names":false,"suffix":""},{"dropping-particle":"","family":"Whishaw","given":"Ian Q.","non-dropping-particle":"","parse-names":false,"suffix":""},{"dropping-particle":"","family":"Wallace","given":"Douglas G.","non-dropping-particle":"","parse-names":false,"suffix":""}],"container-title":"Behavioural Brain Research","id":"ITEM-1","issue":"July 2017","issued":{"date-parts":[["2018"]]},"page":"88-100","publisher":"Elsevier","title":"Unilateral forelimb sensorimotor cortex devascularization disrupts the topographic and kinematic characteristics of hand movements while string-pulling for food in the rat","type":"article-journal","volume":"338"},"uris":["http://www.mendeley.com/documents/?uuid=81392fb1-7c50-43eb-9126-13e6eba87a10"]}],"mendeley":{"formattedCitation":"(Blackwell, Widick, et al., 2018)","plainTextFormattedCitation":"(Blackwell, Widick, et al., 2018)","previouslyFormattedCitation":"(Blackwell, Widick, et al., 2018)"},"properties":{"noteIndex":0},"schema":"https://github.com/citation-style-language/schema/raw/master/csl-citation.json"}</w:instrText>
      </w:r>
      <w:r w:rsidR="00514043">
        <w:rPr>
          <w:sz w:val="24"/>
          <w:szCs w:val="24"/>
        </w:rPr>
        <w:fldChar w:fldCharType="separate"/>
      </w:r>
      <w:r w:rsidR="00514043" w:rsidRPr="00514043">
        <w:rPr>
          <w:noProof/>
          <w:sz w:val="24"/>
          <w:szCs w:val="24"/>
        </w:rPr>
        <w:t>(Blackwell, Widick, et al., 2018)</w:t>
      </w:r>
      <w:r w:rsidR="00514043">
        <w:rPr>
          <w:sz w:val="24"/>
          <w:szCs w:val="24"/>
        </w:rPr>
        <w:fldChar w:fldCharType="end"/>
      </w:r>
      <w:r w:rsidR="00514043">
        <w:rPr>
          <w:sz w:val="24"/>
          <w:szCs w:val="24"/>
        </w:rPr>
        <w:t xml:space="preserve">. </w:t>
      </w:r>
      <w:r>
        <w:rPr>
          <w:sz w:val="24"/>
          <w:szCs w:val="24"/>
        </w:rPr>
        <w:t>The authors note that prior to their investigation, “there [had] been no investigation of the contribution of rodent motor cortex to an intrinsically, coordinated bilateral motor act such as string pulling.” Our proposed system would allow for a more detailed investigation of the role of the motor cortex</w:t>
      </w:r>
      <w:r w:rsidR="00DB7D9F">
        <w:rPr>
          <w:sz w:val="24"/>
          <w:szCs w:val="24"/>
        </w:rPr>
        <w:t xml:space="preserve"> in complex motor activity</w:t>
      </w:r>
      <w:r>
        <w:rPr>
          <w:sz w:val="24"/>
          <w:szCs w:val="24"/>
        </w:rPr>
        <w:t>. Along with changes in pulling behavior, neural activity from each hemisphere of the motor cortex can be studied and differences between lesioned and control animals can be investigated on a segment-by-segment basis. Such application would reveal how the motor cortex organizes its activity to produce movement and how that organization is changed in a lesioned state. This level of analysis may also be desired for studies assessing other neurological injuries or motor disorders.</w:t>
      </w:r>
    </w:p>
    <w:p w14:paraId="3EF9E194" w14:textId="3EE7B8F9" w:rsidR="00D571CE" w:rsidRDefault="006B281A">
      <w:pPr>
        <w:spacing w:line="480" w:lineRule="auto"/>
        <w:rPr>
          <w:sz w:val="24"/>
          <w:szCs w:val="24"/>
        </w:rPr>
      </w:pPr>
      <w:r>
        <w:rPr>
          <w:sz w:val="24"/>
          <w:szCs w:val="24"/>
        </w:rPr>
        <w:tab/>
        <w:t xml:space="preserve">Some of our ongoing efforts include utilizing a </w:t>
      </w:r>
      <w:r w:rsidR="00184B7E">
        <w:rPr>
          <w:sz w:val="24"/>
          <w:szCs w:val="24"/>
        </w:rPr>
        <w:t>hemi-lesioned</w:t>
      </w:r>
      <w:r>
        <w:rPr>
          <w:sz w:val="24"/>
          <w:szCs w:val="24"/>
        </w:rPr>
        <w:t xml:space="preserve"> 6-OHDA lesion rodent model of PD in the string pulling task. In the future, we plan to compare lesioned animals’ performance to that of controls </w:t>
      </w:r>
      <w:proofErr w:type="gramStart"/>
      <w:r>
        <w:rPr>
          <w:sz w:val="24"/>
          <w:szCs w:val="24"/>
        </w:rPr>
        <w:t>and also</w:t>
      </w:r>
      <w:proofErr w:type="gramEnd"/>
      <w:r>
        <w:rPr>
          <w:sz w:val="24"/>
          <w:szCs w:val="24"/>
        </w:rPr>
        <w:t xml:space="preserve"> </w:t>
      </w:r>
      <w:r w:rsidR="00F312EA">
        <w:rPr>
          <w:sz w:val="24"/>
          <w:szCs w:val="24"/>
        </w:rPr>
        <w:t xml:space="preserve">obtain electrophysiological recordings from lesioned animals for </w:t>
      </w:r>
      <w:r w:rsidR="00C74E40">
        <w:rPr>
          <w:sz w:val="24"/>
          <w:szCs w:val="24"/>
        </w:rPr>
        <w:t>analysis</w:t>
      </w:r>
      <w:r>
        <w:rPr>
          <w:sz w:val="24"/>
          <w:szCs w:val="24"/>
        </w:rPr>
        <w:t>.</w:t>
      </w:r>
    </w:p>
    <w:p w14:paraId="134FCFEC" w14:textId="52390D18" w:rsidR="00D571CE" w:rsidRDefault="006B281A">
      <w:pPr>
        <w:pStyle w:val="Heading2"/>
        <w:spacing w:line="480" w:lineRule="auto"/>
        <w:rPr>
          <w:b/>
          <w:sz w:val="24"/>
          <w:szCs w:val="24"/>
        </w:rPr>
      </w:pPr>
      <w:bookmarkStart w:id="59" w:name="_3pw8itwke6w1" w:colFirst="0" w:colLast="0"/>
      <w:bookmarkStart w:id="60" w:name="_Toc71553539"/>
      <w:bookmarkStart w:id="61" w:name="_Toc72237201"/>
      <w:bookmarkEnd w:id="59"/>
      <w:r>
        <w:rPr>
          <w:b/>
          <w:sz w:val="24"/>
          <w:szCs w:val="24"/>
        </w:rPr>
        <w:lastRenderedPageBreak/>
        <w:t>4.3 Future Implementations</w:t>
      </w:r>
      <w:bookmarkEnd w:id="60"/>
      <w:bookmarkEnd w:id="61"/>
    </w:p>
    <w:p w14:paraId="77E84C73" w14:textId="2ADF6B9B" w:rsidR="00D571CE" w:rsidRDefault="006B281A">
      <w:pPr>
        <w:spacing w:line="480" w:lineRule="auto"/>
        <w:rPr>
          <w:sz w:val="24"/>
          <w:szCs w:val="24"/>
        </w:rPr>
      </w:pPr>
      <w:r>
        <w:rPr>
          <w:sz w:val="24"/>
          <w:szCs w:val="24"/>
        </w:rPr>
        <w:tab/>
        <w:t xml:space="preserve">Certain variations could improve upon the effectiveness of the behavioral quantification system. DeepLabCut allows for tracking in 3 dimensions with the addition of one or more cameras. Adding cameras and training a new network would </w:t>
      </w:r>
      <w:r w:rsidR="0020653B">
        <w:rPr>
          <w:sz w:val="24"/>
          <w:szCs w:val="24"/>
        </w:rPr>
        <w:t xml:space="preserve">likely improve segmentation </w:t>
      </w:r>
      <w:r>
        <w:rPr>
          <w:sz w:val="24"/>
          <w:szCs w:val="24"/>
        </w:rPr>
        <w:t>of the string pulling behavior</w:t>
      </w:r>
      <w:r w:rsidR="00FB7B30">
        <w:rPr>
          <w:sz w:val="24"/>
          <w:szCs w:val="24"/>
        </w:rPr>
        <w:t xml:space="preserve"> and reduce lost data due to occlusion</w:t>
      </w:r>
      <w:r>
        <w:rPr>
          <w:sz w:val="24"/>
          <w:szCs w:val="24"/>
        </w:rPr>
        <w:t xml:space="preserve">. </w:t>
      </w:r>
    </w:p>
    <w:p w14:paraId="25C9CF11" w14:textId="77777777" w:rsidR="00D571CE" w:rsidRDefault="006B281A">
      <w:pPr>
        <w:spacing w:line="480" w:lineRule="auto"/>
        <w:rPr>
          <w:sz w:val="24"/>
          <w:szCs w:val="24"/>
        </w:rPr>
      </w:pPr>
      <w:r>
        <w:rPr>
          <w:sz w:val="24"/>
          <w:szCs w:val="24"/>
        </w:rPr>
        <w:tab/>
        <w:t>Variations could also be made on the string pulling behavior. For instance, varying the angle of the string enough to require new pulling motions could allow for a new subset of neurons that respond to the kinematics of the new motion or position of the paws to be investigated. Learning could also be studied by gradually changing the string angle of pulling from vertical to horizontal. A horizontal string pulling configuration would introduce a new motion and introduce the element of choice, as the rat could pull the string in either direction. The addition of a second string or levers to the existing setup could allow for the study of decision making or the remapping of place fields as well.</w:t>
      </w:r>
    </w:p>
    <w:p w14:paraId="4A19793F" w14:textId="77777777" w:rsidR="00D571CE" w:rsidRDefault="006B281A">
      <w:pPr>
        <w:spacing w:line="480" w:lineRule="auto"/>
        <w:rPr>
          <w:sz w:val="24"/>
          <w:szCs w:val="24"/>
        </w:rPr>
      </w:pPr>
      <w:r>
        <w:rPr>
          <w:sz w:val="24"/>
          <w:szCs w:val="24"/>
        </w:rPr>
        <w:tab/>
        <w:t xml:space="preserve">Connecting an automatic feeder that dispenses a reward at a set pull length would condition the rat to expect a reward at that pull distance. Varying the frequency of these rewards would allow for the investigation of reward expectation and the rat’s response to receiving or being denied an expected reward. With variations of the required behavior or reward conditions, the same system can be </w:t>
      </w:r>
      <w:proofErr w:type="gramStart"/>
      <w:r>
        <w:rPr>
          <w:sz w:val="24"/>
          <w:szCs w:val="24"/>
        </w:rPr>
        <w:t>used</w:t>
      </w:r>
      <w:proofErr w:type="gramEnd"/>
      <w:r>
        <w:rPr>
          <w:sz w:val="24"/>
          <w:szCs w:val="24"/>
        </w:rPr>
        <w:t xml:space="preserve"> and more information can be gained with relatively few design changes.</w:t>
      </w:r>
    </w:p>
    <w:p w14:paraId="4E4D36F5" w14:textId="3C2A8D30" w:rsidR="00D571CE" w:rsidRDefault="006B281A">
      <w:pPr>
        <w:pStyle w:val="Heading2"/>
        <w:spacing w:line="480" w:lineRule="auto"/>
        <w:rPr>
          <w:b/>
          <w:sz w:val="24"/>
          <w:szCs w:val="24"/>
        </w:rPr>
      </w:pPr>
      <w:bookmarkStart w:id="62" w:name="_s99xbrb66hqf" w:colFirst="0" w:colLast="0"/>
      <w:bookmarkStart w:id="63" w:name="_Toc71553540"/>
      <w:bookmarkStart w:id="64" w:name="_Toc72237202"/>
      <w:bookmarkEnd w:id="62"/>
      <w:r>
        <w:rPr>
          <w:b/>
          <w:sz w:val="24"/>
          <w:szCs w:val="24"/>
        </w:rPr>
        <w:lastRenderedPageBreak/>
        <w:t>4.4 Limitations</w:t>
      </w:r>
      <w:bookmarkEnd w:id="63"/>
      <w:bookmarkEnd w:id="64"/>
    </w:p>
    <w:p w14:paraId="3C868BC4" w14:textId="5EDA84EF" w:rsidR="00B73035" w:rsidRDefault="006B281A">
      <w:pPr>
        <w:spacing w:line="480" w:lineRule="auto"/>
        <w:rPr>
          <w:sz w:val="24"/>
          <w:szCs w:val="24"/>
        </w:rPr>
      </w:pPr>
      <w:r>
        <w:rPr>
          <w:sz w:val="24"/>
          <w:szCs w:val="24"/>
        </w:rPr>
        <w:tab/>
        <w:t>There are limitations to this system in its current form that will have to be addressed by those wishing to utilize it, specifically the hardware required. Neural networks require significant computer resources to train, and without a Graphical Processing Unit (GPU)</w:t>
      </w:r>
      <w:r w:rsidR="00B73035">
        <w:rPr>
          <w:sz w:val="24"/>
          <w:szCs w:val="24"/>
        </w:rPr>
        <w:t>,</w:t>
      </w:r>
      <w:r>
        <w:rPr>
          <w:sz w:val="24"/>
          <w:szCs w:val="24"/>
        </w:rPr>
        <w:t xml:space="preserve"> network training times can be prohibitively long. While physical GPUs may be difficult to obtain and configure for some researchers, services like Google </w:t>
      </w:r>
      <w:proofErr w:type="spellStart"/>
      <w:r>
        <w:rPr>
          <w:sz w:val="24"/>
          <w:szCs w:val="24"/>
        </w:rPr>
        <w:t>Colaboratory</w:t>
      </w:r>
      <w:proofErr w:type="spellEnd"/>
      <w:r>
        <w:rPr>
          <w:sz w:val="24"/>
          <w:szCs w:val="24"/>
        </w:rPr>
        <w:t xml:space="preserve"> (Google</w:t>
      </w:r>
      <w:r w:rsidR="00E42B1B">
        <w:rPr>
          <w:sz w:val="24"/>
          <w:szCs w:val="24"/>
        </w:rPr>
        <w:t>, Mountain View, California, United States</w:t>
      </w:r>
      <w:r>
        <w:rPr>
          <w:sz w:val="24"/>
          <w:szCs w:val="24"/>
        </w:rPr>
        <w:t xml:space="preserve">) give scientists access to GPUs through online notebooks that are also compatible with DeepLabCut. For this specific task, a high frame rate camera was needed to avoid motion blur and allow the neural network to recognize each paw. Lower frame rate cameras, while cheaper, will produce less than optimal results in this regard when recording fast-moving animals such as rats. </w:t>
      </w:r>
    </w:p>
    <w:p w14:paraId="201F82B5" w14:textId="400205C8" w:rsidR="00D571CE" w:rsidRDefault="00B73035" w:rsidP="008205DE">
      <w:pPr>
        <w:spacing w:line="480" w:lineRule="auto"/>
        <w:ind w:firstLine="720"/>
        <w:rPr>
          <w:sz w:val="24"/>
          <w:szCs w:val="24"/>
        </w:rPr>
      </w:pPr>
      <w:r>
        <w:rPr>
          <w:sz w:val="24"/>
          <w:szCs w:val="24"/>
        </w:rPr>
        <w:t xml:space="preserve">Finally, while </w:t>
      </w:r>
      <w:r w:rsidR="006B281A">
        <w:rPr>
          <w:sz w:val="24"/>
          <w:szCs w:val="24"/>
        </w:rPr>
        <w:t xml:space="preserve">our system allows for the inclusion of neural information in analysis and detailed information about paw movements, fewer metrics for the rest of the body are available when compared to other methods </w:t>
      </w:r>
      <w:r w:rsidR="00514043">
        <w:rPr>
          <w:sz w:val="24"/>
          <w:szCs w:val="24"/>
        </w:rPr>
        <w:fldChar w:fldCharType="begin" w:fldLock="1"/>
      </w:r>
      <w:r w:rsidR="00514043">
        <w:rPr>
          <w:sz w:val="24"/>
          <w:szCs w:val="24"/>
        </w:rPr>
        <w:instrText>ADDIN CSL_CITATION {"citationItems":[{"id":"ITEM-1","itemData":{"DOI":"10.7554/eLife.54540","ISSN":"2050084X","PMID":"32589141","abstract":"String-pulling by rodents is a behavior in which animals make rhythmical body, head, and bilateral forearm as well as skilled hand movements to spontaneously reel in a string. Typical analysis includes kinematic assessment of hand movements done by manually annotating frames. Here, we describe a Matlab-based software that allows whole-body motion characterization using optical flow estimation, descriptive statistics, principal component, and independent component analyses as well as temporal measures of Fano factor, entropy, and Higuchi fractal dimension. Based on image-segmentation and heuristic algorithms for object tracking, the software also allows tracking of body, ears, nose, and forehands for estimation of kinematic parameters such as body length, body angle, head roll, head yaw, head pitch, and path and speed of hand movements. The utility of the task and software is demonstrated by characterizing postural and hand kinematic differences in string-pulling behavior of two strains of mice, C57BL/6 and Swiss Webster.","author":[{"dropping-particle":"","family":"Inayat","given":"Samsoon","non-dropping-particle":"","parse-names":false,"suffix":""},{"dropping-particle":"","family":"Singh","given":"Surjeet","non-dropping-particle":"","parse-names":false,"suffix":""},{"dropping-particle":"","family":"Ghasroddashti","given":"Arashk","non-dropping-particle":"","parse-names":false,"suffix":""},{"dropping-particle":"","family":"Qandeel","given":"","non-dropping-particle":"","parse-names":false,"suffix":""},{"dropping-particle":"","family":"Egodage","given":"Pramuka","non-dropping-particle":"","parse-names":false,"suffix":""},{"dropping-particle":"","family":"Whishaw","given":"Ian Q.","non-dropping-particle":"","parse-names":false,"suffix":""},{"dropping-particle":"","family":"Mohajerani","given":"Majid H.","non-dropping-particle":"","parse-names":false,"suffix":""}],"container-title":"eLife","id":"ITEM-1","issued":{"date-parts":[["2020"]]},"page":"1-31","title":"A matlab-based toolbox for characterizing behavior of rodents engaged in string-pulling","type":"article-journal","volume":"9"},"uris":["http://www.mendeley.com/documents/?uuid=294fc83c-6e85-4e68-9e01-f629d87dadc9"]}],"mendeley":{"formattedCitation":"(Inayat et al., 2020)","plainTextFormattedCitation":"(Inayat et al., 2020)","previouslyFormattedCitation":"(Inayat et al., 2020)"},"properties":{"noteIndex":0},"schema":"https://github.com/citation-style-language/schema/raw/master/csl-citation.json"}</w:instrText>
      </w:r>
      <w:r w:rsidR="00514043">
        <w:rPr>
          <w:sz w:val="24"/>
          <w:szCs w:val="24"/>
        </w:rPr>
        <w:fldChar w:fldCharType="separate"/>
      </w:r>
      <w:r w:rsidR="00514043" w:rsidRPr="00514043">
        <w:rPr>
          <w:noProof/>
          <w:sz w:val="24"/>
          <w:szCs w:val="24"/>
        </w:rPr>
        <w:t>(Inayat et al., 2020)</w:t>
      </w:r>
      <w:r w:rsidR="00514043">
        <w:rPr>
          <w:sz w:val="24"/>
          <w:szCs w:val="24"/>
        </w:rPr>
        <w:fldChar w:fldCharType="end"/>
      </w:r>
      <w:r w:rsidR="006B281A">
        <w:rPr>
          <w:sz w:val="24"/>
          <w:szCs w:val="24"/>
        </w:rPr>
        <w:t>.</w:t>
      </w:r>
    </w:p>
    <w:p w14:paraId="73E62282" w14:textId="642F149B" w:rsidR="00D571CE" w:rsidRDefault="006B281A">
      <w:pPr>
        <w:pStyle w:val="Heading1"/>
        <w:spacing w:line="480" w:lineRule="auto"/>
        <w:rPr>
          <w:b/>
          <w:sz w:val="24"/>
          <w:szCs w:val="24"/>
        </w:rPr>
      </w:pPr>
      <w:bookmarkStart w:id="65" w:name="_6o1l02yzxkc" w:colFirst="0" w:colLast="0"/>
      <w:bookmarkStart w:id="66" w:name="_Toc71553541"/>
      <w:bookmarkStart w:id="67" w:name="_Toc72237203"/>
      <w:bookmarkEnd w:id="65"/>
      <w:r>
        <w:rPr>
          <w:b/>
          <w:sz w:val="24"/>
          <w:szCs w:val="24"/>
        </w:rPr>
        <w:t>5. Conclusion</w:t>
      </w:r>
      <w:bookmarkEnd w:id="66"/>
      <w:bookmarkEnd w:id="67"/>
    </w:p>
    <w:p w14:paraId="5EC6D461" w14:textId="6C4B108F" w:rsidR="00D571CE" w:rsidRDefault="006B281A">
      <w:pPr>
        <w:spacing w:line="480" w:lineRule="auto"/>
        <w:ind w:firstLine="720"/>
        <w:rPr>
          <w:sz w:val="24"/>
          <w:szCs w:val="24"/>
        </w:rPr>
      </w:pPr>
      <w:r>
        <w:rPr>
          <w:sz w:val="24"/>
          <w:szCs w:val="24"/>
        </w:rPr>
        <w:t xml:space="preserve">Our behavioral quantification system was constructed with easy to obtain components </w:t>
      </w:r>
      <w:r w:rsidR="00B96E7B">
        <w:rPr>
          <w:sz w:val="24"/>
          <w:szCs w:val="24"/>
        </w:rPr>
        <w:t>(</w:t>
      </w:r>
      <w:r w:rsidR="00B96E7B" w:rsidRPr="00B96E7B">
        <w:rPr>
          <w:b/>
          <w:bCs/>
          <w:sz w:val="24"/>
          <w:szCs w:val="24"/>
        </w:rPr>
        <w:t>Table 1</w:t>
      </w:r>
      <w:r w:rsidR="00B96E7B">
        <w:rPr>
          <w:sz w:val="24"/>
          <w:szCs w:val="24"/>
        </w:rPr>
        <w:t xml:space="preserve">) </w:t>
      </w:r>
      <w:r>
        <w:rPr>
          <w:sz w:val="24"/>
          <w:szCs w:val="24"/>
        </w:rPr>
        <w:t>to aid in accessibility</w:t>
      </w:r>
      <w:r w:rsidR="00B96E7B">
        <w:rPr>
          <w:sz w:val="24"/>
          <w:szCs w:val="24"/>
        </w:rPr>
        <w:t xml:space="preserve">. </w:t>
      </w:r>
      <w:r>
        <w:rPr>
          <w:sz w:val="24"/>
          <w:szCs w:val="24"/>
        </w:rPr>
        <w:t xml:space="preserve">Video recording is controlled by a </w:t>
      </w:r>
      <w:proofErr w:type="spellStart"/>
      <w:r>
        <w:rPr>
          <w:sz w:val="24"/>
          <w:szCs w:val="24"/>
        </w:rPr>
        <w:t>Mat</w:t>
      </w:r>
      <w:r w:rsidR="007A0DD8">
        <w:rPr>
          <w:sz w:val="24"/>
          <w:szCs w:val="24"/>
        </w:rPr>
        <w:t>l</w:t>
      </w:r>
      <w:r>
        <w:rPr>
          <w:sz w:val="24"/>
          <w:szCs w:val="24"/>
        </w:rPr>
        <w:t>ab</w:t>
      </w:r>
      <w:proofErr w:type="spellEnd"/>
      <w:r>
        <w:rPr>
          <w:sz w:val="24"/>
          <w:szCs w:val="24"/>
        </w:rPr>
        <w:t xml:space="preserve"> GUI, and a rotary encoder-Arduino combination was used to quantify string pulling. A deconvolutional neural network from an open-source code base was utilized for </w:t>
      </w:r>
      <w:proofErr w:type="spellStart"/>
      <w:r>
        <w:rPr>
          <w:sz w:val="24"/>
          <w:szCs w:val="24"/>
        </w:rPr>
        <w:t>markerless</w:t>
      </w:r>
      <w:proofErr w:type="spellEnd"/>
      <w:r>
        <w:rPr>
          <w:sz w:val="24"/>
          <w:szCs w:val="24"/>
        </w:rPr>
        <w:t xml:space="preserve"> motion tracking. The code is available on GitHub and is easily adaptable to the needs of other research teams. The camera and rotary encoder subsystems can be </w:t>
      </w:r>
      <w:r>
        <w:rPr>
          <w:sz w:val="24"/>
          <w:szCs w:val="24"/>
        </w:rPr>
        <w:lastRenderedPageBreak/>
        <w:t xml:space="preserve">used with any neural recording system that has general purpose I/O pins so that timing information can be obtained as well. Circuits of these subsystems only require soldering of a few components and can be done by those with limited soldering experience. </w:t>
      </w:r>
    </w:p>
    <w:p w14:paraId="0CCE7086" w14:textId="7455F355" w:rsidR="00D571CE" w:rsidRDefault="006B281A">
      <w:pPr>
        <w:spacing w:line="480" w:lineRule="auto"/>
        <w:ind w:firstLine="720"/>
        <w:rPr>
          <w:sz w:val="24"/>
          <w:szCs w:val="24"/>
        </w:rPr>
      </w:pPr>
      <w:r>
        <w:rPr>
          <w:sz w:val="24"/>
          <w:szCs w:val="24"/>
        </w:rPr>
        <w:t xml:space="preserve">Together, these components make a system capable of quantifying various features of the string pulling task and aligning this data with neural activity. The measures yielded from this system are </w:t>
      </w:r>
      <w:proofErr w:type="gramStart"/>
      <w:r>
        <w:rPr>
          <w:sz w:val="24"/>
          <w:szCs w:val="24"/>
        </w:rPr>
        <w:t>similar to</w:t>
      </w:r>
      <w:proofErr w:type="gramEnd"/>
      <w:r>
        <w:rPr>
          <w:sz w:val="24"/>
          <w:szCs w:val="24"/>
        </w:rPr>
        <w:t xml:space="preserve"> others developed for the string pulling task and are able to be obtained while recording neural activity as well. Our system not only allows for the </w:t>
      </w:r>
      <w:r w:rsidR="00E42B1B">
        <w:rPr>
          <w:sz w:val="24"/>
          <w:szCs w:val="24"/>
        </w:rPr>
        <w:t xml:space="preserve">automated shaping of animals in the string pulling task and </w:t>
      </w:r>
      <w:r>
        <w:rPr>
          <w:sz w:val="24"/>
          <w:szCs w:val="24"/>
        </w:rPr>
        <w:t xml:space="preserve">automatic segmentation of complex motions, </w:t>
      </w:r>
      <w:proofErr w:type="gramStart"/>
      <w:r w:rsidR="007A0DD8">
        <w:rPr>
          <w:sz w:val="24"/>
          <w:szCs w:val="24"/>
        </w:rPr>
        <w:t>it</w:t>
      </w:r>
      <w:r>
        <w:rPr>
          <w:sz w:val="24"/>
          <w:szCs w:val="24"/>
        </w:rPr>
        <w:t xml:space="preserve"> is</w:t>
      </w:r>
      <w:proofErr w:type="gramEnd"/>
      <w:r>
        <w:rPr>
          <w:sz w:val="24"/>
          <w:szCs w:val="24"/>
        </w:rPr>
        <w:t xml:space="preserve"> </w:t>
      </w:r>
      <w:r w:rsidR="00E42B1B">
        <w:rPr>
          <w:sz w:val="24"/>
          <w:szCs w:val="24"/>
        </w:rPr>
        <w:t xml:space="preserve">easily </w:t>
      </w:r>
      <w:r>
        <w:rPr>
          <w:sz w:val="24"/>
          <w:szCs w:val="24"/>
        </w:rPr>
        <w:t>adaptable for a variety of current and future endeavors as well.</w:t>
      </w:r>
    </w:p>
    <w:p w14:paraId="66BF6BA4" w14:textId="77777777" w:rsidR="00D571CE" w:rsidRDefault="006B281A">
      <w:pPr>
        <w:spacing w:line="480" w:lineRule="auto"/>
        <w:ind w:firstLine="720"/>
        <w:rPr>
          <w:sz w:val="24"/>
          <w:szCs w:val="24"/>
        </w:rPr>
      </w:pPr>
      <w:r>
        <w:br w:type="page"/>
      </w:r>
    </w:p>
    <w:p w14:paraId="2BB46D16" w14:textId="1E923DC1" w:rsidR="00D571CE" w:rsidRDefault="006B281A" w:rsidP="00514043">
      <w:pPr>
        <w:pStyle w:val="Heading1"/>
        <w:spacing w:line="480" w:lineRule="auto"/>
        <w:rPr>
          <w:b/>
          <w:sz w:val="24"/>
          <w:szCs w:val="24"/>
        </w:rPr>
      </w:pPr>
      <w:bookmarkStart w:id="68" w:name="_xvc53hgrvyuq" w:colFirst="0" w:colLast="0"/>
      <w:bookmarkStart w:id="69" w:name="_Toc71553542"/>
      <w:bookmarkStart w:id="70" w:name="_Toc72237204"/>
      <w:bookmarkEnd w:id="68"/>
      <w:r>
        <w:rPr>
          <w:b/>
          <w:sz w:val="24"/>
          <w:szCs w:val="24"/>
        </w:rPr>
        <w:lastRenderedPageBreak/>
        <w:t>References</w:t>
      </w:r>
      <w:bookmarkEnd w:id="69"/>
      <w:bookmarkEnd w:id="70"/>
    </w:p>
    <w:p w14:paraId="3631D055" w14:textId="1CCCB08D" w:rsidR="005828AF" w:rsidRPr="005828AF" w:rsidRDefault="00514043" w:rsidP="005828AF">
      <w:pPr>
        <w:widowControl w:val="0"/>
        <w:autoSpaceDE w:val="0"/>
        <w:autoSpaceDN w:val="0"/>
        <w:adjustRightInd w:val="0"/>
        <w:spacing w:before="240" w:after="240" w:line="480" w:lineRule="auto"/>
        <w:ind w:left="480" w:hanging="480"/>
        <w:rPr>
          <w:noProof/>
          <w:szCs w:val="24"/>
        </w:rPr>
      </w:pPr>
      <w:r>
        <w:fldChar w:fldCharType="begin" w:fldLock="1"/>
      </w:r>
      <w:r>
        <w:instrText xml:space="preserve">ADDIN Mendeley Bibliography CSL_BIBLIOGRAPHY </w:instrText>
      </w:r>
      <w:r>
        <w:fldChar w:fldCharType="separate"/>
      </w:r>
      <w:r w:rsidR="005828AF" w:rsidRPr="005828AF">
        <w:rPr>
          <w:noProof/>
          <w:szCs w:val="24"/>
        </w:rPr>
        <w:t xml:space="preserve">Allred, R. P., Adkins, D. A. L., Woodlee, M. T., Husbands, L. C., Maldonado, M. A., Kane, J. R., Schallert, T., &amp; Jones, T. A. (2008). The Vermicelli Handling Test: A simple quantitative measure of dexterous forepaw function in rats. </w:t>
      </w:r>
      <w:r w:rsidR="005828AF" w:rsidRPr="005828AF">
        <w:rPr>
          <w:i/>
          <w:iCs/>
          <w:noProof/>
          <w:szCs w:val="24"/>
        </w:rPr>
        <w:t>Journal of Neuroscience Methods</w:t>
      </w:r>
      <w:r w:rsidR="005828AF" w:rsidRPr="005828AF">
        <w:rPr>
          <w:noProof/>
          <w:szCs w:val="24"/>
        </w:rPr>
        <w:t xml:space="preserve">, </w:t>
      </w:r>
      <w:r w:rsidR="005828AF" w:rsidRPr="005828AF">
        <w:rPr>
          <w:i/>
          <w:iCs/>
          <w:noProof/>
          <w:szCs w:val="24"/>
        </w:rPr>
        <w:t>170</w:t>
      </w:r>
      <w:r w:rsidR="005828AF" w:rsidRPr="005828AF">
        <w:rPr>
          <w:noProof/>
          <w:szCs w:val="24"/>
        </w:rPr>
        <w:t>(2), 229–244. https://doi.org/10.1016/j.jneumeth.2008.01.015</w:t>
      </w:r>
    </w:p>
    <w:p w14:paraId="30121EA1"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Bartlett, M. J., Joseph, R. M., LePoidevin, L. M., Parent, K. L., Laude, N. D., Lazarus, L. B., Heien, M. L., Estevez, M., Sherman, S. J., &amp; Falk, T. (2016). Long-term effect of sub-anesthetic ketamine in reducing L-DOPA-induced dyskinesias in a preclinical model. </w:t>
      </w:r>
      <w:r w:rsidRPr="005828AF">
        <w:rPr>
          <w:i/>
          <w:iCs/>
          <w:noProof/>
          <w:szCs w:val="24"/>
        </w:rPr>
        <w:t>Neuroscience Letters</w:t>
      </w:r>
      <w:r w:rsidRPr="005828AF">
        <w:rPr>
          <w:noProof/>
          <w:szCs w:val="24"/>
        </w:rPr>
        <w:t xml:space="preserve">, </w:t>
      </w:r>
      <w:r w:rsidRPr="005828AF">
        <w:rPr>
          <w:i/>
          <w:iCs/>
          <w:noProof/>
          <w:szCs w:val="24"/>
        </w:rPr>
        <w:t>612</w:t>
      </w:r>
      <w:r w:rsidRPr="005828AF">
        <w:rPr>
          <w:noProof/>
          <w:szCs w:val="24"/>
        </w:rPr>
        <w:t>, 121–125. https://doi.org/10.1016/j.neulet.2015.11.047</w:t>
      </w:r>
    </w:p>
    <w:p w14:paraId="422DC07C"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Blackwell, A. A., Banovetz, M. T., Qandeel, Whishaw, I. Q., &amp; Wallace, D. G. (2018). The structure of arm and hand movements in a spontaneous and food rewarded on-line string-pulling task by the mouse. </w:t>
      </w:r>
      <w:r w:rsidRPr="005828AF">
        <w:rPr>
          <w:i/>
          <w:iCs/>
          <w:noProof/>
          <w:szCs w:val="24"/>
        </w:rPr>
        <w:t>Behavioural Brain Research</w:t>
      </w:r>
      <w:r w:rsidRPr="005828AF">
        <w:rPr>
          <w:noProof/>
          <w:szCs w:val="24"/>
        </w:rPr>
        <w:t xml:space="preserve">, </w:t>
      </w:r>
      <w:r w:rsidRPr="005828AF">
        <w:rPr>
          <w:i/>
          <w:iCs/>
          <w:noProof/>
          <w:szCs w:val="24"/>
        </w:rPr>
        <w:t>345</w:t>
      </w:r>
      <w:r w:rsidRPr="005828AF">
        <w:rPr>
          <w:noProof/>
          <w:szCs w:val="24"/>
        </w:rPr>
        <w:t>(February), 49–58. https://doi.org/10.1016/j.bbr.2018.02.025</w:t>
      </w:r>
    </w:p>
    <w:p w14:paraId="703E1F26"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Blackwell, A. A., Köppen, J. R., Whishaw, I. Q., &amp; Wallace, D. G. (2018). String-pulling for food by the rat: Assessment of movement, topography and kinematics of a bilaterally skilled forelimb act. </w:t>
      </w:r>
      <w:r w:rsidRPr="005828AF">
        <w:rPr>
          <w:i/>
          <w:iCs/>
          <w:noProof/>
          <w:szCs w:val="24"/>
        </w:rPr>
        <w:t>Learning and Motivation</w:t>
      </w:r>
      <w:r w:rsidRPr="005828AF">
        <w:rPr>
          <w:noProof/>
          <w:szCs w:val="24"/>
        </w:rPr>
        <w:t xml:space="preserve">, </w:t>
      </w:r>
      <w:r w:rsidRPr="005828AF">
        <w:rPr>
          <w:i/>
          <w:iCs/>
          <w:noProof/>
          <w:szCs w:val="24"/>
        </w:rPr>
        <w:t>61</w:t>
      </w:r>
      <w:r w:rsidRPr="005828AF">
        <w:rPr>
          <w:noProof/>
          <w:szCs w:val="24"/>
        </w:rPr>
        <w:t>(April 2017), 63–73. https://doi.org/10.1016/j.lmot.2017.03.010</w:t>
      </w:r>
    </w:p>
    <w:p w14:paraId="1A3DE74C"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Blackwell, A. A., Widick, W. L., Cheatwood, J. L., Whishaw, I. Q., &amp; Wallace, D. G. (2018). Unilateral forelimb sensorimotor cortex devascularization disrupts the topographic and kinematic characteristics of hand movements while string-pulling for food in the rat. </w:t>
      </w:r>
      <w:r w:rsidRPr="005828AF">
        <w:rPr>
          <w:i/>
          <w:iCs/>
          <w:noProof/>
          <w:szCs w:val="24"/>
        </w:rPr>
        <w:t>Behavioural Brain Research</w:t>
      </w:r>
      <w:r w:rsidRPr="005828AF">
        <w:rPr>
          <w:noProof/>
          <w:szCs w:val="24"/>
        </w:rPr>
        <w:t xml:space="preserve">, </w:t>
      </w:r>
      <w:r w:rsidRPr="005828AF">
        <w:rPr>
          <w:i/>
          <w:iCs/>
          <w:noProof/>
          <w:szCs w:val="24"/>
        </w:rPr>
        <w:t>338</w:t>
      </w:r>
      <w:r w:rsidRPr="005828AF">
        <w:rPr>
          <w:noProof/>
          <w:szCs w:val="24"/>
        </w:rPr>
        <w:t>(July 2017), 88–100. https://doi.org/10.1016/j.bbr.2017.10.014</w:t>
      </w:r>
    </w:p>
    <w:p w14:paraId="53DF1710"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Dunham, N. W., &amp; Miya, T. S. (1957). A Note on a Simple Apparatus for Detecting Neurological </w:t>
      </w:r>
      <w:r w:rsidRPr="005828AF">
        <w:rPr>
          <w:noProof/>
          <w:szCs w:val="24"/>
        </w:rPr>
        <w:lastRenderedPageBreak/>
        <w:t xml:space="preserve">Deficit in Rats and Mice**College of Pharmacy, University of Nebraska, Lincoln 8. </w:t>
      </w:r>
      <w:r w:rsidRPr="005828AF">
        <w:rPr>
          <w:i/>
          <w:iCs/>
          <w:noProof/>
          <w:szCs w:val="24"/>
        </w:rPr>
        <w:t>Journal of the American Pharmaceutical Association (Scientific Ed.)</w:t>
      </w:r>
      <w:r w:rsidRPr="005828AF">
        <w:rPr>
          <w:noProof/>
          <w:szCs w:val="24"/>
        </w:rPr>
        <w:t xml:space="preserve">, </w:t>
      </w:r>
      <w:r w:rsidRPr="005828AF">
        <w:rPr>
          <w:i/>
          <w:iCs/>
          <w:noProof/>
          <w:szCs w:val="24"/>
        </w:rPr>
        <w:t>46</w:t>
      </w:r>
      <w:r w:rsidRPr="005828AF">
        <w:rPr>
          <w:noProof/>
          <w:szCs w:val="24"/>
        </w:rPr>
        <w:t>(3), 208–209. https://doi.org/10.1002/jps.3030460322</w:t>
      </w:r>
    </w:p>
    <w:p w14:paraId="3084B374"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Georgopoulos, A. P., Kalaska, J. F., Caminiti, R., &amp; Massey, J. T. (1982). On the relations between the direction of two-dimensional arm movements and cell discharge in primate motor cortex. </w:t>
      </w:r>
      <w:r w:rsidRPr="005828AF">
        <w:rPr>
          <w:i/>
          <w:iCs/>
          <w:noProof/>
          <w:szCs w:val="24"/>
        </w:rPr>
        <w:t>Journal of Neuroscience</w:t>
      </w:r>
      <w:r w:rsidRPr="005828AF">
        <w:rPr>
          <w:noProof/>
          <w:szCs w:val="24"/>
        </w:rPr>
        <w:t xml:space="preserve">, </w:t>
      </w:r>
      <w:r w:rsidRPr="005828AF">
        <w:rPr>
          <w:i/>
          <w:iCs/>
          <w:noProof/>
          <w:szCs w:val="24"/>
        </w:rPr>
        <w:t>2</w:t>
      </w:r>
      <w:r w:rsidRPr="005828AF">
        <w:rPr>
          <w:noProof/>
          <w:szCs w:val="24"/>
        </w:rPr>
        <w:t>(11), 1527–1537. https://doi.org/10.1523/jneurosci.02-11-01527.1982</w:t>
      </w:r>
    </w:p>
    <w:p w14:paraId="6DE53F88"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Inayat, S., Singh, S., Ghasroddashti, A., Qandeel, Egodage, P., Whishaw, I. Q., &amp; Mohajerani, M. H. (2020). A matlab-based toolbox for characterizing behavior of rodents engaged in string-pulling. </w:t>
      </w:r>
      <w:r w:rsidRPr="005828AF">
        <w:rPr>
          <w:i/>
          <w:iCs/>
          <w:noProof/>
          <w:szCs w:val="24"/>
        </w:rPr>
        <w:t>ELife</w:t>
      </w:r>
      <w:r w:rsidRPr="005828AF">
        <w:rPr>
          <w:noProof/>
          <w:szCs w:val="24"/>
        </w:rPr>
        <w:t xml:space="preserve">, </w:t>
      </w:r>
      <w:r w:rsidRPr="005828AF">
        <w:rPr>
          <w:i/>
          <w:iCs/>
          <w:noProof/>
          <w:szCs w:val="24"/>
        </w:rPr>
        <w:t>9</w:t>
      </w:r>
      <w:r w:rsidRPr="005828AF">
        <w:rPr>
          <w:noProof/>
          <w:szCs w:val="24"/>
        </w:rPr>
        <w:t>, 1–31. https://doi.org/10.7554/eLife.54540</w:t>
      </w:r>
    </w:p>
    <w:p w14:paraId="0EC32ECF"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Jacobs, I. F., &amp; Osvath, M. (2015). The string-pulling paradigm in comparative psychology. </w:t>
      </w:r>
      <w:r w:rsidRPr="005828AF">
        <w:rPr>
          <w:i/>
          <w:iCs/>
          <w:noProof/>
          <w:szCs w:val="24"/>
        </w:rPr>
        <w:t>Journal of Comparative Psychology</w:t>
      </w:r>
      <w:r w:rsidRPr="005828AF">
        <w:rPr>
          <w:noProof/>
          <w:szCs w:val="24"/>
        </w:rPr>
        <w:t xml:space="preserve">, </w:t>
      </w:r>
      <w:r w:rsidRPr="005828AF">
        <w:rPr>
          <w:i/>
          <w:iCs/>
          <w:noProof/>
          <w:szCs w:val="24"/>
        </w:rPr>
        <w:t>129</w:t>
      </w:r>
      <w:r w:rsidRPr="005828AF">
        <w:rPr>
          <w:noProof/>
          <w:szCs w:val="24"/>
        </w:rPr>
        <w:t>(2), 89–120. https://doi.org/10.1037/a0038746</w:t>
      </w:r>
    </w:p>
    <w:p w14:paraId="70E76BFA"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Klein, A., Sacrey, L. R., Whishaw, I. Q., &amp; Dunnett, S. B. (2012). Neuroscience and Biobehavioral Reviews The use of rodent skilled reaching as a translational model for investigating brain damage and disease. </w:t>
      </w:r>
      <w:r w:rsidRPr="005828AF">
        <w:rPr>
          <w:i/>
          <w:iCs/>
          <w:noProof/>
          <w:szCs w:val="24"/>
        </w:rPr>
        <w:t>Neuroscience and Biobehavioral Reviews</w:t>
      </w:r>
      <w:r w:rsidRPr="005828AF">
        <w:rPr>
          <w:noProof/>
          <w:szCs w:val="24"/>
        </w:rPr>
        <w:t xml:space="preserve">, </w:t>
      </w:r>
      <w:r w:rsidRPr="005828AF">
        <w:rPr>
          <w:i/>
          <w:iCs/>
          <w:noProof/>
          <w:szCs w:val="24"/>
        </w:rPr>
        <w:t>36</w:t>
      </w:r>
      <w:r w:rsidRPr="005828AF">
        <w:rPr>
          <w:noProof/>
          <w:szCs w:val="24"/>
        </w:rPr>
        <w:t>(3), 1030–1042. https://doi.org/10.1016/j.neubiorev.2011.12.010</w:t>
      </w:r>
    </w:p>
    <w:p w14:paraId="7926392C"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Mathis, A., Mamidanna, P., Cury, K. M., Abe, T., Murthy, V. N., Mathis, M. W., &amp; Bethge, M. (2018). DeepLabCut: markerless pose estimation of user-defined body parts with deep learning. </w:t>
      </w:r>
      <w:r w:rsidRPr="005828AF">
        <w:rPr>
          <w:i/>
          <w:iCs/>
          <w:noProof/>
          <w:szCs w:val="24"/>
        </w:rPr>
        <w:t>Nature Neuroscience</w:t>
      </w:r>
      <w:r w:rsidRPr="005828AF">
        <w:rPr>
          <w:noProof/>
          <w:szCs w:val="24"/>
        </w:rPr>
        <w:t xml:space="preserve">, </w:t>
      </w:r>
      <w:r w:rsidRPr="005828AF">
        <w:rPr>
          <w:i/>
          <w:iCs/>
          <w:noProof/>
          <w:szCs w:val="24"/>
        </w:rPr>
        <w:t>21</w:t>
      </w:r>
      <w:r w:rsidRPr="005828AF">
        <w:rPr>
          <w:noProof/>
          <w:szCs w:val="24"/>
        </w:rPr>
        <w:t>(9), 1281–1289. https://doi.org/10.1038/s41593-018-0209-y</w:t>
      </w:r>
    </w:p>
    <w:p w14:paraId="4A6C47CB"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Parmiani, P., Lucchetti, C., Bonifazzi, C., &amp; Franchi, G. (2019). A kinematic study of skilled reaching movement in rat. </w:t>
      </w:r>
      <w:r w:rsidRPr="005828AF">
        <w:rPr>
          <w:i/>
          <w:iCs/>
          <w:noProof/>
          <w:szCs w:val="24"/>
        </w:rPr>
        <w:t>Journal of Neuroscience Methods</w:t>
      </w:r>
      <w:r w:rsidRPr="005828AF">
        <w:rPr>
          <w:noProof/>
          <w:szCs w:val="24"/>
        </w:rPr>
        <w:t xml:space="preserve">, </w:t>
      </w:r>
      <w:r w:rsidRPr="005828AF">
        <w:rPr>
          <w:i/>
          <w:iCs/>
          <w:noProof/>
          <w:szCs w:val="24"/>
        </w:rPr>
        <w:t>328</w:t>
      </w:r>
      <w:r w:rsidRPr="005828AF">
        <w:rPr>
          <w:noProof/>
          <w:szCs w:val="24"/>
        </w:rPr>
        <w:t>(August), 108404. https://doi.org/10.1016/j.jneumeth.2019.108404</w:t>
      </w:r>
    </w:p>
    <w:p w14:paraId="370B057F"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lastRenderedPageBreak/>
        <w:t xml:space="preserve">Tennant, K. A., Asay, A. L., Allred, R. P., Ozburn, A. R., Kleim, J. A., &amp; Jones, T. A. (2010). The vermicelli and capellini handling tests: Simple quantitative measures of dexterous forepaw function in rats and mice. </w:t>
      </w:r>
      <w:r w:rsidRPr="005828AF">
        <w:rPr>
          <w:i/>
          <w:iCs/>
          <w:noProof/>
          <w:szCs w:val="24"/>
        </w:rPr>
        <w:t>Journal of Visualized Experiments</w:t>
      </w:r>
      <w:r w:rsidRPr="005828AF">
        <w:rPr>
          <w:noProof/>
          <w:szCs w:val="24"/>
        </w:rPr>
        <w:t xml:space="preserve">, </w:t>
      </w:r>
      <w:r w:rsidRPr="005828AF">
        <w:rPr>
          <w:i/>
          <w:iCs/>
          <w:noProof/>
          <w:szCs w:val="24"/>
        </w:rPr>
        <w:t>41</w:t>
      </w:r>
      <w:r w:rsidRPr="005828AF">
        <w:rPr>
          <w:noProof/>
          <w:szCs w:val="24"/>
        </w:rPr>
        <w:t>, 1–6. https://doi.org/10.3791/2076</w:t>
      </w:r>
    </w:p>
    <w:p w14:paraId="3CDEAF4E" w14:textId="77777777" w:rsidR="005828AF" w:rsidRPr="005828AF" w:rsidRDefault="005828AF" w:rsidP="005828AF">
      <w:pPr>
        <w:widowControl w:val="0"/>
        <w:autoSpaceDE w:val="0"/>
        <w:autoSpaceDN w:val="0"/>
        <w:adjustRightInd w:val="0"/>
        <w:spacing w:before="240" w:after="240" w:line="480" w:lineRule="auto"/>
        <w:ind w:left="480" w:hanging="480"/>
        <w:rPr>
          <w:noProof/>
          <w:szCs w:val="24"/>
        </w:rPr>
      </w:pPr>
      <w:r w:rsidRPr="005828AF">
        <w:rPr>
          <w:noProof/>
          <w:szCs w:val="24"/>
        </w:rPr>
        <w:t xml:space="preserve">Whishaw, I. Q., &amp; Pellis, S. M. (1990). The structure of skilled forelimb reaching in the rat: A proximally driven movement with a single distal rotatory component. </w:t>
      </w:r>
      <w:r w:rsidRPr="005828AF">
        <w:rPr>
          <w:i/>
          <w:iCs/>
          <w:noProof/>
          <w:szCs w:val="24"/>
        </w:rPr>
        <w:t>Behavioural Brain Research</w:t>
      </w:r>
      <w:r w:rsidRPr="005828AF">
        <w:rPr>
          <w:noProof/>
          <w:szCs w:val="24"/>
        </w:rPr>
        <w:t xml:space="preserve">, </w:t>
      </w:r>
      <w:r w:rsidRPr="005828AF">
        <w:rPr>
          <w:i/>
          <w:iCs/>
          <w:noProof/>
          <w:szCs w:val="24"/>
        </w:rPr>
        <w:t>41</w:t>
      </w:r>
      <w:r w:rsidRPr="005828AF">
        <w:rPr>
          <w:noProof/>
          <w:szCs w:val="24"/>
        </w:rPr>
        <w:t>(1), 49–59. https://doi.org/10.1016/0166-4328(90)90053-H</w:t>
      </w:r>
    </w:p>
    <w:p w14:paraId="45F818D4" w14:textId="77777777" w:rsidR="005828AF" w:rsidRPr="005828AF" w:rsidRDefault="005828AF" w:rsidP="005828AF">
      <w:pPr>
        <w:widowControl w:val="0"/>
        <w:autoSpaceDE w:val="0"/>
        <w:autoSpaceDN w:val="0"/>
        <w:adjustRightInd w:val="0"/>
        <w:spacing w:before="240" w:after="240" w:line="480" w:lineRule="auto"/>
        <w:ind w:left="480" w:hanging="480"/>
        <w:rPr>
          <w:noProof/>
        </w:rPr>
      </w:pPr>
      <w:r w:rsidRPr="005828AF">
        <w:rPr>
          <w:noProof/>
          <w:szCs w:val="24"/>
        </w:rPr>
        <w:t xml:space="preserve">Whishaw, I. Q., Suchowersky, O., Davis, L., Sarna, J., Metz, G. A., &amp; Pellis, S. M. (2002). Impairment of pronation, supination, and body co-ordination in reach-to-grasp tasks in human Parkinson’s disease (PD) reveals homology to deficits in animal models. </w:t>
      </w:r>
      <w:r w:rsidRPr="005828AF">
        <w:rPr>
          <w:i/>
          <w:iCs/>
          <w:noProof/>
          <w:szCs w:val="24"/>
        </w:rPr>
        <w:t>Behavioural Brain Research</w:t>
      </w:r>
      <w:r w:rsidRPr="005828AF">
        <w:rPr>
          <w:noProof/>
          <w:szCs w:val="24"/>
        </w:rPr>
        <w:t xml:space="preserve">, </w:t>
      </w:r>
      <w:r w:rsidRPr="005828AF">
        <w:rPr>
          <w:i/>
          <w:iCs/>
          <w:noProof/>
          <w:szCs w:val="24"/>
        </w:rPr>
        <w:t>133</w:t>
      </w:r>
      <w:r w:rsidRPr="005828AF">
        <w:rPr>
          <w:noProof/>
          <w:szCs w:val="24"/>
        </w:rPr>
        <w:t>(2), 165–176. https://doi.org/10.1016/S0166-4328(01)00479-X</w:t>
      </w:r>
    </w:p>
    <w:p w14:paraId="2E03DF0B" w14:textId="45D2CAC9" w:rsidR="00D571CE" w:rsidRPr="00514043" w:rsidRDefault="00514043" w:rsidP="00514043">
      <w:pPr>
        <w:spacing w:before="240" w:after="240" w:line="480" w:lineRule="auto"/>
      </w:pPr>
      <w:r>
        <w:fldChar w:fldCharType="end"/>
      </w:r>
    </w:p>
    <w:p w14:paraId="659075B8" w14:textId="77777777" w:rsidR="00D571CE" w:rsidRDefault="00D571CE">
      <w:pPr>
        <w:spacing w:before="240" w:after="240" w:line="480" w:lineRule="auto"/>
        <w:ind w:left="720" w:hanging="720"/>
        <w:rPr>
          <w:sz w:val="24"/>
          <w:szCs w:val="24"/>
        </w:rPr>
      </w:pPr>
    </w:p>
    <w:sectPr w:rsidR="00D571CE" w:rsidSect="003502D4">
      <w:headerReference w:type="default" r:id="rId24"/>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E3B8D" w14:textId="77777777" w:rsidR="00101200" w:rsidRDefault="00101200">
      <w:pPr>
        <w:spacing w:line="240" w:lineRule="auto"/>
      </w:pPr>
      <w:r>
        <w:separator/>
      </w:r>
    </w:p>
  </w:endnote>
  <w:endnote w:type="continuationSeparator" w:id="0">
    <w:p w14:paraId="75C07947" w14:textId="77777777" w:rsidR="00101200" w:rsidRDefault="00101200">
      <w:pPr>
        <w:spacing w:line="240" w:lineRule="auto"/>
      </w:pPr>
      <w:r>
        <w:continuationSeparator/>
      </w:r>
    </w:p>
  </w:endnote>
  <w:endnote w:type="continuationNotice" w:id="1">
    <w:p w14:paraId="4AD0E77B" w14:textId="77777777" w:rsidR="00101200" w:rsidRDefault="0010120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0B718" w14:textId="77777777" w:rsidR="00101200" w:rsidRDefault="00101200">
      <w:pPr>
        <w:spacing w:line="240" w:lineRule="auto"/>
      </w:pPr>
      <w:r>
        <w:separator/>
      </w:r>
    </w:p>
  </w:footnote>
  <w:footnote w:type="continuationSeparator" w:id="0">
    <w:p w14:paraId="47011F8C" w14:textId="77777777" w:rsidR="00101200" w:rsidRDefault="00101200">
      <w:pPr>
        <w:spacing w:line="240" w:lineRule="auto"/>
      </w:pPr>
      <w:r>
        <w:continuationSeparator/>
      </w:r>
    </w:p>
  </w:footnote>
  <w:footnote w:type="continuationNotice" w:id="1">
    <w:p w14:paraId="32884A5D" w14:textId="77777777" w:rsidR="00101200" w:rsidRDefault="0010120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6804275"/>
      <w:docPartObj>
        <w:docPartGallery w:val="Page Numbers (Top of Page)"/>
        <w:docPartUnique/>
      </w:docPartObj>
    </w:sdtPr>
    <w:sdtEndPr>
      <w:rPr>
        <w:noProof/>
      </w:rPr>
    </w:sdtEndPr>
    <w:sdtContent>
      <w:p w14:paraId="20E4019D" w14:textId="413F5063" w:rsidR="003502D4" w:rsidRDefault="003502D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575F22" w14:textId="77777777" w:rsidR="003502D4" w:rsidRDefault="003502D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1CE"/>
    <w:rsid w:val="00005391"/>
    <w:rsid w:val="0001627D"/>
    <w:rsid w:val="0002335A"/>
    <w:rsid w:val="000237CA"/>
    <w:rsid w:val="000238D8"/>
    <w:rsid w:val="00026776"/>
    <w:rsid w:val="00027B40"/>
    <w:rsid w:val="00035A30"/>
    <w:rsid w:val="00064F52"/>
    <w:rsid w:val="000733EE"/>
    <w:rsid w:val="0008231E"/>
    <w:rsid w:val="00086B36"/>
    <w:rsid w:val="00093ECA"/>
    <w:rsid w:val="0009470D"/>
    <w:rsid w:val="000A7861"/>
    <w:rsid w:val="000C47A8"/>
    <w:rsid w:val="000D691E"/>
    <w:rsid w:val="000E01A8"/>
    <w:rsid w:val="000E0D0F"/>
    <w:rsid w:val="000E7EEB"/>
    <w:rsid w:val="00101200"/>
    <w:rsid w:val="00115987"/>
    <w:rsid w:val="00131DEF"/>
    <w:rsid w:val="00134795"/>
    <w:rsid w:val="00143EF1"/>
    <w:rsid w:val="00152EB4"/>
    <w:rsid w:val="00163D07"/>
    <w:rsid w:val="00180033"/>
    <w:rsid w:val="00184B7E"/>
    <w:rsid w:val="00186172"/>
    <w:rsid w:val="001A2051"/>
    <w:rsid w:val="001A6CA3"/>
    <w:rsid w:val="001C2583"/>
    <w:rsid w:val="001D613F"/>
    <w:rsid w:val="001D7B10"/>
    <w:rsid w:val="001E23EC"/>
    <w:rsid w:val="001E6944"/>
    <w:rsid w:val="001F3359"/>
    <w:rsid w:val="002014B9"/>
    <w:rsid w:val="0020578D"/>
    <w:rsid w:val="0020653B"/>
    <w:rsid w:val="00214059"/>
    <w:rsid w:val="002157B9"/>
    <w:rsid w:val="00223CE5"/>
    <w:rsid w:val="00226849"/>
    <w:rsid w:val="0024282B"/>
    <w:rsid w:val="002464C2"/>
    <w:rsid w:val="002526D9"/>
    <w:rsid w:val="00264067"/>
    <w:rsid w:val="00275707"/>
    <w:rsid w:val="0027598F"/>
    <w:rsid w:val="0027653C"/>
    <w:rsid w:val="00287508"/>
    <w:rsid w:val="00297674"/>
    <w:rsid w:val="002C5A08"/>
    <w:rsid w:val="002C70FA"/>
    <w:rsid w:val="002D012D"/>
    <w:rsid w:val="002D30B2"/>
    <w:rsid w:val="002F1FF5"/>
    <w:rsid w:val="002F77CE"/>
    <w:rsid w:val="00345D77"/>
    <w:rsid w:val="003502D4"/>
    <w:rsid w:val="00355BCE"/>
    <w:rsid w:val="00363A9F"/>
    <w:rsid w:val="00366607"/>
    <w:rsid w:val="00366865"/>
    <w:rsid w:val="00372965"/>
    <w:rsid w:val="003776C5"/>
    <w:rsid w:val="00386518"/>
    <w:rsid w:val="003A2316"/>
    <w:rsid w:val="003A2383"/>
    <w:rsid w:val="003B6F4B"/>
    <w:rsid w:val="003B70A1"/>
    <w:rsid w:val="003C567A"/>
    <w:rsid w:val="003D2204"/>
    <w:rsid w:val="003D2A80"/>
    <w:rsid w:val="00402197"/>
    <w:rsid w:val="00402702"/>
    <w:rsid w:val="00432CA7"/>
    <w:rsid w:val="0043522A"/>
    <w:rsid w:val="0043780B"/>
    <w:rsid w:val="00460EEC"/>
    <w:rsid w:val="00472EB0"/>
    <w:rsid w:val="0047519F"/>
    <w:rsid w:val="004809B3"/>
    <w:rsid w:val="004A229A"/>
    <w:rsid w:val="004A2588"/>
    <w:rsid w:val="004A6F30"/>
    <w:rsid w:val="004B1D99"/>
    <w:rsid w:val="004B4C6A"/>
    <w:rsid w:val="004C0054"/>
    <w:rsid w:val="004C4C7D"/>
    <w:rsid w:val="004C5819"/>
    <w:rsid w:val="004C65CB"/>
    <w:rsid w:val="004D52F7"/>
    <w:rsid w:val="004D7536"/>
    <w:rsid w:val="004F34F9"/>
    <w:rsid w:val="004F4388"/>
    <w:rsid w:val="00514043"/>
    <w:rsid w:val="00527413"/>
    <w:rsid w:val="00530FDB"/>
    <w:rsid w:val="00534BF5"/>
    <w:rsid w:val="00540C1D"/>
    <w:rsid w:val="005457F3"/>
    <w:rsid w:val="005554BC"/>
    <w:rsid w:val="00574A53"/>
    <w:rsid w:val="005828AF"/>
    <w:rsid w:val="00585526"/>
    <w:rsid w:val="00586B5E"/>
    <w:rsid w:val="0059688C"/>
    <w:rsid w:val="005B1404"/>
    <w:rsid w:val="005B1409"/>
    <w:rsid w:val="005C359E"/>
    <w:rsid w:val="005E0004"/>
    <w:rsid w:val="005E45AB"/>
    <w:rsid w:val="005E4CF3"/>
    <w:rsid w:val="00601C2F"/>
    <w:rsid w:val="00633781"/>
    <w:rsid w:val="0068562E"/>
    <w:rsid w:val="00686D13"/>
    <w:rsid w:val="006A04FD"/>
    <w:rsid w:val="006B281A"/>
    <w:rsid w:val="006C68FC"/>
    <w:rsid w:val="006D27A9"/>
    <w:rsid w:val="006D7369"/>
    <w:rsid w:val="006E45B4"/>
    <w:rsid w:val="00742C54"/>
    <w:rsid w:val="00750083"/>
    <w:rsid w:val="00752A4C"/>
    <w:rsid w:val="00763F03"/>
    <w:rsid w:val="007743A0"/>
    <w:rsid w:val="00782F55"/>
    <w:rsid w:val="00792E2A"/>
    <w:rsid w:val="007A0DD8"/>
    <w:rsid w:val="007C5FFC"/>
    <w:rsid w:val="007E276D"/>
    <w:rsid w:val="007E5BC5"/>
    <w:rsid w:val="007E783F"/>
    <w:rsid w:val="007E7B1E"/>
    <w:rsid w:val="00800844"/>
    <w:rsid w:val="00814BB5"/>
    <w:rsid w:val="008205DE"/>
    <w:rsid w:val="00852A31"/>
    <w:rsid w:val="00856710"/>
    <w:rsid w:val="00857DAD"/>
    <w:rsid w:val="00864F15"/>
    <w:rsid w:val="00874E76"/>
    <w:rsid w:val="008813A0"/>
    <w:rsid w:val="00894D6E"/>
    <w:rsid w:val="008A1305"/>
    <w:rsid w:val="008A6C97"/>
    <w:rsid w:val="008C0834"/>
    <w:rsid w:val="008E6376"/>
    <w:rsid w:val="008F52BE"/>
    <w:rsid w:val="008F6358"/>
    <w:rsid w:val="00921D08"/>
    <w:rsid w:val="00923718"/>
    <w:rsid w:val="00933C33"/>
    <w:rsid w:val="00951AE9"/>
    <w:rsid w:val="00956660"/>
    <w:rsid w:val="00963825"/>
    <w:rsid w:val="00964E99"/>
    <w:rsid w:val="0097703F"/>
    <w:rsid w:val="00980C22"/>
    <w:rsid w:val="00991D94"/>
    <w:rsid w:val="00994648"/>
    <w:rsid w:val="00995B40"/>
    <w:rsid w:val="009B1F50"/>
    <w:rsid w:val="009C0C3D"/>
    <w:rsid w:val="009E7C1E"/>
    <w:rsid w:val="009F2CA4"/>
    <w:rsid w:val="009F67D0"/>
    <w:rsid w:val="00A20149"/>
    <w:rsid w:val="00A46C46"/>
    <w:rsid w:val="00A51091"/>
    <w:rsid w:val="00A5515F"/>
    <w:rsid w:val="00A60726"/>
    <w:rsid w:val="00A66259"/>
    <w:rsid w:val="00A76DD7"/>
    <w:rsid w:val="00A8065C"/>
    <w:rsid w:val="00A931DF"/>
    <w:rsid w:val="00A95E29"/>
    <w:rsid w:val="00AA2128"/>
    <w:rsid w:val="00AB0A7A"/>
    <w:rsid w:val="00AB1E8E"/>
    <w:rsid w:val="00AC34E4"/>
    <w:rsid w:val="00AC7FBD"/>
    <w:rsid w:val="00AD18BF"/>
    <w:rsid w:val="00AD5435"/>
    <w:rsid w:val="00AD7061"/>
    <w:rsid w:val="00AE6860"/>
    <w:rsid w:val="00B00A4B"/>
    <w:rsid w:val="00B07066"/>
    <w:rsid w:val="00B44FF1"/>
    <w:rsid w:val="00B47860"/>
    <w:rsid w:val="00B5376C"/>
    <w:rsid w:val="00B662F7"/>
    <w:rsid w:val="00B700CA"/>
    <w:rsid w:val="00B73035"/>
    <w:rsid w:val="00B96E7B"/>
    <w:rsid w:val="00BA0237"/>
    <w:rsid w:val="00BA3C9D"/>
    <w:rsid w:val="00BB5ED1"/>
    <w:rsid w:val="00BE38A6"/>
    <w:rsid w:val="00C16A87"/>
    <w:rsid w:val="00C261C6"/>
    <w:rsid w:val="00C3118A"/>
    <w:rsid w:val="00C35E3F"/>
    <w:rsid w:val="00C43623"/>
    <w:rsid w:val="00C55C38"/>
    <w:rsid w:val="00C74E40"/>
    <w:rsid w:val="00C81118"/>
    <w:rsid w:val="00C86508"/>
    <w:rsid w:val="00C92D6C"/>
    <w:rsid w:val="00CC18E9"/>
    <w:rsid w:val="00CD342E"/>
    <w:rsid w:val="00CE317A"/>
    <w:rsid w:val="00D036C5"/>
    <w:rsid w:val="00D03736"/>
    <w:rsid w:val="00D571CE"/>
    <w:rsid w:val="00D61A5A"/>
    <w:rsid w:val="00D66BD3"/>
    <w:rsid w:val="00D94D49"/>
    <w:rsid w:val="00DA1BB7"/>
    <w:rsid w:val="00DA6389"/>
    <w:rsid w:val="00DA72BA"/>
    <w:rsid w:val="00DA7A63"/>
    <w:rsid w:val="00DB7D9F"/>
    <w:rsid w:val="00DE70E9"/>
    <w:rsid w:val="00DE7D70"/>
    <w:rsid w:val="00DF3328"/>
    <w:rsid w:val="00E13127"/>
    <w:rsid w:val="00E20BB2"/>
    <w:rsid w:val="00E2579C"/>
    <w:rsid w:val="00E42B1B"/>
    <w:rsid w:val="00E45709"/>
    <w:rsid w:val="00E522E9"/>
    <w:rsid w:val="00E80121"/>
    <w:rsid w:val="00E80DD4"/>
    <w:rsid w:val="00EA16BD"/>
    <w:rsid w:val="00EB7994"/>
    <w:rsid w:val="00EC3620"/>
    <w:rsid w:val="00ED43DB"/>
    <w:rsid w:val="00EE004A"/>
    <w:rsid w:val="00EE09A3"/>
    <w:rsid w:val="00EE22A6"/>
    <w:rsid w:val="00EE4B8A"/>
    <w:rsid w:val="00EF2B5D"/>
    <w:rsid w:val="00F23BE0"/>
    <w:rsid w:val="00F30187"/>
    <w:rsid w:val="00F312EA"/>
    <w:rsid w:val="00F51A5D"/>
    <w:rsid w:val="00F5340D"/>
    <w:rsid w:val="00F53A01"/>
    <w:rsid w:val="00F70B31"/>
    <w:rsid w:val="00F852D9"/>
    <w:rsid w:val="00F9057E"/>
    <w:rsid w:val="00F9230D"/>
    <w:rsid w:val="00FA7056"/>
    <w:rsid w:val="00FB4D66"/>
    <w:rsid w:val="00FB7B30"/>
    <w:rsid w:val="00FB7D59"/>
    <w:rsid w:val="00FD3650"/>
    <w:rsid w:val="00FF0C28"/>
    <w:rsid w:val="00FF49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1B54ED"/>
  <w14:defaultImageDpi w14:val="32767"/>
  <w15:docId w15:val="{2B34C572-6382-4F48-97FE-A2913D808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EEC"/>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3502D4"/>
    <w:pPr>
      <w:tabs>
        <w:tab w:val="center" w:pos="4680"/>
        <w:tab w:val="right" w:pos="9360"/>
      </w:tabs>
      <w:spacing w:line="240" w:lineRule="auto"/>
    </w:pPr>
  </w:style>
  <w:style w:type="character" w:customStyle="1" w:styleId="HeaderChar">
    <w:name w:val="Header Char"/>
    <w:basedOn w:val="DefaultParagraphFont"/>
    <w:link w:val="Header"/>
    <w:uiPriority w:val="99"/>
    <w:rsid w:val="003502D4"/>
  </w:style>
  <w:style w:type="paragraph" w:styleId="Footer">
    <w:name w:val="footer"/>
    <w:basedOn w:val="Normal"/>
    <w:link w:val="FooterChar"/>
    <w:uiPriority w:val="99"/>
    <w:unhideWhenUsed/>
    <w:rsid w:val="003502D4"/>
    <w:pPr>
      <w:tabs>
        <w:tab w:val="center" w:pos="4680"/>
        <w:tab w:val="right" w:pos="9360"/>
      </w:tabs>
      <w:spacing w:line="240" w:lineRule="auto"/>
    </w:pPr>
  </w:style>
  <w:style w:type="character" w:customStyle="1" w:styleId="FooterChar">
    <w:name w:val="Footer Char"/>
    <w:basedOn w:val="DefaultParagraphFont"/>
    <w:link w:val="Footer"/>
    <w:uiPriority w:val="99"/>
    <w:rsid w:val="003502D4"/>
  </w:style>
  <w:style w:type="paragraph" w:styleId="CommentSubject">
    <w:name w:val="annotation subject"/>
    <w:basedOn w:val="CommentText"/>
    <w:next w:val="CommentText"/>
    <w:link w:val="CommentSubjectChar"/>
    <w:uiPriority w:val="99"/>
    <w:semiHidden/>
    <w:unhideWhenUsed/>
    <w:rsid w:val="00963825"/>
    <w:rPr>
      <w:b/>
      <w:bCs/>
    </w:rPr>
  </w:style>
  <w:style w:type="character" w:customStyle="1" w:styleId="CommentSubjectChar">
    <w:name w:val="Comment Subject Char"/>
    <w:basedOn w:val="CommentTextChar"/>
    <w:link w:val="CommentSubject"/>
    <w:uiPriority w:val="99"/>
    <w:semiHidden/>
    <w:rsid w:val="00963825"/>
    <w:rPr>
      <w:b/>
      <w:bCs/>
      <w:sz w:val="20"/>
      <w:szCs w:val="20"/>
    </w:rPr>
  </w:style>
  <w:style w:type="paragraph" w:styleId="BalloonText">
    <w:name w:val="Balloon Text"/>
    <w:basedOn w:val="Normal"/>
    <w:link w:val="BalloonTextChar"/>
    <w:uiPriority w:val="99"/>
    <w:semiHidden/>
    <w:unhideWhenUsed/>
    <w:rsid w:val="009E7C1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7C1E"/>
    <w:rPr>
      <w:rFonts w:ascii="Segoe UI" w:hAnsi="Segoe UI" w:cs="Segoe UI"/>
      <w:sz w:val="18"/>
      <w:szCs w:val="18"/>
    </w:rPr>
  </w:style>
  <w:style w:type="paragraph" w:styleId="Revision">
    <w:name w:val="Revision"/>
    <w:hidden/>
    <w:uiPriority w:val="99"/>
    <w:semiHidden/>
    <w:rsid w:val="009E7C1E"/>
    <w:pPr>
      <w:spacing w:line="240" w:lineRule="auto"/>
    </w:pPr>
  </w:style>
  <w:style w:type="paragraph" w:styleId="TOCHeading">
    <w:name w:val="TOC Heading"/>
    <w:basedOn w:val="Heading1"/>
    <w:next w:val="Normal"/>
    <w:uiPriority w:val="39"/>
    <w:unhideWhenUsed/>
    <w:qFormat/>
    <w:rsid w:val="001D7B10"/>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1D7B10"/>
    <w:pPr>
      <w:spacing w:after="100"/>
    </w:pPr>
  </w:style>
  <w:style w:type="paragraph" w:styleId="TOC2">
    <w:name w:val="toc 2"/>
    <w:basedOn w:val="Normal"/>
    <w:next w:val="Normal"/>
    <w:autoRedefine/>
    <w:uiPriority w:val="39"/>
    <w:unhideWhenUsed/>
    <w:rsid w:val="001D7B10"/>
    <w:pPr>
      <w:spacing w:after="100"/>
      <w:ind w:left="220"/>
    </w:pPr>
  </w:style>
  <w:style w:type="paragraph" w:styleId="TOC3">
    <w:name w:val="toc 3"/>
    <w:basedOn w:val="Normal"/>
    <w:next w:val="Normal"/>
    <w:autoRedefine/>
    <w:uiPriority w:val="39"/>
    <w:unhideWhenUsed/>
    <w:rsid w:val="001D7B10"/>
    <w:pPr>
      <w:spacing w:after="100"/>
      <w:ind w:left="440"/>
    </w:pPr>
  </w:style>
  <w:style w:type="character" w:styleId="Hyperlink">
    <w:name w:val="Hyperlink"/>
    <w:basedOn w:val="DefaultParagraphFont"/>
    <w:uiPriority w:val="99"/>
    <w:unhideWhenUsed/>
    <w:rsid w:val="001D7B10"/>
    <w:rPr>
      <w:color w:val="0000FF" w:themeColor="hyperlink"/>
      <w:u w:val="single"/>
    </w:rPr>
  </w:style>
  <w:style w:type="paragraph" w:styleId="Caption">
    <w:name w:val="caption"/>
    <w:basedOn w:val="Normal"/>
    <w:next w:val="Normal"/>
    <w:uiPriority w:val="35"/>
    <w:unhideWhenUsed/>
    <w:qFormat/>
    <w:rsid w:val="001D7B10"/>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082096">
      <w:bodyDiv w:val="1"/>
      <w:marLeft w:val="0"/>
      <w:marRight w:val="0"/>
      <w:marTop w:val="0"/>
      <w:marBottom w:val="0"/>
      <w:divBdr>
        <w:top w:val="none" w:sz="0" w:space="0" w:color="auto"/>
        <w:left w:val="none" w:sz="0" w:space="0" w:color="auto"/>
        <w:bottom w:val="none" w:sz="0" w:space="0" w:color="auto"/>
        <w:right w:val="none" w:sz="0" w:space="0" w:color="auto"/>
      </w:divBdr>
    </w:div>
    <w:div w:id="246235077">
      <w:bodyDiv w:val="1"/>
      <w:marLeft w:val="0"/>
      <w:marRight w:val="0"/>
      <w:marTop w:val="0"/>
      <w:marBottom w:val="0"/>
      <w:divBdr>
        <w:top w:val="none" w:sz="0" w:space="0" w:color="auto"/>
        <w:left w:val="none" w:sz="0" w:space="0" w:color="auto"/>
        <w:bottom w:val="none" w:sz="0" w:space="0" w:color="auto"/>
        <w:right w:val="none" w:sz="0" w:space="0" w:color="auto"/>
      </w:divBdr>
    </w:div>
    <w:div w:id="542594721">
      <w:bodyDiv w:val="1"/>
      <w:marLeft w:val="0"/>
      <w:marRight w:val="0"/>
      <w:marTop w:val="0"/>
      <w:marBottom w:val="0"/>
      <w:divBdr>
        <w:top w:val="none" w:sz="0" w:space="0" w:color="auto"/>
        <w:left w:val="none" w:sz="0" w:space="0" w:color="auto"/>
        <w:bottom w:val="none" w:sz="0" w:space="0" w:color="auto"/>
        <w:right w:val="none" w:sz="0" w:space="0" w:color="auto"/>
      </w:divBdr>
    </w:div>
    <w:div w:id="593973097">
      <w:bodyDiv w:val="1"/>
      <w:marLeft w:val="0"/>
      <w:marRight w:val="0"/>
      <w:marTop w:val="0"/>
      <w:marBottom w:val="0"/>
      <w:divBdr>
        <w:top w:val="none" w:sz="0" w:space="0" w:color="auto"/>
        <w:left w:val="none" w:sz="0" w:space="0" w:color="auto"/>
        <w:bottom w:val="none" w:sz="0" w:space="0" w:color="auto"/>
        <w:right w:val="none" w:sz="0" w:space="0" w:color="auto"/>
      </w:divBdr>
    </w:div>
    <w:div w:id="672420584">
      <w:bodyDiv w:val="1"/>
      <w:marLeft w:val="0"/>
      <w:marRight w:val="0"/>
      <w:marTop w:val="0"/>
      <w:marBottom w:val="0"/>
      <w:divBdr>
        <w:top w:val="none" w:sz="0" w:space="0" w:color="auto"/>
        <w:left w:val="none" w:sz="0" w:space="0" w:color="auto"/>
        <w:bottom w:val="none" w:sz="0" w:space="0" w:color="auto"/>
        <w:right w:val="none" w:sz="0" w:space="0" w:color="auto"/>
      </w:divBdr>
    </w:div>
    <w:div w:id="763888855">
      <w:bodyDiv w:val="1"/>
      <w:marLeft w:val="0"/>
      <w:marRight w:val="0"/>
      <w:marTop w:val="0"/>
      <w:marBottom w:val="0"/>
      <w:divBdr>
        <w:top w:val="none" w:sz="0" w:space="0" w:color="auto"/>
        <w:left w:val="none" w:sz="0" w:space="0" w:color="auto"/>
        <w:bottom w:val="none" w:sz="0" w:space="0" w:color="auto"/>
        <w:right w:val="none" w:sz="0" w:space="0" w:color="auto"/>
      </w:divBdr>
    </w:div>
    <w:div w:id="886453224">
      <w:bodyDiv w:val="1"/>
      <w:marLeft w:val="0"/>
      <w:marRight w:val="0"/>
      <w:marTop w:val="0"/>
      <w:marBottom w:val="0"/>
      <w:divBdr>
        <w:top w:val="none" w:sz="0" w:space="0" w:color="auto"/>
        <w:left w:val="none" w:sz="0" w:space="0" w:color="auto"/>
        <w:bottom w:val="none" w:sz="0" w:space="0" w:color="auto"/>
        <w:right w:val="none" w:sz="0" w:space="0" w:color="auto"/>
      </w:divBdr>
    </w:div>
    <w:div w:id="1031345290">
      <w:bodyDiv w:val="1"/>
      <w:marLeft w:val="0"/>
      <w:marRight w:val="0"/>
      <w:marTop w:val="0"/>
      <w:marBottom w:val="0"/>
      <w:divBdr>
        <w:top w:val="none" w:sz="0" w:space="0" w:color="auto"/>
        <w:left w:val="none" w:sz="0" w:space="0" w:color="auto"/>
        <w:bottom w:val="none" w:sz="0" w:space="0" w:color="auto"/>
        <w:right w:val="none" w:sz="0" w:space="0" w:color="auto"/>
      </w:divBdr>
    </w:div>
    <w:div w:id="1101339294">
      <w:bodyDiv w:val="1"/>
      <w:marLeft w:val="0"/>
      <w:marRight w:val="0"/>
      <w:marTop w:val="0"/>
      <w:marBottom w:val="0"/>
      <w:divBdr>
        <w:top w:val="none" w:sz="0" w:space="0" w:color="auto"/>
        <w:left w:val="none" w:sz="0" w:space="0" w:color="auto"/>
        <w:bottom w:val="none" w:sz="0" w:space="0" w:color="auto"/>
        <w:right w:val="none" w:sz="0" w:space="0" w:color="auto"/>
      </w:divBdr>
    </w:div>
    <w:div w:id="1779787310">
      <w:bodyDiv w:val="1"/>
      <w:marLeft w:val="0"/>
      <w:marRight w:val="0"/>
      <w:marTop w:val="0"/>
      <w:marBottom w:val="0"/>
      <w:divBdr>
        <w:top w:val="none" w:sz="0" w:space="0" w:color="auto"/>
        <w:left w:val="none" w:sz="0" w:space="0" w:color="auto"/>
        <w:bottom w:val="none" w:sz="0" w:space="0" w:color="auto"/>
        <w:right w:val="none" w:sz="0" w:space="0" w:color="auto"/>
      </w:divBdr>
    </w:div>
    <w:div w:id="1800609609">
      <w:bodyDiv w:val="1"/>
      <w:marLeft w:val="0"/>
      <w:marRight w:val="0"/>
      <w:marTop w:val="0"/>
      <w:marBottom w:val="0"/>
      <w:divBdr>
        <w:top w:val="none" w:sz="0" w:space="0" w:color="auto"/>
        <w:left w:val="none" w:sz="0" w:space="0" w:color="auto"/>
        <w:bottom w:val="none" w:sz="0" w:space="0" w:color="auto"/>
        <w:right w:val="none" w:sz="0" w:space="0" w:color="auto"/>
      </w:divBdr>
    </w:div>
    <w:div w:id="18087396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GiaJordan/Behavior_Quantification"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png"/><Relationship Id="rId12" Type="http://schemas.openxmlformats.org/officeDocument/2006/relationships/hyperlink" Target="https://www.amazon.com/gp/product/B07F6R2Z99/ref=ppx_yo_dt_b_search_asin_title?ie=UTF8&amp;psc=1"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amazon.com/gp/product/B00UTIFCVA/ref=ppx_yo_dt_b_search_asin_title?ie=UTF8&amp;psc=1"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91089-4504-4459-93A7-D28D6BFC5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8</Pages>
  <Words>23981</Words>
  <Characters>13669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a</dc:creator>
  <cp:lastModifiedBy>Gianna J</cp:lastModifiedBy>
  <cp:revision>6</cp:revision>
  <cp:lastPrinted>2021-05-18T21:21:00Z</cp:lastPrinted>
  <dcterms:created xsi:type="dcterms:W3CDTF">2021-05-18T21:21:00Z</dcterms:created>
  <dcterms:modified xsi:type="dcterms:W3CDTF">2021-05-18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422f1d-63cd-36b2-91f2-7cd6fd73c6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